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3A6A2E5" w14:textId="6A0CAB1B" w:rsidR="0068406B" w:rsidRDefault="00F12F16" w:rsidP="005E195A">
      <w:pPr>
        <w:pStyle w:val="Heading1"/>
      </w:pPr>
      <w:bookmarkStart w:id="0" w:name="_Hlk5866197"/>
      <w:r w:rsidRPr="00734C4E">
        <w:t>Pregnancy</w:t>
      </w:r>
      <w:r w:rsidR="00D415EE">
        <w:t xml:space="preserve"> and fertility-related</w:t>
      </w:r>
      <w:r w:rsidR="001C408A" w:rsidRPr="00734C4E">
        <w:t xml:space="preserve"> </w:t>
      </w:r>
      <w:r w:rsidRPr="00734C4E">
        <w:t xml:space="preserve">adverse </w:t>
      </w:r>
      <w:r w:rsidR="001C408A" w:rsidRPr="00734C4E">
        <w:t>outcomes</w:t>
      </w:r>
      <w:bookmarkEnd w:id="0"/>
      <w:r w:rsidR="001C408A" w:rsidRPr="00D775FA">
        <w:rPr>
          <w:rStyle w:val="CommentReference"/>
          <w:sz w:val="24"/>
          <w:szCs w:val="24"/>
        </w:rPr>
        <w:t xml:space="preserve"> </w:t>
      </w:r>
      <w:r w:rsidR="0068406B" w:rsidRPr="00D775FA">
        <w:t xml:space="preserve">associated with </w:t>
      </w:r>
      <w:r w:rsidR="00893D8B" w:rsidRPr="008A3AF9">
        <w:rPr>
          <w:i/>
        </w:rPr>
        <w:t xml:space="preserve">Chlamydia </w:t>
      </w:r>
      <w:r w:rsidR="00F62CE5" w:rsidRPr="008A3AF9">
        <w:rPr>
          <w:i/>
        </w:rPr>
        <w:t>t</w:t>
      </w:r>
      <w:r w:rsidR="001C408A" w:rsidRPr="008A3AF9">
        <w:rPr>
          <w:i/>
        </w:rPr>
        <w:t>rachomatis</w:t>
      </w:r>
      <w:r w:rsidR="00F95B27">
        <w:t xml:space="preserve"> infection</w:t>
      </w:r>
      <w:r w:rsidR="0068406B" w:rsidRPr="001C408A">
        <w:t xml:space="preserve">: a </w:t>
      </w:r>
      <w:r>
        <w:t xml:space="preserve">global </w:t>
      </w:r>
      <w:r w:rsidR="0068406B" w:rsidRPr="001C408A">
        <w:t>systematic review and meta-analysis</w:t>
      </w:r>
    </w:p>
    <w:p w14:paraId="742D295E" w14:textId="4CF36317" w:rsidR="008746F8" w:rsidRPr="008746F8" w:rsidRDefault="008746F8" w:rsidP="008746F8">
      <w:pPr>
        <w:rPr>
          <w:vertAlign w:val="superscript"/>
        </w:rPr>
      </w:pPr>
      <w:r>
        <w:t>Weiming Tang, MD</w:t>
      </w:r>
      <w:r w:rsidRPr="008746F8">
        <w:rPr>
          <w:vertAlign w:val="superscript"/>
        </w:rPr>
        <w:t>1,2</w:t>
      </w:r>
      <w:r w:rsidR="00544428">
        <w:rPr>
          <w:vertAlign w:val="superscript"/>
        </w:rPr>
        <w:t>*</w:t>
      </w:r>
      <w:r>
        <w:t>,</w:t>
      </w:r>
      <w:r w:rsidRPr="008746F8">
        <w:rPr>
          <w:vertAlign w:val="superscript"/>
        </w:rPr>
        <w:t xml:space="preserve"> </w:t>
      </w:r>
      <w:r>
        <w:t>Jessica Mao, MD</w:t>
      </w:r>
      <w:r w:rsidRPr="008746F8">
        <w:rPr>
          <w:vertAlign w:val="superscript"/>
        </w:rPr>
        <w:t>2,3</w:t>
      </w:r>
      <w:r w:rsidR="00544428">
        <w:rPr>
          <w:vertAlign w:val="superscript"/>
        </w:rPr>
        <w:t>*</w:t>
      </w:r>
      <w:r>
        <w:t>, Katherine T. Li, BSE</w:t>
      </w:r>
      <w:r>
        <w:rPr>
          <w:vertAlign w:val="superscript"/>
        </w:rPr>
        <w:t>2,</w:t>
      </w:r>
      <w:r w:rsidR="001A4282">
        <w:rPr>
          <w:vertAlign w:val="superscript"/>
        </w:rPr>
        <w:t>4</w:t>
      </w:r>
      <w:r w:rsidR="00544428">
        <w:rPr>
          <w:vertAlign w:val="superscript"/>
        </w:rPr>
        <w:t>*</w:t>
      </w:r>
      <w:r w:rsidRPr="008746F8">
        <w:t>,</w:t>
      </w:r>
      <w:r>
        <w:rPr>
          <w:vertAlign w:val="superscript"/>
        </w:rPr>
        <w:t xml:space="preserve"> </w:t>
      </w:r>
      <w:r>
        <w:t>Jennifer S. Walker, BA</w:t>
      </w:r>
      <w:r w:rsidR="001A4282">
        <w:rPr>
          <w:vertAlign w:val="superscript"/>
        </w:rPr>
        <w:t>5</w:t>
      </w:r>
      <w:r>
        <w:t>, Roger Chou, MD</w:t>
      </w:r>
      <w:r w:rsidR="001A4282">
        <w:rPr>
          <w:vertAlign w:val="superscript"/>
        </w:rPr>
        <w:t>6</w:t>
      </w:r>
      <w:r w:rsidRPr="008746F8">
        <w:t>,</w:t>
      </w:r>
      <w:r>
        <w:t xml:space="preserve"> Rong Fu, MA</w:t>
      </w:r>
      <w:r w:rsidR="001A4282">
        <w:rPr>
          <w:vertAlign w:val="superscript"/>
        </w:rPr>
        <w:t>7</w:t>
      </w:r>
      <w:r w:rsidRPr="008746F8">
        <w:t>,</w:t>
      </w:r>
      <w:r>
        <w:t xml:space="preserve"> </w:t>
      </w:r>
      <w:proofErr w:type="spellStart"/>
      <w:r>
        <w:t>Weiying</w:t>
      </w:r>
      <w:proofErr w:type="spellEnd"/>
      <w:r>
        <w:t xml:space="preserve"> Chen, BA</w:t>
      </w:r>
      <w:r w:rsidR="001A4282">
        <w:rPr>
          <w:vertAlign w:val="superscript"/>
        </w:rPr>
        <w:t>8</w:t>
      </w:r>
      <w:r>
        <w:t>, Toni Darville, MD</w:t>
      </w:r>
      <w:r w:rsidR="001A4282">
        <w:rPr>
          <w:vertAlign w:val="superscript"/>
        </w:rPr>
        <w:t>9</w:t>
      </w:r>
      <w:r w:rsidRPr="008746F8">
        <w:t>,</w:t>
      </w:r>
      <w:r w:rsidRPr="008746F8">
        <w:rPr>
          <w:vertAlign w:val="superscript"/>
        </w:rPr>
        <w:t xml:space="preserve"> </w:t>
      </w:r>
      <w:r>
        <w:t>Jeff</w:t>
      </w:r>
      <w:r w:rsidR="0057406D">
        <w:t>rey</w:t>
      </w:r>
      <w:r>
        <w:t xml:space="preserve"> D. Klausner, MD</w:t>
      </w:r>
      <w:r w:rsidR="0057406D">
        <w:t>, MPH</w:t>
      </w:r>
      <w:r w:rsidRPr="008746F8">
        <w:rPr>
          <w:vertAlign w:val="superscript"/>
        </w:rPr>
        <w:t>1</w:t>
      </w:r>
      <w:r w:rsidR="001A4282">
        <w:rPr>
          <w:vertAlign w:val="superscript"/>
        </w:rPr>
        <w:t>0</w:t>
      </w:r>
      <w:r>
        <w:t>, and Joseph D. Tucker, MD</w:t>
      </w:r>
      <w:r w:rsidRPr="008746F8">
        <w:rPr>
          <w:vertAlign w:val="superscript"/>
        </w:rPr>
        <w:t>1,2,</w:t>
      </w:r>
      <w:r w:rsidR="004B4CCE">
        <w:rPr>
          <w:vertAlign w:val="superscript"/>
        </w:rPr>
        <w:t>1</w:t>
      </w:r>
      <w:r w:rsidR="001A4282">
        <w:rPr>
          <w:vertAlign w:val="superscript"/>
        </w:rPr>
        <w:t>1</w:t>
      </w:r>
    </w:p>
    <w:p w14:paraId="03990266" w14:textId="77777777" w:rsidR="008746F8" w:rsidRDefault="008746F8" w:rsidP="008746F8">
      <w:pPr>
        <w:spacing w:line="240" w:lineRule="auto"/>
      </w:pPr>
      <w:r w:rsidRPr="008746F8">
        <w:rPr>
          <w:vertAlign w:val="superscript"/>
        </w:rPr>
        <w:t>1</w:t>
      </w:r>
      <w:r w:rsidRPr="00B43421">
        <w:t>School of Medicine, University of North Carolina at Chapel Hill, Chapel Hill, USA</w:t>
      </w:r>
    </w:p>
    <w:p w14:paraId="62871A21" w14:textId="52CF2504" w:rsidR="008746F8" w:rsidRDefault="001A4282" w:rsidP="008746F8">
      <w:pPr>
        <w:spacing w:line="240" w:lineRule="auto"/>
      </w:pPr>
      <w:r>
        <w:rPr>
          <w:vertAlign w:val="superscript"/>
        </w:rPr>
        <w:t>2</w:t>
      </w:r>
      <w:r w:rsidR="008746F8">
        <w:t>University of North Carolina Project-China, Guangzhou, Guangdong, China</w:t>
      </w:r>
    </w:p>
    <w:p w14:paraId="7402514E" w14:textId="2927FA39" w:rsidR="008746F8" w:rsidRDefault="001A4282" w:rsidP="008746F8">
      <w:pPr>
        <w:spacing w:line="240" w:lineRule="auto"/>
      </w:pPr>
      <w:r>
        <w:rPr>
          <w:vertAlign w:val="superscript"/>
        </w:rPr>
        <w:t>3</w:t>
      </w:r>
      <w:r w:rsidR="008746F8">
        <w:t>Johns Hopkins University School of Medicine, Baltimore, MD, USA</w:t>
      </w:r>
    </w:p>
    <w:p w14:paraId="17F61E11" w14:textId="4CDB6647" w:rsidR="008746F8" w:rsidRDefault="001A4282" w:rsidP="008746F8">
      <w:pPr>
        <w:spacing w:line="240" w:lineRule="auto"/>
      </w:pPr>
      <w:r>
        <w:rPr>
          <w:vertAlign w:val="superscript"/>
        </w:rPr>
        <w:t>4</w:t>
      </w:r>
      <w:r w:rsidR="008746F8">
        <w:t>Weill Cornell Medical College, New York, NY, USA</w:t>
      </w:r>
    </w:p>
    <w:p w14:paraId="37D63E95" w14:textId="72878F71" w:rsidR="00A429D8" w:rsidRDefault="001A4282" w:rsidP="00A429D8">
      <w:pPr>
        <w:spacing w:line="240" w:lineRule="auto"/>
      </w:pPr>
      <w:r>
        <w:rPr>
          <w:vertAlign w:val="superscript"/>
        </w:rPr>
        <w:t>5</w:t>
      </w:r>
      <w:r w:rsidR="00A429D8" w:rsidRPr="008746F8">
        <w:t xml:space="preserve">Health Sciences Library, </w:t>
      </w:r>
      <w:r w:rsidR="00A429D8" w:rsidRPr="00B43421">
        <w:t>University of North Carolina at Chapel Hill, Chapel Hill, USA</w:t>
      </w:r>
    </w:p>
    <w:p w14:paraId="59764335" w14:textId="21774CAC" w:rsidR="008746F8" w:rsidRDefault="001A4282" w:rsidP="008746F8">
      <w:pPr>
        <w:spacing w:line="240" w:lineRule="auto"/>
      </w:pPr>
      <w:r>
        <w:rPr>
          <w:vertAlign w:val="superscript"/>
        </w:rPr>
        <w:t>6</w:t>
      </w:r>
      <w:r w:rsidR="008746F8" w:rsidRPr="008746F8">
        <w:t>School of Medicine, Oregon Health &amp; Science University, Portland, OR, USA</w:t>
      </w:r>
    </w:p>
    <w:p w14:paraId="36250553" w14:textId="61122CC4" w:rsidR="008746F8" w:rsidRDefault="001A4282" w:rsidP="008746F8">
      <w:pPr>
        <w:spacing w:line="240" w:lineRule="auto"/>
      </w:pPr>
      <w:r>
        <w:rPr>
          <w:vertAlign w:val="superscript"/>
        </w:rPr>
        <w:t>7</w:t>
      </w:r>
      <w:r w:rsidR="008746F8">
        <w:t>Department of AIDS/STD Control and Prevention, Guangzhou Center for Disease Control and Prevention, Guangzhou, Guangdong, China</w:t>
      </w:r>
    </w:p>
    <w:p w14:paraId="5970A47F" w14:textId="301DB09C" w:rsidR="008746F8" w:rsidRDefault="001A4282" w:rsidP="008746F8">
      <w:pPr>
        <w:spacing w:line="240" w:lineRule="auto"/>
      </w:pPr>
      <w:r>
        <w:rPr>
          <w:vertAlign w:val="superscript"/>
        </w:rPr>
        <w:t>8</w:t>
      </w:r>
      <w:r w:rsidR="008746F8">
        <w:t>Center for Chronic Disease Control, Nanshan, Shenzhen, Guangdong, China</w:t>
      </w:r>
    </w:p>
    <w:p w14:paraId="5163765A" w14:textId="7EA3FB8C" w:rsidR="008746F8" w:rsidRDefault="001A4282" w:rsidP="008746F8">
      <w:pPr>
        <w:spacing w:line="240" w:lineRule="auto"/>
      </w:pPr>
      <w:r>
        <w:rPr>
          <w:vertAlign w:val="superscript"/>
        </w:rPr>
        <w:t>9</w:t>
      </w:r>
      <w:r w:rsidR="008746F8">
        <w:t xml:space="preserve">Department of Pediatrics, School of Medicine, </w:t>
      </w:r>
      <w:r w:rsidR="008746F8" w:rsidRPr="00B43421">
        <w:t>University of North Carolina at Chapel Hill, Chapel Hill, USA</w:t>
      </w:r>
    </w:p>
    <w:p w14:paraId="6FC028D8" w14:textId="332A4B88" w:rsidR="008746F8" w:rsidRDefault="008746F8" w:rsidP="008746F8">
      <w:pPr>
        <w:spacing w:line="240" w:lineRule="auto"/>
      </w:pPr>
      <w:r w:rsidRPr="008746F8">
        <w:rPr>
          <w:vertAlign w:val="superscript"/>
        </w:rPr>
        <w:t>1</w:t>
      </w:r>
      <w:r w:rsidR="001A4282">
        <w:rPr>
          <w:vertAlign w:val="superscript"/>
        </w:rPr>
        <w:t>0</w:t>
      </w:r>
      <w:r>
        <w:t xml:space="preserve">Division of Infectious Diseases, </w:t>
      </w:r>
      <w:r w:rsidR="0057406D">
        <w:t xml:space="preserve">David Geffen </w:t>
      </w:r>
      <w:r>
        <w:t>School of Medicine, University of California Los Angeles, Los Angeles, CA, USA</w:t>
      </w:r>
    </w:p>
    <w:p w14:paraId="397AB1DA" w14:textId="03378EAD" w:rsidR="004B4CCE" w:rsidRDefault="004B4CCE" w:rsidP="004B4CCE">
      <w:pPr>
        <w:spacing w:line="240" w:lineRule="auto"/>
      </w:pPr>
      <w:r>
        <w:rPr>
          <w:vertAlign w:val="superscript"/>
        </w:rPr>
        <w:t>1</w:t>
      </w:r>
      <w:r w:rsidR="001A4282">
        <w:rPr>
          <w:vertAlign w:val="superscript"/>
        </w:rPr>
        <w:t>1</w:t>
      </w:r>
      <w:r>
        <w:t>Faculty of Infectious and Tropical Diseases, London School of Hygiene and Tropical Medicine, London, UK</w:t>
      </w:r>
    </w:p>
    <w:p w14:paraId="4BB00675" w14:textId="51144AA3" w:rsidR="004B4CCE" w:rsidRDefault="00544428" w:rsidP="00544428">
      <w:pPr>
        <w:spacing w:line="240" w:lineRule="auto"/>
      </w:pPr>
      <w:r>
        <w:t>*These authors contributed equally to this work</w:t>
      </w:r>
    </w:p>
    <w:p w14:paraId="26D56AA6" w14:textId="77777777" w:rsidR="008746F8" w:rsidRDefault="008746F8" w:rsidP="008746F8">
      <w:pPr>
        <w:spacing w:line="240" w:lineRule="auto"/>
      </w:pPr>
    </w:p>
    <w:p w14:paraId="64692A62" w14:textId="3F27CE0E" w:rsidR="008746F8" w:rsidRDefault="008746F8" w:rsidP="008746F8">
      <w:r>
        <w:t xml:space="preserve">Corresponding author: Joseph D. Tucker, </w:t>
      </w:r>
      <w:r w:rsidR="00457CB4">
        <w:t>University of North Carolina Project-China, Guangzhou,</w:t>
      </w:r>
      <w:r>
        <w:t xml:space="preserve"> 510075, China, </w:t>
      </w:r>
      <w:hyperlink r:id="rId8" w:history="1">
        <w:r w:rsidR="00BF2607" w:rsidRPr="006F42D7">
          <w:rPr>
            <w:rStyle w:val="Hyperlink"/>
          </w:rPr>
          <w:t>jdtucker@med.unc.edu</w:t>
        </w:r>
      </w:hyperlink>
    </w:p>
    <w:p w14:paraId="0CFBD876" w14:textId="77777777" w:rsidR="00A37C1C" w:rsidRDefault="00BF2607" w:rsidP="004F4759">
      <w:r>
        <w:t>Word coun</w:t>
      </w:r>
      <w:r w:rsidR="00A15884">
        <w:t xml:space="preserve">t: </w:t>
      </w:r>
      <w:r w:rsidR="004521D0" w:rsidRPr="00235851">
        <w:t>3</w:t>
      </w:r>
      <w:r w:rsidR="00DA4F38">
        <w:t>68</w:t>
      </w:r>
      <w:r w:rsidR="00DD77C1">
        <w:rPr>
          <w:rFonts w:hint="eastAsia"/>
        </w:rPr>
        <w:t>6</w:t>
      </w:r>
    </w:p>
    <w:p w14:paraId="242999C3" w14:textId="59062A71" w:rsidR="00A37C1C" w:rsidRPr="00A37C1C" w:rsidRDefault="00A37C1C" w:rsidP="00A37C1C">
      <w:pPr>
        <w:spacing w:line="240" w:lineRule="auto"/>
        <w:rPr>
          <w:b/>
          <w:bCs/>
        </w:rPr>
      </w:pPr>
      <w:r w:rsidRPr="00A37C1C">
        <w:rPr>
          <w:b/>
          <w:bCs/>
        </w:rPr>
        <w:lastRenderedPageBreak/>
        <w:t>Tang W, Mao J, Li KT, Walker JS, Chou R, Fu R, Chen W, Darville T, Klausner J,</w:t>
      </w:r>
    </w:p>
    <w:p w14:paraId="6AFC8429" w14:textId="77777777" w:rsidR="00A37C1C" w:rsidRPr="00A37C1C" w:rsidRDefault="00A37C1C" w:rsidP="00A37C1C">
      <w:pPr>
        <w:spacing w:line="240" w:lineRule="auto"/>
        <w:rPr>
          <w:b/>
          <w:bCs/>
        </w:rPr>
      </w:pPr>
      <w:r w:rsidRPr="00A37C1C">
        <w:rPr>
          <w:b/>
          <w:bCs/>
        </w:rPr>
        <w:t>Tucker JD. Pregnancy and fertility-related adverse outcomes associated with</w:t>
      </w:r>
    </w:p>
    <w:p w14:paraId="74670D2E" w14:textId="77777777" w:rsidR="00A37C1C" w:rsidRPr="00A37C1C" w:rsidRDefault="00A37C1C" w:rsidP="00A37C1C">
      <w:pPr>
        <w:spacing w:line="240" w:lineRule="auto"/>
        <w:rPr>
          <w:b/>
          <w:bCs/>
        </w:rPr>
      </w:pPr>
      <w:r w:rsidRPr="00A37C1C">
        <w:rPr>
          <w:b/>
          <w:bCs/>
        </w:rPr>
        <w:t>Chlamydia trachomatis infection: a global systematic review and meta-analysis.</w:t>
      </w:r>
    </w:p>
    <w:p w14:paraId="30719A51" w14:textId="77777777" w:rsidR="00A37C1C" w:rsidRPr="00A37C1C" w:rsidRDefault="00A37C1C" w:rsidP="00A37C1C">
      <w:pPr>
        <w:spacing w:line="240" w:lineRule="auto"/>
        <w:rPr>
          <w:b/>
          <w:bCs/>
        </w:rPr>
      </w:pPr>
      <w:r w:rsidRPr="00A37C1C">
        <w:rPr>
          <w:b/>
          <w:bCs/>
        </w:rPr>
        <w:t xml:space="preserve">Sex </w:t>
      </w:r>
      <w:proofErr w:type="spellStart"/>
      <w:r w:rsidRPr="00A37C1C">
        <w:rPr>
          <w:b/>
          <w:bCs/>
        </w:rPr>
        <w:t>Transm</w:t>
      </w:r>
      <w:proofErr w:type="spellEnd"/>
      <w:r w:rsidRPr="00A37C1C">
        <w:rPr>
          <w:b/>
          <w:bCs/>
        </w:rPr>
        <w:t xml:space="preserve"> Infect. 2019 Dec 13. </w:t>
      </w:r>
      <w:proofErr w:type="spellStart"/>
      <w:r w:rsidRPr="00A37C1C">
        <w:rPr>
          <w:b/>
          <w:bCs/>
        </w:rPr>
        <w:t>pii</w:t>
      </w:r>
      <w:proofErr w:type="spellEnd"/>
      <w:r w:rsidRPr="00A37C1C">
        <w:rPr>
          <w:b/>
          <w:bCs/>
        </w:rPr>
        <w:t xml:space="preserve">: sextrans-2019-053999. </w:t>
      </w:r>
      <w:proofErr w:type="spellStart"/>
      <w:r w:rsidRPr="00A37C1C">
        <w:rPr>
          <w:b/>
          <w:bCs/>
        </w:rPr>
        <w:t>doi</w:t>
      </w:r>
      <w:proofErr w:type="spellEnd"/>
      <w:r w:rsidRPr="00A37C1C">
        <w:rPr>
          <w:b/>
          <w:bCs/>
        </w:rPr>
        <w:t>:</w:t>
      </w:r>
    </w:p>
    <w:p w14:paraId="1139F1F7" w14:textId="77777777" w:rsidR="00A37C1C" w:rsidRPr="00A37C1C" w:rsidRDefault="00A37C1C" w:rsidP="00A37C1C">
      <w:pPr>
        <w:spacing w:line="240" w:lineRule="auto"/>
        <w:rPr>
          <w:b/>
          <w:bCs/>
        </w:rPr>
      </w:pPr>
      <w:r w:rsidRPr="00A37C1C">
        <w:rPr>
          <w:b/>
          <w:bCs/>
        </w:rPr>
        <w:t>10.1136/sextrans-2019-053999. [</w:t>
      </w:r>
      <w:proofErr w:type="spellStart"/>
      <w:r w:rsidRPr="00A37C1C">
        <w:rPr>
          <w:b/>
          <w:bCs/>
        </w:rPr>
        <w:t>Epub</w:t>
      </w:r>
      <w:proofErr w:type="spellEnd"/>
      <w:r w:rsidRPr="00A37C1C">
        <w:rPr>
          <w:b/>
          <w:bCs/>
        </w:rPr>
        <w:t xml:space="preserve"> ahead of print] Review. PubMed PMID:</w:t>
      </w:r>
    </w:p>
    <w:p w14:paraId="573B26A2" w14:textId="770450B7" w:rsidR="00B23B36" w:rsidRDefault="00A37C1C" w:rsidP="00A37C1C">
      <w:pPr>
        <w:spacing w:line="240" w:lineRule="auto"/>
        <w:rPr>
          <w:b/>
        </w:rPr>
      </w:pPr>
      <w:r w:rsidRPr="00A37C1C">
        <w:rPr>
          <w:b/>
          <w:bCs/>
        </w:rPr>
        <w:t>31836678.</w:t>
      </w:r>
      <w:r w:rsidR="00B23B36">
        <w:br w:type="page"/>
      </w:r>
      <w:bookmarkStart w:id="1" w:name="_GoBack"/>
      <w:bookmarkEnd w:id="1"/>
    </w:p>
    <w:p w14:paraId="4AC40029" w14:textId="4BDC2318" w:rsidR="0068406B" w:rsidRPr="007F5BDB" w:rsidRDefault="0068406B" w:rsidP="005E195A">
      <w:pPr>
        <w:pStyle w:val="Heading1"/>
      </w:pPr>
      <w:r w:rsidRPr="007F5BDB">
        <w:lastRenderedPageBreak/>
        <w:t>Abstract</w:t>
      </w:r>
    </w:p>
    <w:p w14:paraId="5C46FDFC" w14:textId="6A0E9563" w:rsidR="0068406B" w:rsidRPr="007F5BDB" w:rsidRDefault="0068406B" w:rsidP="00D775FA">
      <w:r w:rsidRPr="005E195A">
        <w:rPr>
          <w:b/>
        </w:rPr>
        <w:t>Background</w:t>
      </w:r>
      <w:r w:rsidRPr="007F5BDB">
        <w:t xml:space="preserve">: </w:t>
      </w:r>
      <w:r w:rsidR="00D24CAE">
        <w:t>Genital chlamydia</w:t>
      </w:r>
      <w:r w:rsidR="00F4112A">
        <w:t xml:space="preserve"> </w:t>
      </w:r>
      <w:r w:rsidR="00507586">
        <w:t xml:space="preserve">infection </w:t>
      </w:r>
      <w:r w:rsidR="00D24CAE">
        <w:t xml:space="preserve">in women </w:t>
      </w:r>
      <w:r w:rsidR="00507586">
        <w:t xml:space="preserve">is often </w:t>
      </w:r>
      <w:proofErr w:type="gramStart"/>
      <w:r w:rsidR="00507586">
        <w:t>asymptomatic, but</w:t>
      </w:r>
      <w:proofErr w:type="gramEnd"/>
      <w:r w:rsidR="00507586">
        <w:t xml:space="preserve"> may result in adverse outcomes </w:t>
      </w:r>
      <w:r w:rsidR="000E0306">
        <w:rPr>
          <w:noProof/>
        </w:rPr>
        <w:t xml:space="preserve">before and during </w:t>
      </w:r>
      <w:r w:rsidR="00507586">
        <w:t>pregnancy</w:t>
      </w:r>
      <w:r w:rsidR="00C275A3">
        <w:t xml:space="preserve">. </w:t>
      </w:r>
      <w:r w:rsidRPr="000B42BB">
        <w:t xml:space="preserve">The purpose of this study </w:t>
      </w:r>
      <w:r w:rsidR="00495C5A">
        <w:t xml:space="preserve">was </w:t>
      </w:r>
      <w:r w:rsidR="00EC1ED2" w:rsidRPr="007F5BDB">
        <w:t xml:space="preserve">to </w:t>
      </w:r>
      <w:r w:rsidR="00EC1ED2" w:rsidRPr="002F42D0">
        <w:t xml:space="preserve">examine </w:t>
      </w:r>
      <w:r w:rsidR="00EC1ED2">
        <w:rPr>
          <w:noProof/>
        </w:rPr>
        <w:t>the</w:t>
      </w:r>
      <w:r w:rsidR="004A500F">
        <w:rPr>
          <w:noProof/>
        </w:rPr>
        <w:t xml:space="preserve"> strength of the</w:t>
      </w:r>
      <w:r w:rsidR="00EC1ED2">
        <w:rPr>
          <w:noProof/>
        </w:rPr>
        <w:t xml:space="preserve"> </w:t>
      </w:r>
      <w:r w:rsidR="005C3465">
        <w:rPr>
          <w:noProof/>
        </w:rPr>
        <w:t xml:space="preserve">relationships between </w:t>
      </w:r>
      <w:r w:rsidR="00EC1ED2">
        <w:t>chlamydia infection</w:t>
      </w:r>
      <w:r w:rsidR="00EC1ED2" w:rsidRPr="002F42D0">
        <w:t xml:space="preserve"> and different reproductive </w:t>
      </w:r>
      <w:r w:rsidR="008A3AF9">
        <w:t xml:space="preserve">health </w:t>
      </w:r>
      <w:r w:rsidR="00EC1ED2" w:rsidRPr="002D6DB6">
        <w:rPr>
          <w:noProof/>
        </w:rPr>
        <w:t>outcomes</w:t>
      </w:r>
      <w:r w:rsidR="00EC1ED2" w:rsidRPr="002F42D0">
        <w:t xml:space="preserve"> </w:t>
      </w:r>
      <w:r w:rsidR="00EC1ED2">
        <w:t xml:space="preserve">and to </w:t>
      </w:r>
      <w:r w:rsidR="005C3465">
        <w:t xml:space="preserve">assess the </w:t>
      </w:r>
      <w:r w:rsidR="006E3A0F">
        <w:t>certainty</w:t>
      </w:r>
      <w:r w:rsidR="005C3465">
        <w:t xml:space="preserve"> of the evidence</w:t>
      </w:r>
      <w:r w:rsidR="00051714">
        <w:t>.</w:t>
      </w:r>
    </w:p>
    <w:p w14:paraId="2A8A8543" w14:textId="48F80ED9" w:rsidR="0068406B" w:rsidRPr="007F5BDB" w:rsidRDefault="0068406B" w:rsidP="00095C5E">
      <w:pPr>
        <w:rPr>
          <w:b/>
        </w:rPr>
      </w:pPr>
      <w:r w:rsidRPr="005E195A">
        <w:rPr>
          <w:b/>
        </w:rPr>
        <w:t>Methods</w:t>
      </w:r>
      <w:r w:rsidRPr="007F5BDB">
        <w:t>:</w:t>
      </w:r>
      <w:r w:rsidRPr="007F5BDB">
        <w:rPr>
          <w:b/>
        </w:rPr>
        <w:t xml:space="preserve"> </w:t>
      </w:r>
      <w:r w:rsidRPr="007F5BDB">
        <w:t xml:space="preserve">This review was </w:t>
      </w:r>
      <w:r w:rsidR="00495C5A">
        <w:t xml:space="preserve">registered </w:t>
      </w:r>
      <w:r w:rsidR="00495C5A" w:rsidRPr="007F5BDB">
        <w:t xml:space="preserve">(CRD42017056818) </w:t>
      </w:r>
      <w:r w:rsidR="00495C5A">
        <w:t>and followed</w:t>
      </w:r>
      <w:r w:rsidRPr="007F5BDB">
        <w:t xml:space="preserve"> Cochrane guidelines</w:t>
      </w:r>
      <w:r w:rsidR="00495C5A">
        <w:t xml:space="preserve">. </w:t>
      </w:r>
      <w:r w:rsidR="00F4112A">
        <w:t>We searched three databases</w:t>
      </w:r>
      <w:r w:rsidR="00F4112A" w:rsidRPr="007F5BDB">
        <w:t xml:space="preserve"> </w:t>
      </w:r>
      <w:r w:rsidR="008A3AF9">
        <w:t>to</w:t>
      </w:r>
      <w:r w:rsidR="001F709C" w:rsidRPr="002D6DB6">
        <w:t xml:space="preserve"> </w:t>
      </w:r>
      <w:r w:rsidRPr="007F5BDB">
        <w:t xml:space="preserve">quantitatively examine adverse outcomes </w:t>
      </w:r>
      <w:r w:rsidR="00F4112A">
        <w:t>associated with</w:t>
      </w:r>
      <w:r w:rsidR="00F4112A" w:rsidRPr="007F5BDB">
        <w:t xml:space="preserve"> </w:t>
      </w:r>
      <w:r w:rsidR="00D415EE">
        <w:rPr>
          <w:noProof/>
        </w:rPr>
        <w:t>c</w:t>
      </w:r>
      <w:r w:rsidR="00710A29">
        <w:rPr>
          <w:noProof/>
        </w:rPr>
        <w:t>hlamydia infection</w:t>
      </w:r>
      <w:r w:rsidRPr="007F5BDB">
        <w:t xml:space="preserve">. </w:t>
      </w:r>
      <w:r w:rsidR="00D415EE">
        <w:t xml:space="preserve">We included pregnancy </w:t>
      </w:r>
      <w:r w:rsidR="00A03017">
        <w:t xml:space="preserve">and fertility-related </w:t>
      </w:r>
      <w:r w:rsidR="00D415EE">
        <w:t xml:space="preserve">outcomes. </w:t>
      </w:r>
      <w:r w:rsidR="00F62CE5">
        <w:t xml:space="preserve">We performed meta-analyses </w:t>
      </w:r>
      <w:r w:rsidR="00C61FA9">
        <w:rPr>
          <w:rFonts w:hint="eastAsia"/>
        </w:rPr>
        <w:t>on</w:t>
      </w:r>
      <w:r w:rsidR="00576DF3">
        <w:t xml:space="preserve"> </w:t>
      </w:r>
      <w:r w:rsidR="008A3AF9">
        <w:t>different</w:t>
      </w:r>
      <w:r w:rsidR="00576DF3">
        <w:t xml:space="preserve"> study designs </w:t>
      </w:r>
      <w:r w:rsidR="00F62CE5">
        <w:t xml:space="preserve">for </w:t>
      </w:r>
      <w:r w:rsidR="008A3AF9">
        <w:t xml:space="preserve">various </w:t>
      </w:r>
      <w:r w:rsidR="00F62CE5">
        <w:t>adverse outcomes</w:t>
      </w:r>
      <w:r w:rsidR="005F7783">
        <w:t xml:space="preserve"> using unadjusted </w:t>
      </w:r>
      <w:r w:rsidR="005D5F66">
        <w:t xml:space="preserve">and adjusted </w:t>
      </w:r>
      <w:r w:rsidR="00805F78">
        <w:t>analys</w:t>
      </w:r>
      <w:r w:rsidR="00495C5A">
        <w:t>e</w:t>
      </w:r>
      <w:r w:rsidR="00805F78">
        <w:t>s</w:t>
      </w:r>
      <w:r w:rsidR="005D5F66">
        <w:t>.</w:t>
      </w:r>
      <w:r w:rsidR="00F62CE5">
        <w:t xml:space="preserve"> </w:t>
      </w:r>
    </w:p>
    <w:p w14:paraId="583BD85A" w14:textId="3F1DA3B2" w:rsidR="00F4260D" w:rsidRDefault="0054019D" w:rsidP="00D8212A">
      <w:r>
        <w:rPr>
          <w:b/>
        </w:rPr>
        <w:t>Results</w:t>
      </w:r>
      <w:r w:rsidR="00C275A3">
        <w:rPr>
          <w:b/>
        </w:rPr>
        <w:t xml:space="preserve">: </w:t>
      </w:r>
      <w:r w:rsidR="00C275A3">
        <w:t>We identified</w:t>
      </w:r>
      <w:r w:rsidR="0068406B" w:rsidRPr="007F5BDB">
        <w:t xml:space="preserve"> 4,</w:t>
      </w:r>
      <w:r w:rsidR="007B2B1C">
        <w:t>730</w:t>
      </w:r>
      <w:r w:rsidR="007B2B1C" w:rsidRPr="007F5BDB">
        <w:t xml:space="preserve"> </w:t>
      </w:r>
      <w:r w:rsidR="00E605CC">
        <w:t xml:space="preserve">unique </w:t>
      </w:r>
      <w:r w:rsidR="00C275A3">
        <w:t xml:space="preserve">citations and </w:t>
      </w:r>
      <w:r w:rsidR="00C75D9C">
        <w:t>included</w:t>
      </w:r>
      <w:r w:rsidR="0068406B" w:rsidRPr="007F5BDB">
        <w:t xml:space="preserve"> </w:t>
      </w:r>
      <w:r w:rsidR="007B2B1C">
        <w:t xml:space="preserve">107 </w:t>
      </w:r>
      <w:r w:rsidR="00AF43A5">
        <w:t xml:space="preserve">studies </w:t>
      </w:r>
      <w:r w:rsidR="00695360">
        <w:t xml:space="preserve">reporting </w:t>
      </w:r>
      <w:r w:rsidR="00C275A3">
        <w:t xml:space="preserve">twelve </w:t>
      </w:r>
      <w:r w:rsidR="00A03017">
        <w:t xml:space="preserve">pregnancy and </w:t>
      </w:r>
      <w:r w:rsidR="00386A56">
        <w:t xml:space="preserve">fertility-related </w:t>
      </w:r>
      <w:r w:rsidR="00AF43A5">
        <w:t>outcomes</w:t>
      </w:r>
      <w:r w:rsidR="00C275A3">
        <w:t xml:space="preserve">. </w:t>
      </w:r>
      <w:r w:rsidR="00026609">
        <w:rPr>
          <w:noProof/>
        </w:rPr>
        <w:t>Sixty-eight</w:t>
      </w:r>
      <w:r w:rsidR="007B2B1C">
        <w:t xml:space="preserve"> </w:t>
      </w:r>
      <w:r w:rsidR="00C275A3">
        <w:t xml:space="preserve">studies </w:t>
      </w:r>
      <w:r w:rsidR="00C275A3" w:rsidRPr="002D6DB6">
        <w:rPr>
          <w:noProof/>
        </w:rPr>
        <w:t>were conducted</w:t>
      </w:r>
      <w:r w:rsidR="00C275A3">
        <w:t xml:space="preserve"> in </w:t>
      </w:r>
      <w:r w:rsidR="00C275A3" w:rsidRPr="00026609">
        <w:rPr>
          <w:noProof/>
        </w:rPr>
        <w:t>high</w:t>
      </w:r>
      <w:r w:rsidR="00026609">
        <w:rPr>
          <w:noProof/>
        </w:rPr>
        <w:t>-</w:t>
      </w:r>
      <w:r w:rsidR="00C275A3" w:rsidRPr="00026609">
        <w:rPr>
          <w:noProof/>
        </w:rPr>
        <w:t>income</w:t>
      </w:r>
      <w:r w:rsidR="00C275A3">
        <w:t xml:space="preserve"> countries</w:t>
      </w:r>
      <w:r w:rsidR="005D5F66">
        <w:t xml:space="preserve">, </w:t>
      </w:r>
      <w:r w:rsidR="00C275A3">
        <w:t>3</w:t>
      </w:r>
      <w:r w:rsidR="007B2B1C">
        <w:t>7</w:t>
      </w:r>
      <w:r w:rsidR="00C275A3">
        <w:t xml:space="preserve"> </w:t>
      </w:r>
      <w:r w:rsidR="005D5F66">
        <w:t xml:space="preserve">studies were conducted </w:t>
      </w:r>
      <w:r w:rsidR="00C275A3">
        <w:t xml:space="preserve">in low </w:t>
      </w:r>
      <w:r w:rsidR="00695360">
        <w:t xml:space="preserve">or </w:t>
      </w:r>
      <w:r w:rsidR="00C275A3">
        <w:t>middle-income countries</w:t>
      </w:r>
      <w:r w:rsidR="00E3697D">
        <w:t xml:space="preserve">, and two studies </w:t>
      </w:r>
      <w:r w:rsidR="00E3697D" w:rsidRPr="00CD217E">
        <w:rPr>
          <w:noProof/>
        </w:rPr>
        <w:t>were conducted</w:t>
      </w:r>
      <w:r w:rsidR="00E3697D">
        <w:t xml:space="preserve"> in both </w:t>
      </w:r>
      <w:r w:rsidR="008A3AF9">
        <w:t>high and low-income countries</w:t>
      </w:r>
      <w:r w:rsidR="00C275A3">
        <w:t xml:space="preserve">. </w:t>
      </w:r>
      <w:r w:rsidR="00CE43BD" w:rsidRPr="008612F3">
        <w:rPr>
          <w:noProof/>
        </w:rPr>
        <w:t>C</w:t>
      </w:r>
      <w:r w:rsidR="00C11D9E" w:rsidRPr="008612F3">
        <w:rPr>
          <w:noProof/>
        </w:rPr>
        <w:t xml:space="preserve">hlamydia </w:t>
      </w:r>
      <w:r w:rsidR="00C11D9E" w:rsidRPr="00DD77C1">
        <w:rPr>
          <w:noProof/>
        </w:rPr>
        <w:t xml:space="preserve">infection was positively </w:t>
      </w:r>
      <w:r w:rsidR="00D8212A" w:rsidRPr="00DD77C1">
        <w:rPr>
          <w:noProof/>
        </w:rPr>
        <w:t xml:space="preserve">associated </w:t>
      </w:r>
      <w:r w:rsidR="000B42BB" w:rsidRPr="00DD77C1">
        <w:rPr>
          <w:noProof/>
        </w:rPr>
        <w:t xml:space="preserve">with almost </w:t>
      </w:r>
      <w:r w:rsidR="00D8212A" w:rsidRPr="00DD77C1">
        <w:rPr>
          <w:noProof/>
        </w:rPr>
        <w:t>all</w:t>
      </w:r>
      <w:r w:rsidR="000B42BB" w:rsidRPr="00DD77C1">
        <w:rPr>
          <w:noProof/>
        </w:rPr>
        <w:t xml:space="preserve"> of</w:t>
      </w:r>
      <w:r w:rsidR="00D8212A" w:rsidRPr="00DD77C1">
        <w:rPr>
          <w:noProof/>
        </w:rPr>
        <w:t xml:space="preserve"> the </w:t>
      </w:r>
      <w:r w:rsidR="000B42BB" w:rsidRPr="00DD77C1">
        <w:rPr>
          <w:noProof/>
        </w:rPr>
        <w:t xml:space="preserve">12 </w:t>
      </w:r>
      <w:r w:rsidR="00D8212A" w:rsidRPr="00DD77C1">
        <w:rPr>
          <w:noProof/>
        </w:rPr>
        <w:t>included p</w:t>
      </w:r>
      <w:r w:rsidR="00C11D9E" w:rsidRPr="00DD77C1">
        <w:rPr>
          <w:noProof/>
        </w:rPr>
        <w:t>regnancy and fertility-related adverse outcomes</w:t>
      </w:r>
      <w:r w:rsidR="005D47F2">
        <w:rPr>
          <w:noProof/>
        </w:rPr>
        <w:t xml:space="preserve"> in unadjusted analyses, </w:t>
      </w:r>
      <w:r w:rsidR="00CC0DD0" w:rsidRPr="00DD77C1">
        <w:rPr>
          <w:noProof/>
        </w:rPr>
        <w:t xml:space="preserve">including </w:t>
      </w:r>
      <w:r w:rsidR="0068406B" w:rsidRPr="00DD77C1">
        <w:rPr>
          <w:noProof/>
        </w:rPr>
        <w:t>stillbirth (</w:t>
      </w:r>
      <w:r w:rsidR="00A76753">
        <w:rPr>
          <w:noProof/>
        </w:rPr>
        <w:t>odds ratio</w:t>
      </w:r>
      <w:r w:rsidR="0057406D">
        <w:rPr>
          <w:noProof/>
        </w:rPr>
        <w:t xml:space="preserve"> </w:t>
      </w:r>
      <w:r w:rsidR="00D8212A" w:rsidRPr="00DD77C1">
        <w:rPr>
          <w:noProof/>
        </w:rPr>
        <w:t>=</w:t>
      </w:r>
      <w:r w:rsidR="0057406D">
        <w:rPr>
          <w:noProof/>
        </w:rPr>
        <w:t xml:space="preserve"> </w:t>
      </w:r>
      <w:r w:rsidR="007B2B1C" w:rsidRPr="00DD77C1">
        <w:rPr>
          <w:noProof/>
        </w:rPr>
        <w:t>5</w:t>
      </w:r>
      <w:r w:rsidR="00FA67A9" w:rsidRPr="00DD77C1">
        <w:rPr>
          <w:noProof/>
        </w:rPr>
        <w:t>.</w:t>
      </w:r>
      <w:r w:rsidR="007B2B1C" w:rsidRPr="00DD77C1">
        <w:rPr>
          <w:noProof/>
        </w:rPr>
        <w:t>05</w:t>
      </w:r>
      <w:r w:rsidR="0068406B" w:rsidRPr="00DD77C1">
        <w:rPr>
          <w:noProof/>
        </w:rPr>
        <w:t>, 95%</w:t>
      </w:r>
      <w:r w:rsidR="00F62CE5" w:rsidRPr="00DD77C1">
        <w:rPr>
          <w:noProof/>
        </w:rPr>
        <w:t xml:space="preserve"> </w:t>
      </w:r>
      <w:r w:rsidR="00CA5064">
        <w:rPr>
          <w:noProof/>
        </w:rPr>
        <w:t>c</w:t>
      </w:r>
      <w:r w:rsidR="008A3AF9">
        <w:rPr>
          <w:noProof/>
        </w:rPr>
        <w:t xml:space="preserve">onfidence </w:t>
      </w:r>
      <w:r w:rsidR="00CA5064">
        <w:rPr>
          <w:noProof/>
        </w:rPr>
        <w:t>i</w:t>
      </w:r>
      <w:r w:rsidR="008A3AF9">
        <w:rPr>
          <w:noProof/>
        </w:rPr>
        <w:t>nterval (</w:t>
      </w:r>
      <w:r w:rsidR="0068406B" w:rsidRPr="00DD77C1">
        <w:rPr>
          <w:noProof/>
        </w:rPr>
        <w:t>CI</w:t>
      </w:r>
      <w:r w:rsidR="008A3AF9">
        <w:rPr>
          <w:noProof/>
        </w:rPr>
        <w:t>)</w:t>
      </w:r>
      <w:r w:rsidR="0068406B" w:rsidRPr="00DD77C1">
        <w:rPr>
          <w:noProof/>
        </w:rPr>
        <w:t xml:space="preserve"> </w:t>
      </w:r>
      <w:r w:rsidR="007B2B1C" w:rsidRPr="00DD77C1">
        <w:rPr>
          <w:noProof/>
        </w:rPr>
        <w:t>2</w:t>
      </w:r>
      <w:r w:rsidR="00FA67A9" w:rsidRPr="00DD77C1">
        <w:rPr>
          <w:noProof/>
        </w:rPr>
        <w:t>.</w:t>
      </w:r>
      <w:r w:rsidR="007B2B1C" w:rsidRPr="00DD77C1">
        <w:rPr>
          <w:noProof/>
        </w:rPr>
        <w:t>95</w:t>
      </w:r>
      <w:r w:rsidR="0068406B" w:rsidRPr="00DD77C1">
        <w:rPr>
          <w:noProof/>
        </w:rPr>
        <w:t>-</w:t>
      </w:r>
      <w:r w:rsidR="007B2B1C" w:rsidRPr="00DD77C1">
        <w:rPr>
          <w:noProof/>
        </w:rPr>
        <w:t>8</w:t>
      </w:r>
      <w:r w:rsidR="00FA67A9" w:rsidRPr="00DD77C1">
        <w:rPr>
          <w:noProof/>
        </w:rPr>
        <w:t>.</w:t>
      </w:r>
      <w:r w:rsidR="007B2B1C" w:rsidRPr="00DD77C1">
        <w:rPr>
          <w:noProof/>
        </w:rPr>
        <w:t>65</w:t>
      </w:r>
      <w:r w:rsidR="00D8212A" w:rsidRPr="00DD77C1">
        <w:rPr>
          <w:noProof/>
        </w:rPr>
        <w:t xml:space="preserve"> for case-control studies and </w:t>
      </w:r>
      <w:r w:rsidR="00CA5064">
        <w:rPr>
          <w:noProof/>
        </w:rPr>
        <w:t>r</w:t>
      </w:r>
      <w:r w:rsidR="0057406D">
        <w:rPr>
          <w:noProof/>
        </w:rPr>
        <w:t xml:space="preserve">isk </w:t>
      </w:r>
      <w:r w:rsidR="00CA5064">
        <w:rPr>
          <w:noProof/>
        </w:rPr>
        <w:t>r</w:t>
      </w:r>
      <w:r w:rsidR="0057406D">
        <w:rPr>
          <w:noProof/>
        </w:rPr>
        <w:t xml:space="preserve">atio </w:t>
      </w:r>
      <w:r w:rsidR="00D8212A" w:rsidRPr="00DD77C1">
        <w:rPr>
          <w:noProof/>
        </w:rPr>
        <w:t>= 1.28, 95%CI 1.09-1.51 for cohort studies</w:t>
      </w:r>
      <w:r w:rsidR="0068406B" w:rsidRPr="00DD77C1">
        <w:rPr>
          <w:noProof/>
        </w:rPr>
        <w:t>)</w:t>
      </w:r>
      <w:r w:rsidR="00D541DD">
        <w:rPr>
          <w:noProof/>
        </w:rPr>
        <w:t xml:space="preserve"> and</w:t>
      </w:r>
      <w:r w:rsidR="00F62CE5" w:rsidRPr="00DD77C1">
        <w:rPr>
          <w:noProof/>
        </w:rPr>
        <w:t xml:space="preserve"> spontaneous abortion (</w:t>
      </w:r>
      <w:r w:rsidR="00A76753">
        <w:rPr>
          <w:noProof/>
        </w:rPr>
        <w:t>odds ratio</w:t>
      </w:r>
      <w:r w:rsidR="00F62CE5" w:rsidRPr="00DD77C1">
        <w:rPr>
          <w:noProof/>
        </w:rPr>
        <w:t xml:space="preserve"> = 1</w:t>
      </w:r>
      <w:r w:rsidR="00FA67A9" w:rsidRPr="00DD77C1">
        <w:rPr>
          <w:noProof/>
        </w:rPr>
        <w:t>.</w:t>
      </w:r>
      <w:r w:rsidR="007B2B1C" w:rsidRPr="00DD77C1">
        <w:rPr>
          <w:noProof/>
        </w:rPr>
        <w:t>30</w:t>
      </w:r>
      <w:r w:rsidR="00F62CE5" w:rsidRPr="00DD77C1">
        <w:rPr>
          <w:noProof/>
        </w:rPr>
        <w:t>, 95% CI 1</w:t>
      </w:r>
      <w:r w:rsidR="00FA67A9" w:rsidRPr="00DD77C1">
        <w:rPr>
          <w:noProof/>
        </w:rPr>
        <w:t>.</w:t>
      </w:r>
      <w:r w:rsidR="007B2B1C" w:rsidRPr="00DD77C1">
        <w:rPr>
          <w:noProof/>
        </w:rPr>
        <w:t>14</w:t>
      </w:r>
      <w:r w:rsidR="00F62CE5" w:rsidRPr="00DD77C1">
        <w:rPr>
          <w:noProof/>
        </w:rPr>
        <w:t>-</w:t>
      </w:r>
      <w:r w:rsidR="007B2B1C" w:rsidRPr="00DD77C1">
        <w:rPr>
          <w:noProof/>
        </w:rPr>
        <w:t>1.49</w:t>
      </w:r>
      <w:r w:rsidR="00D8212A" w:rsidRPr="00DD77C1">
        <w:rPr>
          <w:noProof/>
        </w:rPr>
        <w:t xml:space="preserve"> for case-control studies and </w:t>
      </w:r>
      <w:r w:rsidR="00CA5064">
        <w:rPr>
          <w:noProof/>
        </w:rPr>
        <w:t>r</w:t>
      </w:r>
      <w:r w:rsidR="0057406D">
        <w:rPr>
          <w:noProof/>
        </w:rPr>
        <w:t xml:space="preserve">isk </w:t>
      </w:r>
      <w:r w:rsidR="00CA5064">
        <w:rPr>
          <w:noProof/>
        </w:rPr>
        <w:t>r</w:t>
      </w:r>
      <w:r w:rsidR="0057406D">
        <w:rPr>
          <w:noProof/>
        </w:rPr>
        <w:t>atio</w:t>
      </w:r>
      <w:r w:rsidR="00D8212A" w:rsidRPr="00DD77C1">
        <w:rPr>
          <w:noProof/>
        </w:rPr>
        <w:t xml:space="preserve"> =</w:t>
      </w:r>
      <w:r w:rsidR="0057406D">
        <w:rPr>
          <w:noProof/>
        </w:rPr>
        <w:t xml:space="preserve"> </w:t>
      </w:r>
      <w:r w:rsidR="00D8212A" w:rsidRPr="00DD77C1">
        <w:rPr>
          <w:noProof/>
        </w:rPr>
        <w:t>1.47, 95%CI 1.16-1.85 for cohort studies</w:t>
      </w:r>
      <w:r w:rsidR="00F62CE5" w:rsidRPr="00DD77C1">
        <w:rPr>
          <w:noProof/>
        </w:rPr>
        <w:t>)</w:t>
      </w:r>
      <w:r w:rsidR="00D541DD">
        <w:rPr>
          <w:noProof/>
        </w:rPr>
        <w:t xml:space="preserve">. </w:t>
      </w:r>
      <w:r w:rsidR="005535FA">
        <w:lastRenderedPageBreak/>
        <w:t xml:space="preserve">However, </w:t>
      </w:r>
      <w:r w:rsidR="005D5F66">
        <w:t xml:space="preserve">there were biases in the design and conduct of individual studies, affecting the certainty of the overall body of evidence. </w:t>
      </w:r>
      <w:r w:rsidR="00BC284D">
        <w:t xml:space="preserve">The risk of adverse outcomes associated with </w:t>
      </w:r>
      <w:r w:rsidR="00CA5064">
        <w:t>chlamydia</w:t>
      </w:r>
      <w:r w:rsidR="00DF41A0">
        <w:t xml:space="preserve"> </w:t>
      </w:r>
      <w:r w:rsidR="00BC284D">
        <w:t>is higher in low</w:t>
      </w:r>
      <w:r w:rsidR="00930011">
        <w:t>-</w:t>
      </w:r>
      <w:r w:rsidR="00BC284D">
        <w:t xml:space="preserve"> and </w:t>
      </w:r>
      <w:r w:rsidR="00BC284D" w:rsidRPr="00026609">
        <w:rPr>
          <w:noProof/>
        </w:rPr>
        <w:t>middle</w:t>
      </w:r>
      <w:r w:rsidR="00026609">
        <w:rPr>
          <w:noProof/>
        </w:rPr>
        <w:t>-</w:t>
      </w:r>
      <w:r w:rsidR="00BC284D" w:rsidRPr="00026609">
        <w:rPr>
          <w:noProof/>
        </w:rPr>
        <w:t>income</w:t>
      </w:r>
      <w:r w:rsidR="00BC284D">
        <w:t xml:space="preserve"> countries compared to </w:t>
      </w:r>
      <w:r w:rsidR="00BC284D" w:rsidRPr="00026609">
        <w:rPr>
          <w:noProof/>
        </w:rPr>
        <w:t>high</w:t>
      </w:r>
      <w:r w:rsidR="00026609">
        <w:rPr>
          <w:noProof/>
        </w:rPr>
        <w:t>-</w:t>
      </w:r>
      <w:r w:rsidR="00BC284D" w:rsidRPr="00026609">
        <w:rPr>
          <w:noProof/>
        </w:rPr>
        <w:t>income</w:t>
      </w:r>
      <w:r w:rsidR="00BC284D">
        <w:t xml:space="preserve"> countries. </w:t>
      </w:r>
    </w:p>
    <w:p w14:paraId="43B33F2E" w14:textId="7A7BC9E2" w:rsidR="00BD3258" w:rsidRPr="00BC5D79" w:rsidRDefault="0054019D">
      <w:pPr>
        <w:rPr>
          <w:rFonts w:asciiTheme="minorHAnsi" w:hAnsiTheme="minorHAnsi" w:cstheme="minorHAnsi"/>
        </w:rPr>
      </w:pPr>
      <w:r>
        <w:rPr>
          <w:b/>
        </w:rPr>
        <w:t>Conclusion</w:t>
      </w:r>
      <w:r w:rsidR="0068406B" w:rsidRPr="007F5BDB">
        <w:t xml:space="preserve">: </w:t>
      </w:r>
      <w:r w:rsidR="00CA5064">
        <w:t>Chlamydia</w:t>
      </w:r>
      <w:r w:rsidR="00730890">
        <w:t xml:space="preserve"> is associated with </w:t>
      </w:r>
      <w:r w:rsidR="00CA5064">
        <w:t xml:space="preserve">an </w:t>
      </w:r>
      <w:r w:rsidR="00730890">
        <w:t xml:space="preserve">increased risk </w:t>
      </w:r>
      <w:r w:rsidR="00CA5064">
        <w:t>of</w:t>
      </w:r>
      <w:r w:rsidR="00730890">
        <w:t xml:space="preserve"> </w:t>
      </w:r>
      <w:r w:rsidR="00695360">
        <w:t xml:space="preserve">several </w:t>
      </w:r>
      <w:r w:rsidR="005D5F66">
        <w:t xml:space="preserve">pregnancy </w:t>
      </w:r>
      <w:r w:rsidR="00DC3416">
        <w:t xml:space="preserve">and fertility-related </w:t>
      </w:r>
      <w:r w:rsidR="0019609E">
        <w:t xml:space="preserve">adverse </w:t>
      </w:r>
      <w:r w:rsidR="00730890">
        <w:t>outcomes</w:t>
      </w:r>
      <w:r w:rsidR="006E3662">
        <w:t xml:space="preserve"> </w:t>
      </w:r>
      <w:r w:rsidR="006E3662">
        <w:rPr>
          <w:rFonts w:hint="eastAsia"/>
        </w:rPr>
        <w:t>in</w:t>
      </w:r>
      <w:r w:rsidR="006E3662">
        <w:t xml:space="preserve"> </w:t>
      </w:r>
      <w:r w:rsidR="006E3662">
        <w:rPr>
          <w:rFonts w:hint="eastAsia"/>
        </w:rPr>
        <w:t>unad</w:t>
      </w:r>
      <w:r w:rsidR="006E3662">
        <w:t>justed analyses</w:t>
      </w:r>
      <w:r w:rsidR="00730890">
        <w:t xml:space="preserve">, </w:t>
      </w:r>
      <w:r w:rsidR="00695360" w:rsidRPr="008F02D5">
        <w:rPr>
          <w:noProof/>
        </w:rPr>
        <w:t>especially</w:t>
      </w:r>
      <w:r w:rsidR="00730890">
        <w:t xml:space="preserve"> in low</w:t>
      </w:r>
      <w:r w:rsidR="00930011">
        <w:t>-</w:t>
      </w:r>
      <w:r w:rsidR="00730890">
        <w:t xml:space="preserve"> and middle-income </w:t>
      </w:r>
      <w:r w:rsidR="00730890" w:rsidRPr="00BC5D79">
        <w:rPr>
          <w:rFonts w:asciiTheme="minorHAnsi" w:hAnsiTheme="minorHAnsi" w:cstheme="minorHAnsi"/>
        </w:rPr>
        <w:t>countries</w:t>
      </w:r>
      <w:r w:rsidR="005C3465" w:rsidRPr="00BC5D79">
        <w:rPr>
          <w:rFonts w:asciiTheme="minorHAnsi" w:hAnsiTheme="minorHAnsi" w:cstheme="minorHAnsi"/>
        </w:rPr>
        <w:t xml:space="preserve">. </w:t>
      </w:r>
      <w:r w:rsidR="00A03017">
        <w:rPr>
          <w:rFonts w:asciiTheme="minorHAnsi" w:hAnsiTheme="minorHAnsi" w:cstheme="minorHAnsi"/>
        </w:rPr>
        <w:t xml:space="preserve">Further research on </w:t>
      </w:r>
      <w:r w:rsidR="008A3AF9">
        <w:rPr>
          <w:rFonts w:asciiTheme="minorHAnsi" w:hAnsiTheme="minorHAnsi" w:cstheme="minorHAnsi"/>
        </w:rPr>
        <w:t xml:space="preserve">how to prevent the sequelae of chlamydia in </w:t>
      </w:r>
      <w:r w:rsidR="00CA5064">
        <w:rPr>
          <w:rFonts w:asciiTheme="minorHAnsi" w:hAnsiTheme="minorHAnsi" w:cstheme="minorHAnsi"/>
        </w:rPr>
        <w:t xml:space="preserve">pregnant </w:t>
      </w:r>
      <w:r w:rsidR="008A3AF9">
        <w:rPr>
          <w:rFonts w:asciiTheme="minorHAnsi" w:hAnsiTheme="minorHAnsi" w:cstheme="minorHAnsi"/>
        </w:rPr>
        <w:t>women is needed</w:t>
      </w:r>
      <w:r w:rsidR="00A03017">
        <w:rPr>
          <w:rFonts w:asciiTheme="minorHAnsi" w:hAnsiTheme="minorHAnsi" w:cstheme="minorHAnsi"/>
        </w:rPr>
        <w:t>.</w:t>
      </w:r>
    </w:p>
    <w:p w14:paraId="1C0FC483" w14:textId="7A482E1A" w:rsidR="00815E56" w:rsidRPr="00BC5D79" w:rsidRDefault="00815E56">
      <w:pPr>
        <w:rPr>
          <w:rFonts w:asciiTheme="minorHAnsi" w:hAnsiTheme="minorHAnsi" w:cstheme="minorHAnsi"/>
        </w:rPr>
      </w:pPr>
      <w:r w:rsidRPr="00BC5D79">
        <w:rPr>
          <w:rFonts w:asciiTheme="minorHAnsi" w:hAnsiTheme="minorHAnsi" w:cstheme="minorHAnsi"/>
          <w:b/>
        </w:rPr>
        <w:t xml:space="preserve">Funding: </w:t>
      </w:r>
      <w:r w:rsidR="004A500F" w:rsidRPr="00BC5D79">
        <w:rPr>
          <w:rFonts w:asciiTheme="minorHAnsi" w:eastAsia="Times New Roman" w:hAnsiTheme="minorHAnsi" w:cstheme="minorHAnsi"/>
        </w:rPr>
        <w:t>This work </w:t>
      </w:r>
      <w:r w:rsidR="004A500F" w:rsidRPr="001F709C">
        <w:rPr>
          <w:rFonts w:asciiTheme="minorHAnsi" w:eastAsia="Times New Roman" w:hAnsiTheme="minorHAnsi" w:cstheme="minorHAnsi"/>
          <w:noProof/>
        </w:rPr>
        <w:t>was supported</w:t>
      </w:r>
      <w:r w:rsidR="004A500F" w:rsidRPr="00BC5D79">
        <w:rPr>
          <w:rFonts w:asciiTheme="minorHAnsi" w:eastAsia="Times New Roman" w:hAnsiTheme="minorHAnsi" w:cstheme="minorHAnsi"/>
        </w:rPr>
        <w:t> by the National Institutes of Health [NIAID 1R01AI114310</w:t>
      </w:r>
      <w:r w:rsidR="00D541DD">
        <w:rPr>
          <w:rFonts w:asciiTheme="minorHAnsi" w:eastAsia="Times New Roman" w:hAnsiTheme="minorHAnsi" w:cstheme="minorHAnsi"/>
        </w:rPr>
        <w:t xml:space="preserve">, </w:t>
      </w:r>
      <w:r w:rsidR="00D541DD">
        <w:rPr>
          <w:rFonts w:cs="Arial"/>
          <w:szCs w:val="22"/>
        </w:rPr>
        <w:t>K24AI143471</w:t>
      </w:r>
      <w:r w:rsidR="00751AF1">
        <w:rPr>
          <w:rFonts w:cs="Arial"/>
          <w:szCs w:val="22"/>
        </w:rPr>
        <w:t xml:space="preserve">, and </w:t>
      </w:r>
      <w:r w:rsidR="00751AF1" w:rsidRPr="00751AF1">
        <w:rPr>
          <w:rFonts w:cs="Arial"/>
          <w:szCs w:val="22"/>
        </w:rPr>
        <w:t>R34MH119963</w:t>
      </w:r>
      <w:r w:rsidR="004A500F" w:rsidRPr="00751AF1">
        <w:rPr>
          <w:rFonts w:cs="Arial"/>
          <w:szCs w:val="22"/>
        </w:rPr>
        <w:t>]</w:t>
      </w:r>
    </w:p>
    <w:p w14:paraId="605E9676" w14:textId="5187802F" w:rsidR="00093486" w:rsidRDefault="00093486">
      <w:r w:rsidRPr="00906479">
        <w:rPr>
          <w:b/>
        </w:rPr>
        <w:t>Keywords:</w:t>
      </w:r>
      <w:r>
        <w:t xml:space="preserve"> </w:t>
      </w:r>
      <w:r w:rsidRPr="006C4D0A">
        <w:rPr>
          <w:i/>
        </w:rPr>
        <w:t>Chlamydia trachomatis</w:t>
      </w:r>
      <w:r>
        <w:t xml:space="preserve">; pregnancy; low and middle-income countries; infertility; </w:t>
      </w:r>
      <w:r w:rsidR="00906479">
        <w:t>adverse pregnancy outcomes</w:t>
      </w:r>
    </w:p>
    <w:p w14:paraId="4F766A60" w14:textId="63D753AB" w:rsidR="00F841A1" w:rsidRPr="003E7B86" w:rsidRDefault="00F841A1">
      <w:pPr>
        <w:rPr>
          <w:b/>
        </w:rPr>
      </w:pPr>
      <w:r w:rsidRPr="003E7B86">
        <w:rPr>
          <w:b/>
        </w:rPr>
        <w:t>Key messages:</w:t>
      </w:r>
    </w:p>
    <w:p w14:paraId="06A218CB" w14:textId="4A682D24" w:rsidR="003E7B86" w:rsidRDefault="003E7B86" w:rsidP="003E7B86">
      <w:pPr>
        <w:pStyle w:val="Heading1"/>
        <w:rPr>
          <w:b w:val="0"/>
        </w:rPr>
      </w:pPr>
      <w:r w:rsidRPr="000C1327">
        <w:rPr>
          <w:b w:val="0"/>
          <w:i/>
          <w:iCs/>
        </w:rPr>
        <w:t>Chlamydia trachomatis</w:t>
      </w:r>
      <w:r w:rsidRPr="00D30F05">
        <w:rPr>
          <w:b w:val="0"/>
        </w:rPr>
        <w:t xml:space="preserve"> is associated with </w:t>
      </w:r>
      <w:r w:rsidR="00D24CAE">
        <w:rPr>
          <w:b w:val="0"/>
        </w:rPr>
        <w:t xml:space="preserve">many </w:t>
      </w:r>
      <w:r w:rsidRPr="00D30F05">
        <w:rPr>
          <w:b w:val="0"/>
        </w:rPr>
        <w:t xml:space="preserve">adverse </w:t>
      </w:r>
      <w:r w:rsidR="005D5F66">
        <w:rPr>
          <w:b w:val="0"/>
        </w:rPr>
        <w:t xml:space="preserve">pregnancy </w:t>
      </w:r>
      <w:r w:rsidR="00D24CAE">
        <w:rPr>
          <w:b w:val="0"/>
        </w:rPr>
        <w:t xml:space="preserve">and fertility-related </w:t>
      </w:r>
      <w:r w:rsidRPr="00D30F05">
        <w:rPr>
          <w:b w:val="0"/>
        </w:rPr>
        <w:t>outcomes</w:t>
      </w:r>
      <w:r w:rsidR="006E3662">
        <w:rPr>
          <w:b w:val="0"/>
        </w:rPr>
        <w:t xml:space="preserve"> in</w:t>
      </w:r>
      <w:r w:rsidR="006E3662" w:rsidRPr="006C4D0A">
        <w:rPr>
          <w:b w:val="0"/>
        </w:rPr>
        <w:t xml:space="preserve"> unadjusted analyses</w:t>
      </w:r>
      <w:r>
        <w:rPr>
          <w:b w:val="0"/>
        </w:rPr>
        <w:t xml:space="preserve">. </w:t>
      </w:r>
    </w:p>
    <w:p w14:paraId="30E84E16" w14:textId="19989718" w:rsidR="006E3662" w:rsidRPr="006E3662" w:rsidRDefault="006E3662" w:rsidP="006C4D0A">
      <w:r>
        <w:t xml:space="preserve">However, due to biases in the design and conduct of individual studies, the overall certainty </w:t>
      </w:r>
      <w:r w:rsidR="002E5C2D">
        <w:t xml:space="preserve">of </w:t>
      </w:r>
      <w:r>
        <w:t>the evidence was low.</w:t>
      </w:r>
    </w:p>
    <w:p w14:paraId="6CA4D652" w14:textId="79FCE998" w:rsidR="003E7B86" w:rsidRDefault="003E7B86" w:rsidP="003E7B86">
      <w:pPr>
        <w:pStyle w:val="Heading1"/>
        <w:rPr>
          <w:b w:val="0"/>
        </w:rPr>
      </w:pPr>
      <w:r>
        <w:rPr>
          <w:b w:val="0"/>
        </w:rPr>
        <w:t xml:space="preserve">There is a </w:t>
      </w:r>
      <w:r w:rsidR="00390597">
        <w:rPr>
          <w:b w:val="0"/>
        </w:rPr>
        <w:t>stronger</w:t>
      </w:r>
      <w:r>
        <w:rPr>
          <w:b w:val="0"/>
        </w:rPr>
        <w:t xml:space="preserve"> association between </w:t>
      </w:r>
      <w:r w:rsidR="005D5F66">
        <w:rPr>
          <w:b w:val="0"/>
        </w:rPr>
        <w:t>c</w:t>
      </w:r>
      <w:r w:rsidR="00202BBD">
        <w:rPr>
          <w:b w:val="0"/>
        </w:rPr>
        <w:t xml:space="preserve">hlamydia </w:t>
      </w:r>
      <w:r w:rsidR="00710A29">
        <w:rPr>
          <w:b w:val="0"/>
        </w:rPr>
        <w:t>infection</w:t>
      </w:r>
      <w:r>
        <w:rPr>
          <w:b w:val="0"/>
        </w:rPr>
        <w:t xml:space="preserve"> and adverse pregnancy outcomes </w:t>
      </w:r>
      <w:r w:rsidRPr="00D30F05">
        <w:rPr>
          <w:b w:val="0"/>
        </w:rPr>
        <w:t xml:space="preserve">in </w:t>
      </w:r>
      <w:r w:rsidR="006E3662">
        <w:rPr>
          <w:b w:val="0"/>
        </w:rPr>
        <w:t>low- and middle- income countries</w:t>
      </w:r>
      <w:r w:rsidR="00202BBD">
        <w:rPr>
          <w:b w:val="0"/>
        </w:rPr>
        <w:t xml:space="preserve"> compared to </w:t>
      </w:r>
      <w:r w:rsidR="006E3662">
        <w:rPr>
          <w:b w:val="0"/>
        </w:rPr>
        <w:t>high-income countries.</w:t>
      </w:r>
    </w:p>
    <w:p w14:paraId="74BCCD4B" w14:textId="1D8339E1" w:rsidR="003E7B86" w:rsidRDefault="00390597" w:rsidP="003E7B86">
      <w:pPr>
        <w:pStyle w:val="Heading1"/>
        <w:rPr>
          <w:b w:val="0"/>
        </w:rPr>
      </w:pPr>
      <w:r>
        <w:rPr>
          <w:b w:val="0"/>
        </w:rPr>
        <w:t xml:space="preserve">Further research on </w:t>
      </w:r>
      <w:r w:rsidR="008A3AF9">
        <w:rPr>
          <w:b w:val="0"/>
        </w:rPr>
        <w:t xml:space="preserve">how to prevent the sequelae of </w:t>
      </w:r>
      <w:r w:rsidR="005D5F66">
        <w:rPr>
          <w:b w:val="0"/>
        </w:rPr>
        <w:t>c</w:t>
      </w:r>
      <w:r w:rsidR="00202BBD">
        <w:rPr>
          <w:b w:val="0"/>
        </w:rPr>
        <w:t>hlamydia</w:t>
      </w:r>
      <w:r w:rsidR="008A3AF9">
        <w:rPr>
          <w:b w:val="0"/>
        </w:rPr>
        <w:t xml:space="preserve"> in </w:t>
      </w:r>
      <w:r w:rsidR="00E608DD">
        <w:rPr>
          <w:b w:val="0"/>
        </w:rPr>
        <w:t xml:space="preserve">pregnant </w:t>
      </w:r>
      <w:r w:rsidR="008A3AF9">
        <w:rPr>
          <w:b w:val="0"/>
        </w:rPr>
        <w:t>women is needed</w:t>
      </w:r>
      <w:r>
        <w:rPr>
          <w:b w:val="0"/>
        </w:rPr>
        <w:t>.</w:t>
      </w:r>
    </w:p>
    <w:p w14:paraId="69584A21" w14:textId="77777777" w:rsidR="009C6165" w:rsidRDefault="009C6165">
      <w:pPr>
        <w:spacing w:after="0" w:line="240" w:lineRule="auto"/>
      </w:pPr>
      <w:r>
        <w:rPr>
          <w:b/>
        </w:rPr>
        <w:br w:type="page"/>
      </w:r>
    </w:p>
    <w:p w14:paraId="19FF807F" w14:textId="3DA7B13C" w:rsidR="0068406B" w:rsidRPr="007F5BDB" w:rsidRDefault="0068406B" w:rsidP="005E195A">
      <w:pPr>
        <w:pStyle w:val="Heading1"/>
      </w:pPr>
      <w:r w:rsidRPr="007F5BDB">
        <w:lastRenderedPageBreak/>
        <w:t>Background</w:t>
      </w:r>
    </w:p>
    <w:p w14:paraId="79F13BFC" w14:textId="794A095F" w:rsidR="0068406B" w:rsidRDefault="0068406B" w:rsidP="00D775FA">
      <w:r w:rsidRPr="007F5BDB">
        <w:rPr>
          <w:i/>
        </w:rPr>
        <w:t>Chlamydia trachomatis</w:t>
      </w:r>
      <w:r w:rsidR="0068604B">
        <w:t xml:space="preserve"> </w:t>
      </w:r>
      <w:r w:rsidRPr="007F5BDB">
        <w:t>is the most common bacterial sexually transmitted infection (STI) in the world.</w:t>
      </w:r>
      <w:r w:rsidRPr="007F5BDB">
        <w:fldChar w:fldCharType="begin">
          <w:fldData xml:space="preserve">PEVuZE5vdGU+PENpdGU+PEF1dGhvcj5CZWJlYXI8L0F1dGhvcj48WWVhcj4yMDA5PC9ZZWFyPjxS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</w:fldData>
        </w:fldChar>
      </w:r>
      <w:r w:rsidR="004F10FF">
        <w:instrText xml:space="preserve"> ADDIN EN.CITE </w:instrText>
      </w:r>
      <w:r w:rsidR="004F10FF">
        <w:fldChar w:fldCharType="begin">
          <w:fldData xml:space="preserve">PEVuZE5vdGU+PENpdGU+PEF1dGhvcj5CZWJlYXI8L0F1dGhvcj48WWVhcj4yMDA5PC9ZZWFyPjxS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</w:fldData>
        </w:fldChar>
      </w:r>
      <w:r w:rsidR="004F10FF">
        <w:instrText xml:space="preserve"> ADDIN EN.CITE.DATA </w:instrText>
      </w:r>
      <w:r w:rsidR="004F10FF">
        <w:fldChar w:fldCharType="end"/>
      </w:r>
      <w:r w:rsidRPr="007F5BDB">
        <w:fldChar w:fldCharType="separate"/>
      </w:r>
      <w:r w:rsidR="008A3162" w:rsidRPr="008A3162">
        <w:rPr>
          <w:noProof/>
          <w:vertAlign w:val="superscript"/>
        </w:rPr>
        <w:t>1-3</w:t>
      </w:r>
      <w:r w:rsidRPr="007F5BDB">
        <w:fldChar w:fldCharType="end"/>
      </w:r>
      <w:r w:rsidRPr="007F5BDB">
        <w:t xml:space="preserve"> In 2012, </w:t>
      </w:r>
      <w:r w:rsidR="00A1553B">
        <w:t>the</w:t>
      </w:r>
      <w:r w:rsidRPr="007F5BDB">
        <w:t xml:space="preserve"> global prevalence </w:t>
      </w:r>
      <w:r w:rsidR="00A1553B">
        <w:t xml:space="preserve">of </w:t>
      </w:r>
      <w:r w:rsidR="005D5F66">
        <w:t>c</w:t>
      </w:r>
      <w:r w:rsidR="007B4401">
        <w:t xml:space="preserve">hlamydia </w:t>
      </w:r>
      <w:r w:rsidR="00710A29">
        <w:t>infection</w:t>
      </w:r>
      <w:r w:rsidR="00732C34">
        <w:t xml:space="preserve"> </w:t>
      </w:r>
      <w:r w:rsidR="00A1553B">
        <w:t>was</w:t>
      </w:r>
      <w:r w:rsidRPr="007F5BDB">
        <w:t xml:space="preserve"> 4</w:t>
      </w:r>
      <w:r w:rsidR="00FA67A9">
        <w:t>.</w:t>
      </w:r>
      <w:r w:rsidR="001A1FA2">
        <w:t>2</w:t>
      </w:r>
      <w:r w:rsidRPr="007F5BDB">
        <w:t xml:space="preserve">% </w:t>
      </w:r>
      <w:r w:rsidR="00A1553B">
        <w:t>in women</w:t>
      </w:r>
      <w:r w:rsidRPr="007F5BDB">
        <w:t>.</w:t>
      </w:r>
      <w:r w:rsidRPr="007F5BDB">
        <w:fldChar w:fldCharType="begin"/>
      </w:r>
      <w:r w:rsidR="004F10FF">
        <w:instrText xml:space="preserve"> ADDIN EN.CITE &lt;EndNote&gt;&lt;Cite&gt;&lt;Author&gt;WHO&lt;/Author&gt;&lt;Year&gt;2016&lt;/Year&gt;&lt;RecNum&gt;134&lt;/RecNum&gt;&lt;DisplayText&gt;&lt;style face="superscript"&gt;4&lt;/style&gt;&lt;/DisplayText&gt;&lt;record&gt;&lt;rec-number&gt;134&lt;/rec-number&gt;&lt;foreign-keys&gt;&lt;key app="EN" db-id="tawwe2r9od0szoesx0opra9frdwzd0awt2ax" timestamp="1561682119"&gt;134&lt;/key&gt;&lt;/foreign-keys&gt;&lt;ref-type name="Government Document"&gt;46&lt;/ref-type&gt;&lt;contributors&gt;&lt;authors&gt;&lt;author&gt;WHO&lt;/author&gt;&lt;/authors&gt;&lt;/contributors&gt;&lt;titles&gt;&lt;title&gt;WHO Guidelines for the Treatment of Chlamydia trachomatis&lt;/title&gt;&lt;/titles&gt;&lt;dates&gt;&lt;year&gt;2016&lt;/year&gt;&lt;/dates&gt;&lt;urls&gt;&lt;/urls&gt;&lt;/record&gt;&lt;/Cite&gt;&lt;/EndNote&gt;</w:instrText>
      </w:r>
      <w:r w:rsidRPr="007F5BDB">
        <w:fldChar w:fldCharType="separate"/>
      </w:r>
      <w:r w:rsidR="008A3162" w:rsidRPr="008A3162">
        <w:rPr>
          <w:noProof/>
          <w:vertAlign w:val="superscript"/>
        </w:rPr>
        <w:t>4</w:t>
      </w:r>
      <w:r w:rsidRPr="007F5BDB">
        <w:fldChar w:fldCharType="end"/>
      </w:r>
      <w:r w:rsidRPr="007F5BDB">
        <w:t xml:space="preserve"> </w:t>
      </w:r>
      <w:r w:rsidR="00AD40A3">
        <w:t xml:space="preserve">Untreated </w:t>
      </w:r>
      <w:r w:rsidR="005D5F66">
        <w:t>c</w:t>
      </w:r>
      <w:r w:rsidR="0049081A">
        <w:t>hlamydia</w:t>
      </w:r>
      <w:r w:rsidR="00E608DD">
        <w:t xml:space="preserve"> infection</w:t>
      </w:r>
      <w:r w:rsidR="00AD40A3">
        <w:t xml:space="preserve"> </w:t>
      </w:r>
      <w:r w:rsidR="00AD40A3" w:rsidRPr="00C96179">
        <w:t xml:space="preserve">can cause </w:t>
      </w:r>
      <w:r w:rsidR="00AD40A3" w:rsidRPr="007F5BDB">
        <w:t>pelvic inflammatory disease</w:t>
      </w:r>
      <w:r w:rsidR="00AD40A3">
        <w:t xml:space="preserve">, </w:t>
      </w:r>
      <w:r w:rsidRPr="007F5BDB">
        <w:t xml:space="preserve">mucopurulent cervicitis, </w:t>
      </w:r>
      <w:r w:rsidR="00DD05DD">
        <w:t xml:space="preserve">and </w:t>
      </w:r>
      <w:r w:rsidRPr="007F5BDB">
        <w:t>endometritis.</w:t>
      </w:r>
      <w:r w:rsidRPr="007F5BDB">
        <w:fldChar w:fldCharType="begin">
          <w:fldData xml:space="preserve">PEVuZE5vdGU+PENpdGU+PEF1dGhvcj5EYXZpZXM8L0F1dGhvcj48WWVhcj4yMDE2PC9ZZWFyPjxS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</w:fldData>
        </w:fldChar>
      </w:r>
      <w:r w:rsidR="004F10FF">
        <w:instrText xml:space="preserve"> ADDIN EN.CITE </w:instrText>
      </w:r>
      <w:r w:rsidR="004F10FF">
        <w:fldChar w:fldCharType="begin">
          <w:fldData xml:space="preserve">PEVuZE5vdGU+PENpdGU+PEF1dGhvcj5EYXZpZXM8L0F1dGhvcj48WWVhcj4yMDE2PC9ZZWFyPjxS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</w:fldData>
        </w:fldChar>
      </w:r>
      <w:r w:rsidR="004F10FF">
        <w:instrText xml:space="preserve"> ADDIN EN.CITE.DATA </w:instrText>
      </w:r>
      <w:r w:rsidR="004F10FF">
        <w:fldChar w:fldCharType="end"/>
      </w:r>
      <w:r w:rsidRPr="007F5BDB">
        <w:fldChar w:fldCharType="separate"/>
      </w:r>
      <w:r w:rsidR="008A3162" w:rsidRPr="008A3162">
        <w:rPr>
          <w:noProof/>
          <w:vertAlign w:val="superscript"/>
        </w:rPr>
        <w:t>5-7</w:t>
      </w:r>
      <w:r w:rsidRPr="007F5BDB">
        <w:fldChar w:fldCharType="end"/>
      </w:r>
      <w:r w:rsidRPr="007F5BDB">
        <w:t xml:space="preserve"> </w:t>
      </w:r>
      <w:r w:rsidR="00710A29">
        <w:t>Chlamydia infection</w:t>
      </w:r>
      <w:r w:rsidR="00A2147B">
        <w:t xml:space="preserve"> </w:t>
      </w:r>
      <w:r w:rsidRPr="007F5BDB">
        <w:t>has</w:t>
      </w:r>
      <w:r>
        <w:t xml:space="preserve"> </w:t>
      </w:r>
      <w:r w:rsidRPr="001F709C">
        <w:rPr>
          <w:noProof/>
        </w:rPr>
        <w:t>been linked</w:t>
      </w:r>
      <w:r>
        <w:t xml:space="preserve"> to </w:t>
      </w:r>
      <w:r w:rsidR="00EF4B95" w:rsidRPr="008F02D5">
        <w:rPr>
          <w:noProof/>
        </w:rPr>
        <w:t>spontaneous</w:t>
      </w:r>
      <w:r w:rsidR="00EF4B95">
        <w:t xml:space="preserve"> abortion</w:t>
      </w:r>
      <w:r w:rsidR="00D967EF">
        <w:t>,</w:t>
      </w:r>
      <w:r>
        <w:t xml:space="preserve"> chorioamnionitis</w:t>
      </w:r>
      <w:r w:rsidR="00CE43BD">
        <w:t>,</w:t>
      </w:r>
      <w:r>
        <w:t xml:space="preserve"> </w:t>
      </w:r>
      <w:r w:rsidRPr="007F5BDB">
        <w:t>pre-term premature rupture of membranes</w:t>
      </w:r>
      <w:r>
        <w:t>,</w:t>
      </w:r>
      <w:r w:rsidR="00540C5E">
        <w:t xml:space="preserve"> ectopic pregnancy,</w:t>
      </w:r>
      <w:r>
        <w:t xml:space="preserve"> premature delivery, and </w:t>
      </w:r>
      <w:r w:rsidR="00DC6DCA" w:rsidRPr="008F02D5">
        <w:rPr>
          <w:noProof/>
        </w:rPr>
        <w:t>stillbirth</w:t>
      </w:r>
      <w:r w:rsidRPr="007F5BDB">
        <w:t>.</w:t>
      </w:r>
      <w:r w:rsidRPr="007F5BDB">
        <w:fldChar w:fldCharType="begin">
          <w:fldData xml:space="preserve">PEVuZE5vdGU+PENpdGU+PEF1dGhvcj5CYXVkPC9BdXRob3I+PFllYXI+MjAwODwvWWVhcj48UmVj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</w:fldData>
        </w:fldChar>
      </w:r>
      <w:r w:rsidR="004F10FF">
        <w:instrText xml:space="preserve"> ADDIN EN.CITE </w:instrText>
      </w:r>
      <w:r w:rsidR="004F10FF">
        <w:fldChar w:fldCharType="begin">
          <w:fldData xml:space="preserve">PEVuZE5vdGU+PENpdGU+PEF1dGhvcj5CYXVkPC9BdXRob3I+PFllYXI+MjAwODwvWWVhcj48UmVj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</w:fldData>
        </w:fldChar>
      </w:r>
      <w:r w:rsidR="004F10FF">
        <w:instrText xml:space="preserve"> ADDIN EN.CITE.DATA </w:instrText>
      </w:r>
      <w:r w:rsidR="004F10FF">
        <w:fldChar w:fldCharType="end"/>
      </w:r>
      <w:r w:rsidRPr="007F5BDB">
        <w:fldChar w:fldCharType="separate"/>
      </w:r>
      <w:r w:rsidR="00BD3C34" w:rsidRPr="00BD3C34">
        <w:rPr>
          <w:noProof/>
          <w:vertAlign w:val="superscript"/>
        </w:rPr>
        <w:t>8-10</w:t>
      </w:r>
      <w:r w:rsidRPr="007F5BDB">
        <w:fldChar w:fldCharType="end"/>
      </w:r>
      <w:r w:rsidRPr="007F5BDB">
        <w:t xml:space="preserve"> </w:t>
      </w:r>
      <w:r w:rsidR="00F23B29" w:rsidRPr="001F709C">
        <w:rPr>
          <w:noProof/>
        </w:rPr>
        <w:t>In addition</w:t>
      </w:r>
      <w:r w:rsidR="00F23B29">
        <w:t xml:space="preserve">, </w:t>
      </w:r>
      <w:r w:rsidR="005D5F66">
        <w:t>c</w:t>
      </w:r>
      <w:r w:rsidR="006569C7">
        <w:t xml:space="preserve">hlamydia </w:t>
      </w:r>
      <w:r w:rsidR="00F23B29">
        <w:t>increase</w:t>
      </w:r>
      <w:r w:rsidR="008A3AF9">
        <w:t>s</w:t>
      </w:r>
      <w:r w:rsidR="00F23B29">
        <w:t xml:space="preserve"> the risk of </w:t>
      </w:r>
      <w:r w:rsidR="008A3AF9">
        <w:t xml:space="preserve">male and female </w:t>
      </w:r>
      <w:r w:rsidR="00F23B29">
        <w:t xml:space="preserve">infertility. </w:t>
      </w:r>
      <w:r w:rsidR="00685507" w:rsidRPr="00CE43BD">
        <w:rPr>
          <w:noProof/>
        </w:rPr>
        <w:t>Understanding</w:t>
      </w:r>
      <w:r w:rsidR="00685507">
        <w:rPr>
          <w:noProof/>
        </w:rPr>
        <w:t xml:space="preserve"> the </w:t>
      </w:r>
      <w:r w:rsidR="00685507" w:rsidRPr="002F42D0">
        <w:rPr>
          <w:noProof/>
        </w:rPr>
        <w:t xml:space="preserve">strength of associations between </w:t>
      </w:r>
      <w:r w:rsidR="005D5F66">
        <w:rPr>
          <w:noProof/>
        </w:rPr>
        <w:t>c</w:t>
      </w:r>
      <w:r w:rsidR="006569C7">
        <w:rPr>
          <w:noProof/>
        </w:rPr>
        <w:t xml:space="preserve">hlamydia </w:t>
      </w:r>
      <w:r w:rsidR="00685507">
        <w:rPr>
          <w:noProof/>
        </w:rPr>
        <w:t>infection and</w:t>
      </w:r>
      <w:r w:rsidR="00685507" w:rsidRPr="007F5BDB">
        <w:rPr>
          <w:noProof/>
        </w:rPr>
        <w:t xml:space="preserve"> </w:t>
      </w:r>
      <w:r w:rsidR="00685507">
        <w:rPr>
          <w:noProof/>
        </w:rPr>
        <w:t xml:space="preserve">adverse outcomes before and during pregnancy </w:t>
      </w:r>
      <w:r w:rsidR="000B42BB">
        <w:rPr>
          <w:noProof/>
        </w:rPr>
        <w:t>is</w:t>
      </w:r>
      <w:r w:rsidR="00685507">
        <w:rPr>
          <w:noProof/>
        </w:rPr>
        <w:t xml:space="preserve"> </w:t>
      </w:r>
      <w:r w:rsidR="005535FA">
        <w:rPr>
          <w:noProof/>
        </w:rPr>
        <w:t xml:space="preserve">essential </w:t>
      </w:r>
      <w:r w:rsidR="00685507">
        <w:rPr>
          <w:noProof/>
        </w:rPr>
        <w:t xml:space="preserve">for </w:t>
      </w:r>
      <w:r w:rsidR="008A3AF9">
        <w:rPr>
          <w:noProof/>
        </w:rPr>
        <w:t xml:space="preserve">improving maternal and child health </w:t>
      </w:r>
      <w:r w:rsidR="00685507">
        <w:t>programs.</w:t>
      </w:r>
    </w:p>
    <w:p w14:paraId="5CFC2433" w14:textId="77777777" w:rsidR="00281AB9" w:rsidRPr="00BF4A57" w:rsidRDefault="00281AB9" w:rsidP="00D775FA"/>
    <w:p w14:paraId="04584C2F" w14:textId="741A07C0" w:rsidR="00FB4DB4" w:rsidRDefault="00A03017">
      <w:r>
        <w:t>Guidelines on chlamydia</w:t>
      </w:r>
      <w:r w:rsidR="005423EA">
        <w:t xml:space="preserve"> screening during pregnancy vary widely. </w:t>
      </w:r>
      <w:r w:rsidR="00F95B27">
        <w:t xml:space="preserve">The </w:t>
      </w:r>
      <w:r w:rsidR="00E605CC">
        <w:t xml:space="preserve">World Health Organization </w:t>
      </w:r>
      <w:r w:rsidR="00F36926">
        <w:t xml:space="preserve">recommends </w:t>
      </w:r>
      <w:r w:rsidR="00F95B27">
        <w:t xml:space="preserve">a </w:t>
      </w:r>
      <w:r w:rsidR="00DC6DCA" w:rsidRPr="008F02D5">
        <w:rPr>
          <w:noProof/>
        </w:rPr>
        <w:t>syndromic</w:t>
      </w:r>
      <w:r w:rsidR="00F95B27">
        <w:t xml:space="preserve"> approach, which has bee</w:t>
      </w:r>
      <w:r w:rsidR="00A81E43">
        <w:t>n shown to miss 20-70% of cases.</w:t>
      </w:r>
      <w:r w:rsidR="00F95B27">
        <w:fldChar w:fldCharType="begin"/>
      </w:r>
      <w:r w:rsidR="004F10FF">
        <w:instrText xml:space="preserve"> ADDIN EN.CITE &lt;EndNote&gt;&lt;Cite&gt;&lt;Author&gt;Adachi&lt;/Author&gt;&lt;Year&gt;2016&lt;/Year&gt;&lt;RecNum&gt;135&lt;/RecNum&gt;&lt;DisplayText&gt;&lt;style face="superscript"&gt;11&lt;/style&gt;&lt;/DisplayText&gt;&lt;record&gt;&lt;rec-number&gt;135&lt;/rec-number&gt;&lt;foreign-keys&gt;&lt;key app="EN" db-id="tawwe2r9od0szoesx0opra9frdwzd0awt2ax" timestamp="1561682119"&gt;135&lt;/key&gt;&lt;/foreign-keys&gt;&lt;ref-type name="Journal Article"&gt;17&lt;/ref-type&gt;&lt;contributors&gt;&lt;authors&gt;&lt;author&gt;Adachi, Kristina&lt;/author&gt;&lt;author&gt;Nielsen-Saines, Karin&lt;/author&gt;&lt;author&gt;Klausner, Jeffrey D&lt;/author&gt;&lt;/authors&gt;&lt;/contributors&gt;&lt;titles&gt;&lt;title&gt;Chlamydia trachomatis infection in pregnancy: the global challenge of preventing adverse pregnancy and infant outcomes in sub-Saharan Africa and Asia&lt;/title&gt;&lt;secondary-title&gt;BioMed research international&lt;/secondary-title&gt;&lt;/titles&gt;&lt;periodical&gt;&lt;full-title&gt;BioMed research international&lt;/full-title&gt;&lt;/periodical&gt;&lt;volume&gt;2016&lt;/volume&gt;&lt;dates&gt;&lt;year&gt;2016&lt;/year&gt;&lt;/dates&gt;&lt;isbn&gt;2314-6133&lt;/isbn&gt;&lt;urls&gt;&lt;/urls&gt;&lt;/record&gt;&lt;/Cite&gt;&lt;/EndNote&gt;</w:instrText>
      </w:r>
      <w:r w:rsidR="00F95B27">
        <w:fldChar w:fldCharType="separate"/>
      </w:r>
      <w:r w:rsidR="00BD3C34" w:rsidRPr="00BD3C34">
        <w:rPr>
          <w:noProof/>
          <w:vertAlign w:val="superscript"/>
        </w:rPr>
        <w:t>11</w:t>
      </w:r>
      <w:r w:rsidR="00F95B27">
        <w:fldChar w:fldCharType="end"/>
      </w:r>
      <w:r w:rsidR="00F95B27">
        <w:t xml:space="preserve"> </w:t>
      </w:r>
      <w:r w:rsidR="005423EA">
        <w:t>While</w:t>
      </w:r>
      <w:r w:rsidR="00751AF1">
        <w:t xml:space="preserve"> </w:t>
      </w:r>
      <w:r w:rsidR="00F25ABF">
        <w:t>U</w:t>
      </w:r>
      <w:r w:rsidR="006569C7">
        <w:t xml:space="preserve">nited </w:t>
      </w:r>
      <w:r w:rsidR="00F25ABF">
        <w:t>S</w:t>
      </w:r>
      <w:r w:rsidR="006569C7">
        <w:t>tates</w:t>
      </w:r>
      <w:r w:rsidR="002871A8">
        <w:t xml:space="preserve"> </w:t>
      </w:r>
      <w:r w:rsidR="001B09F9">
        <w:t xml:space="preserve">Centers for Diseases Control and Prevention </w:t>
      </w:r>
      <w:r w:rsidR="00F25ABF">
        <w:t xml:space="preserve">guidelines </w:t>
      </w:r>
      <w:r w:rsidR="00D209A5">
        <w:t xml:space="preserve">advocate for universal </w:t>
      </w:r>
      <w:r w:rsidR="00F23B29" w:rsidRPr="00913BF6">
        <w:rPr>
          <w:noProof/>
        </w:rPr>
        <w:t>c</w:t>
      </w:r>
      <w:r w:rsidR="00710A29" w:rsidRPr="00913BF6">
        <w:rPr>
          <w:noProof/>
        </w:rPr>
        <w:t>hlamydia</w:t>
      </w:r>
      <w:r>
        <w:rPr>
          <w:noProof/>
        </w:rPr>
        <w:t xml:space="preserve"> screening</w:t>
      </w:r>
      <w:r w:rsidR="002871A8">
        <w:t xml:space="preserve"> in </w:t>
      </w:r>
      <w:r w:rsidR="00D209A5">
        <w:t>pregnant women</w:t>
      </w:r>
      <w:r w:rsidR="009A6085">
        <w:t>,</w:t>
      </w:r>
      <w:r w:rsidR="004145C7">
        <w:fldChar w:fldCharType="begin"/>
      </w:r>
      <w:r w:rsidR="004145C7">
        <w:instrText xml:space="preserve"> ADDIN EN.CITE &lt;EndNote&gt;&lt;Cite&gt;&lt;Author&gt;USCDC&lt;/Author&gt;&lt;Year&gt;2015&lt;/Year&gt;&lt;RecNum&gt;136&lt;/RecNum&gt;&lt;DisplayText&gt;&lt;style face="superscript"&gt;12&lt;/style&gt;&lt;/DisplayText&gt;&lt;record&gt;&lt;rec-number&gt;136&lt;/rec-number&gt;&lt;foreign-keys&gt;&lt;key app="EN" db-id="tawwe2r9od0szoesx0opra9frdwzd0awt2ax" timestamp="1561682119"&gt;136&lt;/key&gt;&lt;/foreign-keys&gt;&lt;ref-type name="Government Document"&gt;46&lt;/ref-type&gt;&lt;contributors&gt;&lt;authors&gt;&lt;author&gt;USCDC&lt;/author&gt;&lt;/authors&gt;&lt;/contributors&gt;&lt;titles&gt;&lt;title&gt;2015 STD Treatment Guidelines: Screening Recommendations and Considerations Referenced in Treatment Guidelines and Original Sources&lt;/title&gt;&lt;/titles&gt;&lt;volume&gt;2017&lt;/volume&gt;&lt;dates&gt;&lt;year&gt;2015&lt;/year&gt;&lt;/dates&gt;&lt;publisher&gt;US CDC&lt;/publisher&gt;&lt;urls&gt;&lt;related-urls&gt;&lt;url&gt;https://www.cdc.gov/std/tg2015/screening-recommendations.htm&lt;/url&gt;&lt;/related-urls&gt;&lt;/urls&gt;&lt;/record&gt;&lt;/Cite&gt;&lt;/EndNote&gt;</w:instrText>
      </w:r>
      <w:r w:rsidR="004145C7">
        <w:fldChar w:fldCharType="separate"/>
      </w:r>
      <w:r w:rsidR="004145C7" w:rsidRPr="00673195">
        <w:rPr>
          <w:noProof/>
          <w:vertAlign w:val="superscript"/>
        </w:rPr>
        <w:t>12</w:t>
      </w:r>
      <w:r w:rsidR="004145C7">
        <w:fldChar w:fldCharType="end"/>
      </w:r>
      <w:r w:rsidR="009A6085">
        <w:t xml:space="preserve"> </w:t>
      </w:r>
      <w:r w:rsidR="00095C5E">
        <w:t>U</w:t>
      </w:r>
      <w:r w:rsidR="00BF4A57">
        <w:t xml:space="preserve">nited </w:t>
      </w:r>
      <w:r w:rsidR="00095C5E">
        <w:t>K</w:t>
      </w:r>
      <w:r w:rsidR="00BF4A57">
        <w:t>ingdom</w:t>
      </w:r>
      <w:r w:rsidR="009A6085">
        <w:t xml:space="preserve"> </w:t>
      </w:r>
      <w:r w:rsidR="00730890" w:rsidRPr="001F709C">
        <w:rPr>
          <w:noProof/>
        </w:rPr>
        <w:t>guidelines</w:t>
      </w:r>
      <w:r w:rsidR="00730890">
        <w:t xml:space="preserve"> </w:t>
      </w:r>
      <w:r>
        <w:t xml:space="preserve">do not </w:t>
      </w:r>
      <w:r w:rsidR="009A6085">
        <w:t>recommend</w:t>
      </w:r>
      <w:r>
        <w:t xml:space="preserve"> routine</w:t>
      </w:r>
      <w:r w:rsidR="009A6085">
        <w:t xml:space="preserve"> </w:t>
      </w:r>
      <w:r>
        <w:t>c</w:t>
      </w:r>
      <w:r w:rsidR="00682665" w:rsidRPr="00CD217E">
        <w:t xml:space="preserve">hlamydia screening </w:t>
      </w:r>
      <w:r>
        <w:t>in pregnant women</w:t>
      </w:r>
      <w:r w:rsidR="00346F7D">
        <w:t>.</w:t>
      </w:r>
      <w:r w:rsidR="005B638E">
        <w:fldChar w:fldCharType="begin"/>
      </w:r>
      <w:r w:rsidR="00673195">
        <w:instrText xml:space="preserve"> ADDIN EN.CITE &lt;EndNote&gt;&lt;Cite&gt;&lt;Author&gt;National Institute for Health and Care Excellence&lt;/Author&gt;&lt;RecNum&gt;169&lt;/RecNum&gt;&lt;DisplayText&gt;&lt;style face="superscript"&gt;13&lt;/style&gt;&lt;/DisplayText&gt;&lt;record&gt;&lt;rec-number&gt;169&lt;/rec-number&gt;&lt;foreign-keys&gt;&lt;key app="EN" db-id="tawwe2r9od0szoesx0opra9frdwzd0awt2ax" timestamp="1561690256"&gt;169&lt;/key&gt;&lt;/foreign-keys&gt;&lt;ref-type name="Journal Article"&gt;17&lt;/ref-type&gt;&lt;contributors&gt;&lt;authors&gt;&lt;author&gt;National Institute for Health and Care Excellence,&lt;/author&gt;&lt;/authors&gt;&lt;/contributors&gt;&lt;titles&gt;&lt;title&gt;Guidance: Antenatal care for uncomplicated pregnancies (CG62)-Chlamydia screening should not be offered as part of routine antenatal care.&lt;/title&gt;&lt;/titles&gt;&lt;pages&gt;28&lt;/pages&gt;&lt;number&gt;1.8.3.2&lt;/number&gt;&lt;dates&gt;&lt;pub-dates&gt;&lt;date&gt;June 2016 &lt;/date&gt;&lt;/pub-dates&gt;&lt;/dates&gt;&lt;urls&gt;&lt;related-urls&gt;&lt;url&gt;https://www.nice.org.uk/donotdo/chlamydia-screening-should-not-be-offered-as-part-of-routine-antenatal-care&lt;/url&gt;&lt;/related-urls&gt;&lt;/urls&gt;&lt;/record&gt;&lt;/Cite&gt;&lt;/EndNote&gt;</w:instrText>
      </w:r>
      <w:r w:rsidR="005B638E">
        <w:fldChar w:fldCharType="separate"/>
      </w:r>
      <w:r w:rsidR="00673195" w:rsidRPr="00673195">
        <w:rPr>
          <w:noProof/>
          <w:vertAlign w:val="superscript"/>
        </w:rPr>
        <w:t>13</w:t>
      </w:r>
      <w:r w:rsidR="005B638E">
        <w:fldChar w:fldCharType="end"/>
      </w:r>
      <w:r w:rsidR="00904503">
        <w:t xml:space="preserve"> </w:t>
      </w:r>
      <w:r w:rsidR="00F36926">
        <w:t>There</w:t>
      </w:r>
      <w:r w:rsidR="00F25ABF">
        <w:t xml:space="preserve"> </w:t>
      </w:r>
      <w:r w:rsidR="00DC6DCA">
        <w:t xml:space="preserve">are </w:t>
      </w:r>
      <w:r w:rsidR="00F25ABF">
        <w:t xml:space="preserve">limited data on the </w:t>
      </w:r>
      <w:r w:rsidR="0068406B">
        <w:t xml:space="preserve">cost-effectiveness of </w:t>
      </w:r>
      <w:r>
        <w:t xml:space="preserve">prenatal </w:t>
      </w:r>
      <w:r w:rsidR="00F23B29">
        <w:t xml:space="preserve">chlamydia </w:t>
      </w:r>
      <w:r w:rsidR="0068406B">
        <w:t>screening and treatment programs</w:t>
      </w:r>
      <w:r w:rsidR="00F267F5">
        <w:t>.</w:t>
      </w:r>
      <w:r w:rsidR="00904503">
        <w:fldChar w:fldCharType="begin"/>
      </w:r>
      <w:r w:rsidR="00673195">
        <w:instrText xml:space="preserve"> ADDIN EN.CITE &lt;EndNote&gt;&lt;Cite&gt;&lt;Author&gt;EurpoeCDC&lt;/Author&gt;&lt;Year&gt;2015&lt;/Year&gt;&lt;RecNum&gt;139&lt;/RecNum&gt;&lt;Pages&gt;https://ecdc.europa.eu/sites/portal/files/media/en/publications/Publications/chlamydia-control-europe-guidance.pdf&lt;/Pages&gt;&lt;DisplayText&gt;&lt;style face="superscript"&gt;14&lt;/style&gt;&lt;/DisplayText&gt;&lt;record&gt;&lt;rec-number&gt;139&lt;/rec-number&gt;&lt;foreign-keys&gt;&lt;key app="EN" db-id="tawwe2r9od0szoesx0opra9frdwzd0awt2ax" timestamp="1561682119"&gt;139&lt;/key&gt;&lt;/foreign-keys&gt;&lt;ref-type name="Government Document"&gt;46&lt;/ref-type&gt;&lt;contributors&gt;&lt;authors&gt;&lt;author&gt;EurpoeCDC&lt;/author&gt;&lt;/authors&gt;&lt;/contributors&gt;&lt;titles&gt;&lt;title&gt;Guidance on chlamydia control in Europe&lt;/title&gt;&lt;/titles&gt;&lt;dates&gt;&lt;year&gt;2015&lt;/year&gt;&lt;/dates&gt;&lt;urls&gt;&lt;/urls&gt;&lt;/record&gt;&lt;/Cite&gt;&lt;/EndNote&gt;</w:instrText>
      </w:r>
      <w:r w:rsidR="00904503">
        <w:fldChar w:fldCharType="separate"/>
      </w:r>
      <w:r w:rsidR="00673195" w:rsidRPr="00673195">
        <w:rPr>
          <w:noProof/>
          <w:vertAlign w:val="superscript"/>
        </w:rPr>
        <w:t>14</w:t>
      </w:r>
      <w:r w:rsidR="00904503">
        <w:fldChar w:fldCharType="end"/>
      </w:r>
      <w:r w:rsidR="0068406B">
        <w:t xml:space="preserve"> </w:t>
      </w:r>
      <w:r w:rsidR="00F25ABF">
        <w:t>M</w:t>
      </w:r>
      <w:r w:rsidR="00904503">
        <w:t xml:space="preserve">odeling </w:t>
      </w:r>
      <w:r w:rsidR="00F267F5">
        <w:t xml:space="preserve">studies suggest that the effectiveness of </w:t>
      </w:r>
      <w:r>
        <w:t xml:space="preserve">chlamydia </w:t>
      </w:r>
      <w:r w:rsidR="00F267F5">
        <w:t>screening</w:t>
      </w:r>
      <w:r w:rsidR="000346EA">
        <w:t xml:space="preserve"> </w:t>
      </w:r>
      <w:r w:rsidR="00DC6DCA">
        <w:t xml:space="preserve">largely </w:t>
      </w:r>
      <w:r w:rsidR="00F267F5">
        <w:t xml:space="preserve">depends on </w:t>
      </w:r>
      <w:r w:rsidR="000346EA">
        <w:t xml:space="preserve">the likelihood </w:t>
      </w:r>
      <w:r w:rsidR="0068406B">
        <w:t>of developing adverse outcomes.</w:t>
      </w:r>
      <w:r w:rsidR="0068406B">
        <w:fldChar w:fldCharType="begin">
          <w:fldData xml:space="preserve">PEVuZE5vdGU+PENpdGU+PEF1dGhvcj5EaXRrb3dza3k8L0F1dGhvcj48WWVhcj4yMDE3PC9ZZWFy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</w:fldData>
        </w:fldChar>
      </w:r>
      <w:r w:rsidR="00673195">
        <w:instrText xml:space="preserve"> ADDIN EN.CITE </w:instrText>
      </w:r>
      <w:r w:rsidR="00673195">
        <w:fldChar w:fldCharType="begin">
          <w:fldData xml:space="preserve">PEVuZE5vdGU+PENpdGU+PEF1dGhvcj5EaXRrb3dza3k8L0F1dGhvcj48WWVhcj4yMDE3PC9ZZWFy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</w:fldData>
        </w:fldChar>
      </w:r>
      <w:r w:rsidR="00673195">
        <w:instrText xml:space="preserve"> ADDIN EN.CITE.DATA </w:instrText>
      </w:r>
      <w:r w:rsidR="00673195">
        <w:fldChar w:fldCharType="end"/>
      </w:r>
      <w:r w:rsidR="0068406B">
        <w:fldChar w:fldCharType="separate"/>
      </w:r>
      <w:r w:rsidR="00673195" w:rsidRPr="00673195">
        <w:rPr>
          <w:noProof/>
          <w:vertAlign w:val="superscript"/>
        </w:rPr>
        <w:t>15-17</w:t>
      </w:r>
      <w:r w:rsidR="0068406B">
        <w:fldChar w:fldCharType="end"/>
      </w:r>
      <w:r w:rsidR="00780079">
        <w:t xml:space="preserve"> </w:t>
      </w:r>
    </w:p>
    <w:p w14:paraId="6EC2B5C4" w14:textId="77777777" w:rsidR="00281AB9" w:rsidRDefault="00281AB9" w:rsidP="000B42BB">
      <w:pPr>
        <w:autoSpaceDE w:val="0"/>
        <w:autoSpaceDN w:val="0"/>
        <w:adjustRightInd w:val="0"/>
        <w:rPr>
          <w:noProof/>
        </w:rPr>
      </w:pPr>
    </w:p>
    <w:p w14:paraId="4C8A339E" w14:textId="25A84723" w:rsidR="0078546E" w:rsidRDefault="0068406B" w:rsidP="000B42BB">
      <w:pPr>
        <w:autoSpaceDE w:val="0"/>
        <w:autoSpaceDN w:val="0"/>
        <w:adjustRightInd w:val="0"/>
      </w:pPr>
      <w:r w:rsidRPr="001F709C">
        <w:rPr>
          <w:noProof/>
        </w:rPr>
        <w:t xml:space="preserve">To better inform </w:t>
      </w:r>
      <w:r w:rsidR="002C66D3" w:rsidRPr="001F709C">
        <w:rPr>
          <w:noProof/>
        </w:rPr>
        <w:t>modeling studies</w:t>
      </w:r>
      <w:r w:rsidR="00780079" w:rsidRPr="001F709C">
        <w:rPr>
          <w:noProof/>
        </w:rPr>
        <w:t xml:space="preserve"> and policy</w:t>
      </w:r>
      <w:r>
        <w:rPr>
          <w:noProof/>
        </w:rPr>
        <w:t xml:space="preserve">, </w:t>
      </w:r>
      <w:r w:rsidR="00D24CAE">
        <w:rPr>
          <w:noProof/>
        </w:rPr>
        <w:t xml:space="preserve">more evidence is needed </w:t>
      </w:r>
      <w:r w:rsidR="0057406D">
        <w:rPr>
          <w:noProof/>
        </w:rPr>
        <w:t xml:space="preserve">examining the </w:t>
      </w:r>
      <w:r w:rsidR="00685507" w:rsidRPr="0024424E">
        <w:rPr>
          <w:noProof/>
        </w:rPr>
        <w:t xml:space="preserve">associations between </w:t>
      </w:r>
      <w:r w:rsidR="00685507">
        <w:rPr>
          <w:noProof/>
        </w:rPr>
        <w:t>chlamydia infection and</w:t>
      </w:r>
      <w:r w:rsidR="00685507" w:rsidRPr="007F5BDB">
        <w:rPr>
          <w:noProof/>
        </w:rPr>
        <w:t xml:space="preserve"> </w:t>
      </w:r>
      <w:r w:rsidR="00685507">
        <w:rPr>
          <w:noProof/>
        </w:rPr>
        <w:t xml:space="preserve">adverse </w:t>
      </w:r>
      <w:r w:rsidR="0057406D">
        <w:rPr>
          <w:noProof/>
        </w:rPr>
        <w:t xml:space="preserve">pregnancy </w:t>
      </w:r>
      <w:r w:rsidR="00685507">
        <w:rPr>
          <w:noProof/>
        </w:rPr>
        <w:t>outcomes</w:t>
      </w:r>
      <w:r w:rsidR="0078546E" w:rsidRPr="000B42BB">
        <w:rPr>
          <w:noProof/>
        </w:rPr>
        <w:t>.</w:t>
      </w:r>
      <w:r>
        <w:t xml:space="preserve"> </w:t>
      </w:r>
      <w:r w:rsidRPr="00026609">
        <w:rPr>
          <w:noProof/>
        </w:rPr>
        <w:t>Previous studies</w:t>
      </w:r>
      <w:r w:rsidR="005535FA">
        <w:rPr>
          <w:noProof/>
        </w:rPr>
        <w:t xml:space="preserve"> </w:t>
      </w:r>
      <w:r w:rsidR="0057406D">
        <w:rPr>
          <w:noProof/>
        </w:rPr>
        <w:t>estimating</w:t>
      </w:r>
      <w:r w:rsidR="00B04A67" w:rsidRPr="00026609">
        <w:rPr>
          <w:noProof/>
        </w:rPr>
        <w:t xml:space="preserve"> the </w:t>
      </w:r>
      <w:r w:rsidR="00D24CAE">
        <w:rPr>
          <w:noProof/>
        </w:rPr>
        <w:t xml:space="preserve">global </w:t>
      </w:r>
      <w:r w:rsidR="00B04A67" w:rsidRPr="00026609">
        <w:rPr>
          <w:noProof/>
        </w:rPr>
        <w:t>burden o</w:t>
      </w:r>
      <w:r w:rsidR="00A81E43" w:rsidRPr="00026609">
        <w:rPr>
          <w:noProof/>
        </w:rPr>
        <w:t xml:space="preserve">f </w:t>
      </w:r>
      <w:r w:rsidR="00F23B29" w:rsidRPr="00026609">
        <w:rPr>
          <w:noProof/>
        </w:rPr>
        <w:t>c</w:t>
      </w:r>
      <w:r w:rsidR="00710A29" w:rsidRPr="00026609">
        <w:rPr>
          <w:noProof/>
        </w:rPr>
        <w:t>hlamydia infection</w:t>
      </w:r>
      <w:r w:rsidR="009837F3">
        <w:rPr>
          <w:noProof/>
        </w:rPr>
        <w:t>,</w:t>
      </w:r>
      <w:r w:rsidR="00085149" w:rsidRPr="00FC07A7">
        <w:rPr>
          <w:noProof/>
        </w:rPr>
        <w:fldChar w:fldCharType="begin">
          <w:fldData xml:space="preserve">PEVuZE5vdGU+PENpdGU+PEF1dGhvcj5EYXZleTwvQXV0aG9yPjxZZWFyPjIwMTY8L1llYXI+PFJl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==
</w:fldData>
        </w:fldChar>
      </w:r>
      <w:r w:rsidR="00673195">
        <w:rPr>
          <w:noProof/>
        </w:rPr>
        <w:instrText xml:space="preserve"> ADDIN EN.CITE </w:instrText>
      </w:r>
      <w:r w:rsidR="00673195">
        <w:rPr>
          <w:noProof/>
        </w:rPr>
        <w:fldChar w:fldCharType="begin">
          <w:fldData xml:space="preserve">PEVuZE5vdGU+PENpdGU+PEF1dGhvcj5EYXZleTwvQXV0aG9yPjxZZWFyPjIwMTY8L1llYXI+PFJl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==
</w:fldData>
        </w:fldChar>
      </w:r>
      <w:r w:rsidR="00673195">
        <w:rPr>
          <w:noProof/>
        </w:rPr>
        <w:instrText xml:space="preserve"> ADDIN EN.CITE.DATA </w:instrText>
      </w:r>
      <w:r w:rsidR="00673195">
        <w:rPr>
          <w:noProof/>
        </w:rPr>
      </w:r>
      <w:r w:rsidR="00673195">
        <w:rPr>
          <w:noProof/>
        </w:rPr>
        <w:fldChar w:fldCharType="end"/>
      </w:r>
      <w:r w:rsidR="00085149" w:rsidRPr="00FC07A7">
        <w:rPr>
          <w:noProof/>
        </w:rPr>
      </w:r>
      <w:r w:rsidR="00085149" w:rsidRPr="00FC07A7">
        <w:rPr>
          <w:noProof/>
        </w:rPr>
        <w:fldChar w:fldCharType="separate"/>
      </w:r>
      <w:r w:rsidR="00673195" w:rsidRPr="00673195">
        <w:rPr>
          <w:noProof/>
          <w:vertAlign w:val="superscript"/>
        </w:rPr>
        <w:t>18 19</w:t>
      </w:r>
      <w:r w:rsidR="00085149" w:rsidRPr="00FC07A7">
        <w:rPr>
          <w:noProof/>
        </w:rPr>
        <w:fldChar w:fldCharType="end"/>
      </w:r>
      <w:r w:rsidR="009C7BD5" w:rsidRPr="00026609">
        <w:rPr>
          <w:noProof/>
        </w:rPr>
        <w:t xml:space="preserve"> </w:t>
      </w:r>
      <w:r w:rsidR="009837F3">
        <w:rPr>
          <w:noProof/>
        </w:rPr>
        <w:t>suggested</w:t>
      </w:r>
      <w:r w:rsidR="009C7BD5" w:rsidRPr="00026609">
        <w:rPr>
          <w:noProof/>
        </w:rPr>
        <w:t xml:space="preserve"> the cost-effectiveness of </w:t>
      </w:r>
      <w:r w:rsidR="00D24CAE">
        <w:rPr>
          <w:noProof/>
        </w:rPr>
        <w:t>chlamydia screening</w:t>
      </w:r>
      <w:r w:rsidR="009C7BD5" w:rsidRPr="00026609">
        <w:rPr>
          <w:noProof/>
        </w:rPr>
        <w:t xml:space="preserve"> among </w:t>
      </w:r>
      <w:r w:rsidR="004C600F" w:rsidRPr="000B42BB">
        <w:rPr>
          <w:noProof/>
        </w:rPr>
        <w:t>women</w:t>
      </w:r>
      <w:r w:rsidR="00026609" w:rsidRPr="000B42BB">
        <w:rPr>
          <w:noProof/>
        </w:rPr>
        <w:fldChar w:fldCharType="begin"/>
      </w:r>
      <w:r w:rsidR="00673195">
        <w:rPr>
          <w:noProof/>
        </w:rPr>
        <w:instrText xml:space="preserve"> ADDIN EN.CITE &lt;EndNote&gt;&lt;Cite&gt;&lt;Author&gt;Land&lt;/Author&gt;&lt;Year&gt;2009&lt;/Year&gt;&lt;RecNum&gt;145&lt;/RecNum&gt;&lt;DisplayText&gt;&lt;style face="superscript"&gt;20&lt;/style&gt;&lt;/DisplayText&gt;&lt;record&gt;&lt;rec-number&gt;145&lt;/rec-number&gt;&lt;foreign-keys&gt;&lt;key app="EN" db-id="tawwe2r9od0szoesx0opra9frdwzd0awt2ax" timestamp="1561682119"&gt;145&lt;/key&gt;&lt;/foreign-keys&gt;&lt;ref-type name="Journal Article"&gt;17&lt;/ref-type&gt;&lt;contributors&gt;&lt;authors&gt;&lt;author&gt;Land, JA&lt;/author&gt;&lt;author&gt;Van Bergen, JEAM&lt;/author&gt;&lt;author&gt;Morre, SA&lt;/author&gt;&lt;author&gt;Postma, MJ&lt;/author&gt;&lt;/authors&gt;&lt;/contributors&gt;&lt;titles&gt;&lt;title&gt;Epidemiology of Chlamydia trachomatis infection in women and the cost-effectiveness of screening&lt;/title&gt;&lt;secondary-title&gt;Human reproduction update&lt;/secondary-title&gt;&lt;/titles&gt;&lt;periodical&gt;&lt;full-title&gt;Hum Reprod Update&lt;/full-title&gt;&lt;abbr-1&gt;Human reproduction update&lt;/abbr-1&gt;&lt;/periodical&gt;&lt;pages&gt;189-204&lt;/pages&gt;&lt;volume&gt;16&lt;/volume&gt;&lt;number&gt;2&lt;/number&gt;&lt;dates&gt;&lt;year&gt;2009&lt;/year&gt;&lt;/dates&gt;&lt;isbn&gt;1460-2369&lt;/isbn&gt;&lt;urls&gt;&lt;/urls&gt;&lt;/record&gt;&lt;/Cite&gt;&lt;/EndNote&gt;</w:instrText>
      </w:r>
      <w:r w:rsidR="00026609" w:rsidRPr="000B42BB">
        <w:rPr>
          <w:noProof/>
        </w:rPr>
        <w:fldChar w:fldCharType="separate"/>
      </w:r>
      <w:r w:rsidR="00673195" w:rsidRPr="00673195">
        <w:rPr>
          <w:noProof/>
          <w:vertAlign w:val="superscript"/>
        </w:rPr>
        <w:t>20</w:t>
      </w:r>
      <w:r w:rsidR="00026609" w:rsidRPr="000B42BB">
        <w:rPr>
          <w:noProof/>
        </w:rPr>
        <w:fldChar w:fldCharType="end"/>
      </w:r>
      <w:r w:rsidR="00A81E43" w:rsidRPr="00026609">
        <w:rPr>
          <w:noProof/>
        </w:rPr>
        <w:t xml:space="preserve"> </w:t>
      </w:r>
      <w:r w:rsidR="00B04A67" w:rsidRPr="00026609">
        <w:rPr>
          <w:noProof/>
        </w:rPr>
        <w:t>and</w:t>
      </w:r>
      <w:r w:rsidRPr="00026609">
        <w:rPr>
          <w:noProof/>
        </w:rPr>
        <w:t xml:space="preserve"> </w:t>
      </w:r>
      <w:r w:rsidR="00B04A67" w:rsidRPr="00026609">
        <w:rPr>
          <w:noProof/>
        </w:rPr>
        <w:t xml:space="preserve">identified </w:t>
      </w:r>
      <w:r w:rsidR="0068604B" w:rsidRPr="00026609">
        <w:rPr>
          <w:noProof/>
        </w:rPr>
        <w:t xml:space="preserve">morbidity associated with </w:t>
      </w:r>
      <w:r w:rsidR="00F23B29" w:rsidRPr="00026609">
        <w:rPr>
          <w:noProof/>
        </w:rPr>
        <w:t>c</w:t>
      </w:r>
      <w:r w:rsidR="00710A29" w:rsidRPr="00026609">
        <w:rPr>
          <w:noProof/>
        </w:rPr>
        <w:t>hlamydia infection</w:t>
      </w:r>
      <w:r w:rsidR="0068604B" w:rsidRPr="00026609">
        <w:rPr>
          <w:noProof/>
        </w:rPr>
        <w:t xml:space="preserve"> </w:t>
      </w:r>
      <w:r w:rsidR="00B04A67" w:rsidRPr="00026609">
        <w:rPr>
          <w:noProof/>
        </w:rPr>
        <w:t xml:space="preserve">in pregnancy as a </w:t>
      </w:r>
      <w:r w:rsidR="005535FA">
        <w:rPr>
          <w:noProof/>
        </w:rPr>
        <w:t xml:space="preserve">significant </w:t>
      </w:r>
      <w:r w:rsidR="00D24CAE">
        <w:rPr>
          <w:noProof/>
        </w:rPr>
        <w:t xml:space="preserve">global </w:t>
      </w:r>
      <w:r w:rsidR="0057406D">
        <w:rPr>
          <w:noProof/>
        </w:rPr>
        <w:t xml:space="preserve">health </w:t>
      </w:r>
      <w:r w:rsidR="00B04A67" w:rsidRPr="00026609">
        <w:rPr>
          <w:noProof/>
        </w:rPr>
        <w:t>problem, especially in low and middle-income countries</w:t>
      </w:r>
      <w:r w:rsidR="00A81E43" w:rsidRPr="00026609">
        <w:rPr>
          <w:noProof/>
        </w:rPr>
        <w:t>.</w:t>
      </w:r>
      <w:r w:rsidR="00085149" w:rsidRPr="00FC07A7">
        <w:rPr>
          <w:noProof/>
        </w:rPr>
        <w:fldChar w:fldCharType="begin">
          <w:fldData xml:space="preserve">PEVuZE5vdGU+PENpdGU+PEF1dGhvcj5BZGFjaGk8L0F1dGhvcj48WWVhcj4yMDE2PC9ZZWFyPjxS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</w:fldData>
        </w:fldChar>
      </w:r>
      <w:r w:rsidR="00673195">
        <w:rPr>
          <w:noProof/>
        </w:rPr>
        <w:instrText xml:space="preserve"> ADDIN EN.CITE </w:instrText>
      </w:r>
      <w:r w:rsidR="00673195">
        <w:rPr>
          <w:noProof/>
        </w:rPr>
        <w:fldChar w:fldCharType="begin">
          <w:fldData xml:space="preserve">PEVuZE5vdGU+PENpdGU+PEF1dGhvcj5BZGFjaGk8L0F1dGhvcj48WWVhcj4yMDE2PC9ZZWFyPjxS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</w:fldData>
        </w:fldChar>
      </w:r>
      <w:r w:rsidR="00673195">
        <w:rPr>
          <w:noProof/>
        </w:rPr>
        <w:instrText xml:space="preserve"> ADDIN EN.CITE.DATA </w:instrText>
      </w:r>
      <w:r w:rsidR="00673195">
        <w:rPr>
          <w:noProof/>
        </w:rPr>
      </w:r>
      <w:r w:rsidR="00673195">
        <w:rPr>
          <w:noProof/>
        </w:rPr>
        <w:fldChar w:fldCharType="end"/>
      </w:r>
      <w:r w:rsidR="00085149" w:rsidRPr="00FC07A7">
        <w:rPr>
          <w:noProof/>
        </w:rPr>
      </w:r>
      <w:r w:rsidR="00085149" w:rsidRPr="00FC07A7">
        <w:rPr>
          <w:noProof/>
        </w:rPr>
        <w:fldChar w:fldCharType="separate"/>
      </w:r>
      <w:r w:rsidR="00673195" w:rsidRPr="00673195">
        <w:rPr>
          <w:noProof/>
          <w:vertAlign w:val="superscript"/>
        </w:rPr>
        <w:t>11 21</w:t>
      </w:r>
      <w:r w:rsidR="00085149" w:rsidRPr="00FC07A7">
        <w:rPr>
          <w:noProof/>
        </w:rPr>
        <w:fldChar w:fldCharType="end"/>
      </w:r>
      <w:r w:rsidR="00B04A67" w:rsidRPr="00026609">
        <w:rPr>
          <w:noProof/>
        </w:rPr>
        <w:t xml:space="preserve"> </w:t>
      </w:r>
      <w:r w:rsidR="001B52CB" w:rsidRPr="001F709C">
        <w:rPr>
          <w:noProof/>
        </w:rPr>
        <w:t>In addition</w:t>
      </w:r>
      <w:r w:rsidR="001B52CB">
        <w:rPr>
          <w:noProof/>
        </w:rPr>
        <w:t>, a</w:t>
      </w:r>
      <w:r w:rsidR="004C600F" w:rsidRPr="00026609">
        <w:rPr>
          <w:noProof/>
        </w:rPr>
        <w:t xml:space="preserve"> few studies </w:t>
      </w:r>
      <w:r w:rsidR="001B52CB" w:rsidRPr="00026609">
        <w:rPr>
          <w:noProof/>
        </w:rPr>
        <w:t>ha</w:t>
      </w:r>
      <w:r w:rsidR="001B52CB">
        <w:rPr>
          <w:noProof/>
        </w:rPr>
        <w:t>ve</w:t>
      </w:r>
      <w:r w:rsidR="001B52CB" w:rsidRPr="00026609">
        <w:rPr>
          <w:noProof/>
        </w:rPr>
        <w:t xml:space="preserve"> </w:t>
      </w:r>
      <w:r w:rsidR="001B52CB">
        <w:rPr>
          <w:noProof/>
        </w:rPr>
        <w:t>confirmed</w:t>
      </w:r>
      <w:r w:rsidR="001B52CB" w:rsidRPr="00026609">
        <w:rPr>
          <w:noProof/>
        </w:rPr>
        <w:t xml:space="preserve"> </w:t>
      </w:r>
      <w:r w:rsidR="004C600F" w:rsidRPr="00026609">
        <w:rPr>
          <w:noProof/>
        </w:rPr>
        <w:t>the association between chlamydia infection and pregnancy and fertility-related adverse outcomes</w:t>
      </w:r>
      <w:r w:rsidR="001B52CB">
        <w:rPr>
          <w:noProof/>
        </w:rPr>
        <w:t>.</w:t>
      </w:r>
      <w:r w:rsidR="000F2B21" w:rsidRPr="00FC07A7">
        <w:rPr>
          <w:noProof/>
        </w:rPr>
        <w:fldChar w:fldCharType="begin"/>
      </w:r>
      <w:r w:rsidR="00673195">
        <w:rPr>
          <w:noProof/>
        </w:rPr>
        <w:instrText xml:space="preserve"> ADDIN EN.CITE &lt;EndNote&gt;&lt;Cite&gt;&lt;Author&gt;Ahmadi&lt;/Author&gt;&lt;Year&gt;2016&lt;/Year&gt;&lt;RecNum&gt;147&lt;/RecNum&gt;&lt;DisplayText&gt;&lt;style face="superscript"&gt;22 23&lt;/style&gt;&lt;/DisplayText&gt;&lt;record&gt;&lt;rec-number&gt;147&lt;/rec-number&gt;&lt;foreign-keys&gt;&lt;key app="EN" db-id="tawwe2r9od0szoesx0opra9frdwzd0awt2ax" timestamp="1561682119"&gt;147&lt;/key&gt;&lt;/foreign-keys&gt;&lt;ref-type name="Journal Article"&gt;17&lt;/ref-type&gt;&lt;contributors&gt;&lt;authors&gt;&lt;author&gt;Ahmadi, Mohammad Hossein&lt;/author&gt;&lt;author&gt;Mirsalehian, Akbar&lt;/author&gt;&lt;author&gt;Bahador, Abbas&lt;/author&gt;&lt;/authors&gt;&lt;/contributors&gt;&lt;titles&gt;&lt;title&gt;Association of Chlamydia trachomatis with infertility and clinical manifestations: a systematic review and meta-analysis of case-control studies&lt;/title&gt;&lt;secondary-title&gt;Infectious Diseases&lt;/secondary-title&gt;&lt;/titles&gt;&lt;periodical&gt;&lt;full-title&gt;Infectious Diseases&lt;/full-title&gt;&lt;/periodical&gt;&lt;pages&gt;517-523&lt;/pages&gt;&lt;volume&gt;48&lt;/volume&gt;&lt;number&gt;7&lt;/number&gt;&lt;dates&gt;&lt;year&gt;2016&lt;/year&gt;&lt;/dates&gt;&lt;isbn&gt;2374-4235&lt;/isbn&gt;&lt;urls&gt;&lt;/urls&gt;&lt;/record&gt;&lt;/Cite&gt;&lt;Cite&gt;&lt;Author&gt;Ankum&lt;/Author&gt;&lt;Year&gt;1996&lt;/Year&gt;&lt;RecNum&gt;148&lt;/RecNum&gt;&lt;record&gt;&lt;rec-number&gt;148&lt;/rec-number&gt;&lt;foreign-keys&gt;&lt;key app="EN" db-id="tawwe2r9od0szoesx0opra9frdwzd0awt2ax" timestamp="1561682119"&gt;148&lt;/key&gt;&lt;/foreign-keys&gt;&lt;ref-type name="Journal Article"&gt;17&lt;/ref-type&gt;&lt;contributors&gt;&lt;authors&gt;&lt;author&gt;Ankum, Willem M&lt;/author&gt;&lt;author&gt;Mol, Ben WJ&lt;/author&gt;&lt;author&gt;Van der Veen, Fulco&lt;/author&gt;&lt;author&gt;Bossuyt, Patrick MM&lt;/author&gt;&lt;/authors&gt;&lt;/contributors&gt;&lt;titles&gt;&lt;title&gt;Risk factors for ectopic pregnancy: a meta-analysis&lt;/title&gt;&lt;secondary-title&gt;Fertility and sterility&lt;/secondary-title&gt;&lt;/titles&gt;&lt;periodical&gt;&lt;full-title&gt;Fertility and sterility&lt;/full-title&gt;&lt;/periodical&gt;&lt;pages&gt;1093-1099&lt;/pages&gt;&lt;volume&gt;65&lt;/volume&gt;&lt;number&gt;6&lt;/number&gt;&lt;dates&gt;&lt;year&gt;1996&lt;/year&gt;&lt;/dates&gt;&lt;isbn&gt;0015-0282&lt;/isbn&gt;&lt;urls&gt;&lt;/urls&gt;&lt;/record&gt;&lt;/Cite&gt;&lt;/EndNote&gt;</w:instrText>
      </w:r>
      <w:r w:rsidR="000F2B21" w:rsidRPr="00FC07A7">
        <w:rPr>
          <w:noProof/>
        </w:rPr>
        <w:fldChar w:fldCharType="separate"/>
      </w:r>
      <w:r w:rsidR="00673195" w:rsidRPr="00673195">
        <w:rPr>
          <w:noProof/>
          <w:vertAlign w:val="superscript"/>
        </w:rPr>
        <w:t>22 23</w:t>
      </w:r>
      <w:r w:rsidR="000F2B21" w:rsidRPr="00FC07A7">
        <w:rPr>
          <w:noProof/>
        </w:rPr>
        <w:fldChar w:fldCharType="end"/>
      </w:r>
      <w:r w:rsidR="001B52CB">
        <w:rPr>
          <w:noProof/>
        </w:rPr>
        <w:t xml:space="preserve"> </w:t>
      </w:r>
      <w:r w:rsidR="001B52CB" w:rsidRPr="000B42BB">
        <w:t xml:space="preserve">However, </w:t>
      </w:r>
      <w:r w:rsidR="004C600F" w:rsidRPr="000B42BB">
        <w:t>limited studies ha</w:t>
      </w:r>
      <w:r w:rsidR="00026609" w:rsidRPr="000B42BB">
        <w:t>ve</w:t>
      </w:r>
      <w:r w:rsidR="001B52CB" w:rsidRPr="000B42BB">
        <w:t xml:space="preserve"> evaluated the bias in the design and conduct of individual studies that investigate</w:t>
      </w:r>
      <w:r w:rsidR="0057406D">
        <w:t>d</w:t>
      </w:r>
      <w:r w:rsidR="001B52CB" w:rsidRPr="000B42BB">
        <w:t xml:space="preserve"> th</w:t>
      </w:r>
      <w:r w:rsidR="0057406D">
        <w:t>o</w:t>
      </w:r>
      <w:r w:rsidR="005535FA">
        <w:t>se</w:t>
      </w:r>
      <w:r w:rsidR="001B52CB" w:rsidRPr="000B42BB">
        <w:t xml:space="preserve"> associations</w:t>
      </w:r>
      <w:r w:rsidR="00CD217E">
        <w:t>,</w:t>
      </w:r>
      <w:r w:rsidR="00B32C38">
        <w:t xml:space="preserve"> and </w:t>
      </w:r>
      <w:r w:rsidR="00CD217E">
        <w:t xml:space="preserve">almost no study </w:t>
      </w:r>
      <w:r w:rsidR="005535FA">
        <w:t>has</w:t>
      </w:r>
      <w:r w:rsidR="005535FA" w:rsidRPr="000B42BB">
        <w:t xml:space="preserve"> </w:t>
      </w:r>
      <w:r w:rsidR="00527C2D" w:rsidRPr="000B42BB">
        <w:t xml:space="preserve">summarized </w:t>
      </w:r>
      <w:r w:rsidR="001B52CB" w:rsidRPr="000B42BB">
        <w:t>the certainty of the overall body of evidence</w:t>
      </w:r>
      <w:r w:rsidR="009977ED">
        <w:t xml:space="preserve">. </w:t>
      </w:r>
      <w:bookmarkStart w:id="2" w:name="_Hlk9930206"/>
      <w:r w:rsidR="009837F3" w:rsidRPr="000B42BB">
        <w:t xml:space="preserve">The purpose of </w:t>
      </w:r>
      <w:r w:rsidR="0057406D">
        <w:t>our</w:t>
      </w:r>
      <w:r w:rsidR="009837F3" w:rsidRPr="000B42BB">
        <w:t xml:space="preserve"> study </w:t>
      </w:r>
      <w:r w:rsidR="00A03017">
        <w:t xml:space="preserve">was </w:t>
      </w:r>
      <w:r w:rsidR="009837F3" w:rsidRPr="007F5BDB">
        <w:t xml:space="preserve">to </w:t>
      </w:r>
      <w:r w:rsidR="009837F3" w:rsidRPr="002F42D0">
        <w:t xml:space="preserve">examine </w:t>
      </w:r>
      <w:r w:rsidR="009837F3">
        <w:rPr>
          <w:noProof/>
        </w:rPr>
        <w:t xml:space="preserve">the strength of the relationships between </w:t>
      </w:r>
      <w:r w:rsidR="009837F3">
        <w:t>chlamydia infection</w:t>
      </w:r>
      <w:r w:rsidR="009837F3" w:rsidRPr="002F42D0">
        <w:t xml:space="preserve"> and different reproductive </w:t>
      </w:r>
      <w:r w:rsidR="0057406D">
        <w:t xml:space="preserve">health </w:t>
      </w:r>
      <w:r w:rsidR="009837F3" w:rsidRPr="001F709C">
        <w:rPr>
          <w:noProof/>
        </w:rPr>
        <w:t>outcomes</w:t>
      </w:r>
      <w:r w:rsidR="009837F3" w:rsidRPr="002F42D0">
        <w:t xml:space="preserve"> </w:t>
      </w:r>
      <w:r w:rsidR="009837F3">
        <w:t>and to assess the certainty of the evidence.</w:t>
      </w:r>
    </w:p>
    <w:bookmarkEnd w:id="2"/>
    <w:p w14:paraId="73F35D1B" w14:textId="77777777" w:rsidR="0078546E" w:rsidRPr="00BF4A57" w:rsidRDefault="0078546E" w:rsidP="00085149">
      <w:pPr>
        <w:rPr>
          <w:vertAlign w:val="superscript"/>
        </w:rPr>
      </w:pPr>
    </w:p>
    <w:p w14:paraId="63DF2D72" w14:textId="28134FA7" w:rsidR="00780079" w:rsidRPr="007F5BDB" w:rsidRDefault="0068406B" w:rsidP="005E195A">
      <w:pPr>
        <w:pStyle w:val="Heading1"/>
      </w:pPr>
      <w:r w:rsidRPr="007F5BDB">
        <w:t>Methods</w:t>
      </w:r>
    </w:p>
    <w:p w14:paraId="46CCC39C" w14:textId="1C838FC2" w:rsidR="0068406B" w:rsidRPr="007F5BDB" w:rsidRDefault="0068406B" w:rsidP="005E195A">
      <w:r w:rsidRPr="007F5BDB">
        <w:t xml:space="preserve">The protocol for this study </w:t>
      </w:r>
      <w:r w:rsidRPr="001F709C">
        <w:rPr>
          <w:noProof/>
        </w:rPr>
        <w:t>was registered</w:t>
      </w:r>
      <w:r w:rsidRPr="007F5BDB">
        <w:t xml:space="preserve"> </w:t>
      </w:r>
      <w:r w:rsidR="00F23B29">
        <w:t>i</w:t>
      </w:r>
      <w:r w:rsidRPr="007F5BDB">
        <w:t>n PROSPERO, the International Prospective Register of Systematic Reviews (CRD42017056818</w:t>
      </w:r>
      <w:r w:rsidR="002558C1">
        <w:t xml:space="preserve">, </w:t>
      </w:r>
      <w:r w:rsidR="005F692A">
        <w:t>Supplementary</w:t>
      </w:r>
      <w:r w:rsidR="002558C1">
        <w:t xml:space="preserve"> </w:t>
      </w:r>
      <w:r w:rsidR="00CD217E" w:rsidRPr="00CD217E">
        <w:rPr>
          <w:noProof/>
        </w:rPr>
        <w:t>1</w:t>
      </w:r>
      <w:r w:rsidR="00AC38E8">
        <w:t xml:space="preserve"> protocol</w:t>
      </w:r>
      <w:r w:rsidRPr="007F5BDB">
        <w:t xml:space="preserve">). We </w:t>
      </w:r>
      <w:r w:rsidR="0057406D">
        <w:t>followed</w:t>
      </w:r>
      <w:r w:rsidR="00F25ABF" w:rsidRPr="007F5BDB">
        <w:t xml:space="preserve"> </w:t>
      </w:r>
      <w:r w:rsidRPr="007F5BDB">
        <w:t xml:space="preserve">the PRISMA </w:t>
      </w:r>
      <w:r w:rsidR="00F25ABF">
        <w:t>checklist</w:t>
      </w:r>
      <w:r w:rsidR="00F25ABF" w:rsidRPr="007F5BDB">
        <w:t xml:space="preserve"> </w:t>
      </w:r>
      <w:r w:rsidR="00E605CC">
        <w:t>in writing and reporting this</w:t>
      </w:r>
      <w:r w:rsidR="00E605CC" w:rsidRPr="007F5BDB">
        <w:t xml:space="preserve"> </w:t>
      </w:r>
      <w:r w:rsidRPr="007F5BDB">
        <w:t>systematic review</w:t>
      </w:r>
      <w:r w:rsidR="007B01E0">
        <w:t xml:space="preserve"> (</w:t>
      </w:r>
      <w:r w:rsidR="005F692A">
        <w:t>Supplementary</w:t>
      </w:r>
      <w:r w:rsidR="007B01E0">
        <w:t xml:space="preserve"> </w:t>
      </w:r>
      <w:r w:rsidR="005F692A">
        <w:t xml:space="preserve">checklist </w:t>
      </w:r>
      <w:r w:rsidR="009A3D3F">
        <w:t>2</w:t>
      </w:r>
      <w:r w:rsidR="007B01E0">
        <w:t>)</w:t>
      </w:r>
      <w:r w:rsidRPr="007F5BDB">
        <w:t>.</w:t>
      </w:r>
      <w:r w:rsidRPr="007F5BDB">
        <w:fldChar w:fldCharType="begin">
          <w:fldData xml:space="preserve">PEVuZE5vdGU+PENpdGU+PEF1dGhvcj5TdGV3YXJ0PC9BdXRob3I+PFllYXI+MjAxNTwvWWVhcj48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</w:fldData>
        </w:fldChar>
      </w:r>
      <w:r w:rsidR="00673195">
        <w:instrText xml:space="preserve"> ADDIN EN.CITE </w:instrText>
      </w:r>
      <w:r w:rsidR="00673195">
        <w:fldChar w:fldCharType="begin">
          <w:fldData xml:space="preserve">PEVuZE5vdGU+PENpdGU+PEF1dGhvcj5TdGV3YXJ0PC9BdXRob3I+PFllYXI+MjAxNTwvWWVhcj48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</w:fldData>
        </w:fldChar>
      </w:r>
      <w:r w:rsidR="00673195">
        <w:instrText xml:space="preserve"> ADDIN EN.CITE.DATA </w:instrText>
      </w:r>
      <w:r w:rsidR="00673195">
        <w:fldChar w:fldCharType="end"/>
      </w:r>
      <w:r w:rsidRPr="007F5BDB">
        <w:fldChar w:fldCharType="separate"/>
      </w:r>
      <w:r w:rsidR="00673195" w:rsidRPr="00673195">
        <w:rPr>
          <w:noProof/>
          <w:vertAlign w:val="superscript"/>
        </w:rPr>
        <w:t>24</w:t>
      </w:r>
      <w:r w:rsidRPr="007F5BDB">
        <w:fldChar w:fldCharType="end"/>
      </w:r>
      <w:r w:rsidRPr="007F5BDB">
        <w:t xml:space="preserve"> </w:t>
      </w:r>
    </w:p>
    <w:p w14:paraId="094D676D" w14:textId="77777777" w:rsidR="00281AB9" w:rsidRDefault="00281AB9" w:rsidP="005E195A">
      <w:pPr>
        <w:pStyle w:val="Heading2"/>
      </w:pPr>
    </w:p>
    <w:p w14:paraId="38791017" w14:textId="2574B4EB" w:rsidR="0068406B" w:rsidRPr="007F5BDB" w:rsidRDefault="0068406B" w:rsidP="005E195A">
      <w:pPr>
        <w:pStyle w:val="Heading2"/>
      </w:pPr>
      <w:r w:rsidRPr="007F5BDB">
        <w:t>Search Strategy and Selection Criteria</w:t>
      </w:r>
    </w:p>
    <w:p w14:paraId="176B02B9" w14:textId="34E5278C" w:rsidR="0068406B" w:rsidRPr="007F5BDB" w:rsidRDefault="0068406B" w:rsidP="005E195A">
      <w:r w:rsidRPr="007F5BDB">
        <w:t>We searched three electronic databases (</w:t>
      </w:r>
      <w:r w:rsidR="00E605CC">
        <w:t xml:space="preserve">Medline via </w:t>
      </w:r>
      <w:r w:rsidR="00517643" w:rsidRPr="007F5BDB">
        <w:t>PubMed</w:t>
      </w:r>
      <w:r w:rsidRPr="007F5BDB">
        <w:t xml:space="preserve">, </w:t>
      </w:r>
      <w:r w:rsidRPr="000648A6">
        <w:rPr>
          <w:noProof/>
        </w:rPr>
        <w:t>EMBASE</w:t>
      </w:r>
      <w:r w:rsidR="000648A6">
        <w:rPr>
          <w:noProof/>
        </w:rPr>
        <w:t>,</w:t>
      </w:r>
      <w:r w:rsidRPr="007F5BDB">
        <w:t xml:space="preserve"> and Cochrane) for studies on the relationship between </w:t>
      </w:r>
      <w:r w:rsidR="00F23B29">
        <w:t>c</w:t>
      </w:r>
      <w:r w:rsidR="00710A29">
        <w:t>hlamydia infection</w:t>
      </w:r>
      <w:r w:rsidRPr="007F5BDB">
        <w:t xml:space="preserve"> and any adverse outcomes </w:t>
      </w:r>
      <w:r w:rsidR="002D5980">
        <w:t>related to</w:t>
      </w:r>
      <w:r w:rsidR="00A102DA">
        <w:t xml:space="preserve"> </w:t>
      </w:r>
      <w:r w:rsidRPr="007F5BDB">
        <w:t>pregnanc</w:t>
      </w:r>
      <w:r w:rsidR="001C4415">
        <w:t>y</w:t>
      </w:r>
      <w:r w:rsidR="00E605CC">
        <w:t xml:space="preserve">. </w:t>
      </w:r>
      <w:r w:rsidR="00252231">
        <w:t xml:space="preserve">The search </w:t>
      </w:r>
      <w:r w:rsidR="00E605CC">
        <w:t xml:space="preserve">terms </w:t>
      </w:r>
      <w:r w:rsidR="00E605CC" w:rsidRPr="001F709C">
        <w:rPr>
          <w:noProof/>
        </w:rPr>
        <w:t>are</w:t>
      </w:r>
      <w:r w:rsidR="00252231" w:rsidRPr="001F709C">
        <w:rPr>
          <w:noProof/>
        </w:rPr>
        <w:t xml:space="preserve"> provided</w:t>
      </w:r>
      <w:r w:rsidR="00252231">
        <w:t xml:space="preserve"> in </w:t>
      </w:r>
      <w:r w:rsidR="005F692A">
        <w:t>Supplementary</w:t>
      </w:r>
      <w:r w:rsidR="00252231">
        <w:t xml:space="preserve"> </w:t>
      </w:r>
      <w:r w:rsidR="005F692A">
        <w:t xml:space="preserve">Data </w:t>
      </w:r>
      <w:r w:rsidR="009A3D3F">
        <w:t>3</w:t>
      </w:r>
      <w:r w:rsidR="00252231">
        <w:t>.</w:t>
      </w:r>
    </w:p>
    <w:p w14:paraId="4FEC2F52" w14:textId="77777777" w:rsidR="00281AB9" w:rsidRDefault="00281AB9" w:rsidP="005E195A"/>
    <w:p w14:paraId="7F5427CE" w14:textId="5C1F4329" w:rsidR="0068406B" w:rsidRPr="007F5BDB" w:rsidRDefault="00E605CC" w:rsidP="001D7F6A">
      <w:pPr>
        <w:autoSpaceDE w:val="0"/>
        <w:autoSpaceDN w:val="0"/>
        <w:adjustRightInd w:val="0"/>
      </w:pPr>
      <w:r w:rsidRPr="007F5BDB">
        <w:t xml:space="preserve">We included </w:t>
      </w:r>
      <w:r w:rsidR="001D7F6A" w:rsidRPr="001D7F6A">
        <w:t>studies published in English</w:t>
      </w:r>
      <w:r w:rsidR="001C4415">
        <w:t xml:space="preserve"> before</w:t>
      </w:r>
      <w:r w:rsidR="003F662D">
        <w:t xml:space="preserve"> 3</w:t>
      </w:r>
      <w:r w:rsidR="003F662D">
        <w:rPr>
          <w:rFonts w:hint="eastAsia"/>
        </w:rPr>
        <w:t>1</w:t>
      </w:r>
      <w:r w:rsidR="003F662D">
        <w:t xml:space="preserve"> </w:t>
      </w:r>
      <w:r w:rsidR="00107B34" w:rsidRPr="00026609">
        <w:rPr>
          <w:noProof/>
        </w:rPr>
        <w:t>Ma</w:t>
      </w:r>
      <w:r w:rsidR="00107B34">
        <w:rPr>
          <w:noProof/>
        </w:rPr>
        <w:t>y</w:t>
      </w:r>
      <w:r w:rsidR="00107B34">
        <w:t xml:space="preserve"> </w:t>
      </w:r>
      <w:r w:rsidR="003F662D">
        <w:t>2018</w:t>
      </w:r>
      <w:r w:rsidR="00C71094">
        <w:t xml:space="preserve"> </w:t>
      </w:r>
      <w:r w:rsidRPr="007F5BDB">
        <w:t>if they were quantitative and published in a peer-reviewed journal, including randomized controlled trials, prospective cohort</w:t>
      </w:r>
      <w:r w:rsidR="00E608DD">
        <w:t>s</w:t>
      </w:r>
      <w:r w:rsidRPr="007F5BDB">
        <w:t>, retrospective cohort</w:t>
      </w:r>
      <w:r w:rsidR="00E608DD">
        <w:t>s</w:t>
      </w:r>
      <w:r w:rsidRPr="007F5BDB">
        <w:t xml:space="preserve">, </w:t>
      </w:r>
      <w:r w:rsidRPr="008F02D5">
        <w:rPr>
          <w:noProof/>
        </w:rPr>
        <w:t>case</w:t>
      </w:r>
      <w:r w:rsidR="0048688C" w:rsidRPr="008F02D5">
        <w:rPr>
          <w:noProof/>
        </w:rPr>
        <w:t>-</w:t>
      </w:r>
      <w:r w:rsidRPr="008F02D5">
        <w:rPr>
          <w:noProof/>
        </w:rPr>
        <w:t>control</w:t>
      </w:r>
      <w:r w:rsidR="00E608DD">
        <w:rPr>
          <w:noProof/>
        </w:rPr>
        <w:t xml:space="preserve"> studies</w:t>
      </w:r>
      <w:r w:rsidR="00751AF1">
        <w:rPr>
          <w:noProof/>
        </w:rPr>
        <w:t>,</w:t>
      </w:r>
      <w:r w:rsidRPr="007F5BDB">
        <w:t xml:space="preserve"> and </w:t>
      </w:r>
      <w:r w:rsidRPr="008F02D5">
        <w:rPr>
          <w:noProof/>
        </w:rPr>
        <w:t>cross</w:t>
      </w:r>
      <w:r w:rsidR="0048688C" w:rsidRPr="008F02D5">
        <w:rPr>
          <w:noProof/>
        </w:rPr>
        <w:t>-</w:t>
      </w:r>
      <w:r w:rsidRPr="008F02D5">
        <w:rPr>
          <w:noProof/>
        </w:rPr>
        <w:t>sectional</w:t>
      </w:r>
      <w:r w:rsidRPr="007F5BDB">
        <w:t xml:space="preserve"> studies. We excluded dissertations, conference abstracts, non-English language publications, and studies that did not quantitatively r</w:t>
      </w:r>
      <w:r>
        <w:t xml:space="preserve">eport data on adverse outcomes. </w:t>
      </w:r>
      <w:r w:rsidR="0057406D">
        <w:t>Two independent reviewers (JM and WT) evaluated t</w:t>
      </w:r>
      <w:r w:rsidR="0068406B" w:rsidRPr="007F5BDB">
        <w:t>itles and abstracts</w:t>
      </w:r>
      <w:r w:rsidR="0057406D">
        <w:t xml:space="preserve"> </w:t>
      </w:r>
      <w:r w:rsidR="0068406B" w:rsidRPr="007F5BDB">
        <w:t xml:space="preserve">for relevance. </w:t>
      </w:r>
      <w:r w:rsidR="00713418">
        <w:t xml:space="preserve">Full-text articles </w:t>
      </w:r>
      <w:r w:rsidR="00713418" w:rsidRPr="001F709C">
        <w:rPr>
          <w:noProof/>
        </w:rPr>
        <w:t>were gathered</w:t>
      </w:r>
      <w:r w:rsidR="00713418">
        <w:t xml:space="preserve"> with the assistance of a </w:t>
      </w:r>
      <w:r w:rsidR="00CC7F1D">
        <w:t xml:space="preserve">global health </w:t>
      </w:r>
      <w:r w:rsidR="00713418">
        <w:t>librarian</w:t>
      </w:r>
      <w:r w:rsidR="00CC7F1D">
        <w:t xml:space="preserve"> experienced in search algorithm development</w:t>
      </w:r>
      <w:r w:rsidR="00713418">
        <w:t>.</w:t>
      </w:r>
      <w:r w:rsidR="0068406B" w:rsidRPr="007F5BDB">
        <w:t xml:space="preserve"> Each full-text article </w:t>
      </w:r>
      <w:r w:rsidR="0068406B" w:rsidRPr="001F709C">
        <w:rPr>
          <w:noProof/>
        </w:rPr>
        <w:t xml:space="preserve">was also </w:t>
      </w:r>
      <w:r w:rsidR="00CD4D63" w:rsidRPr="001F709C">
        <w:rPr>
          <w:noProof/>
        </w:rPr>
        <w:t>assess</w:t>
      </w:r>
      <w:r w:rsidR="0068406B" w:rsidRPr="001F709C">
        <w:rPr>
          <w:noProof/>
        </w:rPr>
        <w:t>ed</w:t>
      </w:r>
      <w:r w:rsidR="0068406B" w:rsidRPr="007F5BDB">
        <w:t xml:space="preserve"> by two </w:t>
      </w:r>
      <w:r w:rsidR="0057406D">
        <w:t xml:space="preserve">of four </w:t>
      </w:r>
      <w:r w:rsidR="0068406B" w:rsidRPr="007F5BDB">
        <w:t>independent reviewers (JM, WT, RF</w:t>
      </w:r>
      <w:r w:rsidR="00CE43BD">
        <w:t>,</w:t>
      </w:r>
      <w:r w:rsidR="0068406B" w:rsidRPr="007F5BDB">
        <w:t xml:space="preserve"> </w:t>
      </w:r>
      <w:r w:rsidR="0068406B" w:rsidRPr="00CE43BD">
        <w:rPr>
          <w:noProof/>
        </w:rPr>
        <w:t>or</w:t>
      </w:r>
      <w:r w:rsidR="0068406B" w:rsidRPr="007F5BDB">
        <w:t xml:space="preserve"> WC). Discrepancies </w:t>
      </w:r>
      <w:r w:rsidR="0068406B" w:rsidRPr="001F709C">
        <w:rPr>
          <w:noProof/>
        </w:rPr>
        <w:t>were brought</w:t>
      </w:r>
      <w:r w:rsidR="0068406B" w:rsidRPr="007F5BDB">
        <w:t xml:space="preserve"> to a third independent reviewer (J</w:t>
      </w:r>
      <w:r w:rsidR="00CE1D1D">
        <w:t>T</w:t>
      </w:r>
      <w:r w:rsidR="0068406B" w:rsidRPr="007F5BDB">
        <w:t xml:space="preserve">) for discussion and resolution. </w:t>
      </w:r>
      <w:r w:rsidR="00E31BE2">
        <w:t xml:space="preserve">We </w:t>
      </w:r>
      <w:r w:rsidR="00E31BE2" w:rsidRPr="00CD217E">
        <w:t>did not obtain original data sets from authors</w:t>
      </w:r>
      <w:r w:rsidR="00E46747">
        <w:t>.</w:t>
      </w:r>
      <w:r w:rsidR="00E31BE2" w:rsidRPr="007F5BDB">
        <w:t xml:space="preserve"> </w:t>
      </w:r>
      <w:r w:rsidR="0068406B" w:rsidRPr="007F5BDB">
        <w:t xml:space="preserve">Detailed study screening methods and a PRISMA flow diagram </w:t>
      </w:r>
      <w:r w:rsidR="0068406B" w:rsidRPr="00913BF6">
        <w:t>are</w:t>
      </w:r>
      <w:r w:rsidR="0057406D">
        <w:t xml:space="preserve"> </w:t>
      </w:r>
      <w:r w:rsidR="0068406B" w:rsidRPr="00913BF6">
        <w:t>provided</w:t>
      </w:r>
      <w:r w:rsidR="0068406B" w:rsidRPr="007F5BDB">
        <w:t xml:space="preserve"> in </w:t>
      </w:r>
      <w:r w:rsidR="00FA67A9" w:rsidRPr="007F5BDB">
        <w:t xml:space="preserve">Fig </w:t>
      </w:r>
      <w:r w:rsidR="0068406B" w:rsidRPr="007F5BDB">
        <w:t>1.</w:t>
      </w:r>
      <w:r w:rsidR="007B01E0">
        <w:t xml:space="preserve"> </w:t>
      </w:r>
    </w:p>
    <w:p w14:paraId="2D910126" w14:textId="77777777" w:rsidR="00281AB9" w:rsidRDefault="00281AB9" w:rsidP="005E195A"/>
    <w:p w14:paraId="5A87F74E" w14:textId="36A89F15" w:rsidR="0068406B" w:rsidRPr="007F5BDB" w:rsidRDefault="0068406B" w:rsidP="005E195A">
      <w:r w:rsidRPr="007F5BDB">
        <w:lastRenderedPageBreak/>
        <w:t xml:space="preserve">We extracted the following variables for each publication: author, </w:t>
      </w:r>
      <w:r w:rsidRPr="008F02D5">
        <w:rPr>
          <w:noProof/>
        </w:rPr>
        <w:t>journal</w:t>
      </w:r>
      <w:r w:rsidRPr="007F5BDB">
        <w:t xml:space="preserve">, year, study design, study </w:t>
      </w:r>
      <w:r w:rsidRPr="00026609">
        <w:rPr>
          <w:noProof/>
        </w:rPr>
        <w:t>period</w:t>
      </w:r>
      <w:r w:rsidRPr="007F5BDB">
        <w:t>, population demographics, sample size, study country,</w:t>
      </w:r>
      <w:r w:rsidR="000648A6">
        <w:t xml:space="preserve"> </w:t>
      </w:r>
      <w:r w:rsidR="00F23B29">
        <w:t xml:space="preserve">chlamydia </w:t>
      </w:r>
      <w:r w:rsidRPr="008F02D5">
        <w:rPr>
          <w:noProof/>
        </w:rPr>
        <w:t>diagnostic</w:t>
      </w:r>
      <w:r w:rsidRPr="007F5BDB">
        <w:t xml:space="preserve">, history of </w:t>
      </w:r>
      <w:r w:rsidR="00F23B29">
        <w:t xml:space="preserve">chlamydia </w:t>
      </w:r>
      <w:r w:rsidRPr="007F5BDB">
        <w:t xml:space="preserve">treatment, </w:t>
      </w:r>
      <w:r w:rsidR="0057406D">
        <w:t>human immunodeficiency virus</w:t>
      </w:r>
      <w:r w:rsidRPr="007F5BDB">
        <w:t xml:space="preserve"> infection, and adverse </w:t>
      </w:r>
      <w:r w:rsidR="0057406D">
        <w:t xml:space="preserve">pregnancy </w:t>
      </w:r>
      <w:r w:rsidRPr="007F5BDB">
        <w:t>outcomes.</w:t>
      </w:r>
      <w:r w:rsidR="00696298">
        <w:t xml:space="preserve"> </w:t>
      </w:r>
      <w:r w:rsidR="00A102DA">
        <w:t>For</w:t>
      </w:r>
      <w:r w:rsidR="00696298">
        <w:t xml:space="preserve"> </w:t>
      </w:r>
      <w:r w:rsidR="009A32DB">
        <w:t>case-control</w:t>
      </w:r>
      <w:r w:rsidR="00696298">
        <w:t xml:space="preserve"> studies and cross-sectional stud</w:t>
      </w:r>
      <w:r w:rsidR="00375F5E">
        <w:t>ies</w:t>
      </w:r>
      <w:r w:rsidR="00696298">
        <w:t>,</w:t>
      </w:r>
      <w:r w:rsidR="0057434F">
        <w:t xml:space="preserve"> </w:t>
      </w:r>
      <w:r w:rsidR="00696298">
        <w:t>w</w:t>
      </w:r>
      <w:r w:rsidR="00984055">
        <w:t xml:space="preserve">e extracted the </w:t>
      </w:r>
      <w:bookmarkStart w:id="3" w:name="_Hlk5865887"/>
      <w:r w:rsidR="00984055">
        <w:t xml:space="preserve">numbers of patients with and without </w:t>
      </w:r>
      <w:r w:rsidR="00F23B29">
        <w:t>c</w:t>
      </w:r>
      <w:r w:rsidR="00710A29">
        <w:t>hlamydia infection</w:t>
      </w:r>
      <w:r w:rsidR="00984055">
        <w:t xml:space="preserve"> </w:t>
      </w:r>
      <w:r w:rsidR="00A03017">
        <w:t>among</w:t>
      </w:r>
      <w:r w:rsidR="00984055">
        <w:t xml:space="preserve"> cases</w:t>
      </w:r>
      <w:r w:rsidR="00A102DA">
        <w:t xml:space="preserve"> (</w:t>
      </w:r>
      <w:r w:rsidR="00984055">
        <w:t xml:space="preserve">women with adverse </w:t>
      </w:r>
      <w:r w:rsidR="0057406D">
        <w:t xml:space="preserve">pregnancy </w:t>
      </w:r>
      <w:r w:rsidR="00984055">
        <w:t>outcomes</w:t>
      </w:r>
      <w:r w:rsidR="00A102DA">
        <w:t>)</w:t>
      </w:r>
      <w:r w:rsidR="00984055">
        <w:t xml:space="preserve"> and </w:t>
      </w:r>
      <w:r w:rsidR="00A03017">
        <w:t xml:space="preserve">among </w:t>
      </w:r>
      <w:r w:rsidR="00984055">
        <w:t>controls</w:t>
      </w:r>
      <w:bookmarkEnd w:id="3"/>
      <w:r w:rsidR="00A102DA">
        <w:t xml:space="preserve"> (</w:t>
      </w:r>
      <w:r w:rsidR="00984055">
        <w:t xml:space="preserve">women without adverse </w:t>
      </w:r>
      <w:r w:rsidR="0057406D">
        <w:t xml:space="preserve">pregnancy </w:t>
      </w:r>
      <w:r w:rsidR="00984055">
        <w:t>outcomes</w:t>
      </w:r>
      <w:r w:rsidR="00A102DA">
        <w:t>)</w:t>
      </w:r>
      <w:r w:rsidR="00984055">
        <w:t xml:space="preserve">. </w:t>
      </w:r>
      <w:r w:rsidR="00A102DA">
        <w:t>For</w:t>
      </w:r>
      <w:r w:rsidR="007131AE">
        <w:t xml:space="preserve"> cohort studies, we extracted cases and non-cases </w:t>
      </w:r>
      <w:r w:rsidR="00C12EE7">
        <w:t>in the exposed group</w:t>
      </w:r>
      <w:r w:rsidR="00DD05C8">
        <w:t xml:space="preserve"> </w:t>
      </w:r>
      <w:r w:rsidR="007B1C17">
        <w:t xml:space="preserve">(women with </w:t>
      </w:r>
      <w:r w:rsidR="00C12EE7">
        <w:t>c</w:t>
      </w:r>
      <w:r w:rsidR="00710A29">
        <w:t>hlamydia infection</w:t>
      </w:r>
      <w:r w:rsidR="007B1C17">
        <w:t xml:space="preserve">) and </w:t>
      </w:r>
      <w:r w:rsidR="00C12EE7">
        <w:t xml:space="preserve">the </w:t>
      </w:r>
      <w:r w:rsidR="007B1C17">
        <w:t xml:space="preserve">unexposed group (women without </w:t>
      </w:r>
      <w:r w:rsidR="00C12EE7">
        <w:t>c</w:t>
      </w:r>
      <w:r w:rsidR="00710A29">
        <w:t>hlamydia infection</w:t>
      </w:r>
      <w:r w:rsidR="007B1C17">
        <w:t>)</w:t>
      </w:r>
      <w:r w:rsidR="007131AE">
        <w:t>.</w:t>
      </w:r>
      <w:r w:rsidR="00987B81">
        <w:t xml:space="preserve"> </w:t>
      </w:r>
      <w:r w:rsidR="005535FA">
        <w:t>In addition, we</w:t>
      </w:r>
      <w:r w:rsidR="00987B81">
        <w:t xml:space="preserve"> extracted the adjusted </w:t>
      </w:r>
      <w:r w:rsidR="007A12E6">
        <w:t>odds ratio (</w:t>
      </w:r>
      <w:r w:rsidR="00987B81">
        <w:t>OR</w:t>
      </w:r>
      <w:r w:rsidR="007A12E6">
        <w:t>)</w:t>
      </w:r>
      <w:r w:rsidR="00987B81">
        <w:t xml:space="preserve"> or </w:t>
      </w:r>
      <w:r w:rsidR="002F3640">
        <w:t>risk</w:t>
      </w:r>
      <w:r w:rsidR="00551047">
        <w:t xml:space="preserve"> ratio</w:t>
      </w:r>
      <w:r w:rsidR="007A12E6">
        <w:t xml:space="preserve"> (</w:t>
      </w:r>
      <w:r w:rsidR="00987B81">
        <w:t>RR</w:t>
      </w:r>
      <w:r w:rsidR="007A12E6">
        <w:t>)</w:t>
      </w:r>
      <w:r w:rsidR="00987B81">
        <w:t xml:space="preserve"> from the included studies, if </w:t>
      </w:r>
      <w:r w:rsidR="004172E5">
        <w:t>reported</w:t>
      </w:r>
      <w:r w:rsidR="00987B81">
        <w:t>.</w:t>
      </w:r>
      <w:r w:rsidR="007131AE">
        <w:t xml:space="preserve"> </w:t>
      </w:r>
      <w:bookmarkStart w:id="4" w:name="_Hlk24353304"/>
      <w:r w:rsidR="00BA695C">
        <w:t>W</w:t>
      </w:r>
      <w:r w:rsidR="00980858">
        <w:t xml:space="preserve">e defined study as a single publication which may </w:t>
      </w:r>
      <w:r w:rsidR="00BA695C">
        <w:t>include</w:t>
      </w:r>
      <w:r w:rsidR="00980858">
        <w:t xml:space="preserve"> multiple</w:t>
      </w:r>
      <w:r w:rsidR="00FD0F79">
        <w:t xml:space="preserve"> </w:t>
      </w:r>
      <w:r w:rsidR="00DA6851">
        <w:t>findings relevant to several study results</w:t>
      </w:r>
      <w:r w:rsidR="00980858">
        <w:t>.</w:t>
      </w:r>
    </w:p>
    <w:bookmarkEnd w:id="4"/>
    <w:p w14:paraId="5DB4B8FF" w14:textId="77777777" w:rsidR="00281AB9" w:rsidRDefault="00281AB9" w:rsidP="005E195A">
      <w:pPr>
        <w:pStyle w:val="Heading2"/>
      </w:pPr>
    </w:p>
    <w:p w14:paraId="0ACF5F25" w14:textId="4219714D" w:rsidR="001F709C" w:rsidRPr="007F5BDB" w:rsidRDefault="001F709C" w:rsidP="005E195A">
      <w:pPr>
        <w:pStyle w:val="Heading2"/>
      </w:pPr>
      <w:r w:rsidRPr="002D6DB6">
        <w:t>Assessment of risk of bias and study quality</w:t>
      </w:r>
      <w:r w:rsidRPr="007F5BDB" w:rsidDel="001F709C">
        <w:t xml:space="preserve"> </w:t>
      </w:r>
    </w:p>
    <w:p w14:paraId="05E884D2" w14:textId="44068B32" w:rsidR="0068406B" w:rsidRPr="007F5BDB" w:rsidRDefault="0068406B" w:rsidP="00697079">
      <w:r w:rsidRPr="000B42BB">
        <w:t xml:space="preserve">For each study, we assessed </w:t>
      </w:r>
      <w:r w:rsidR="00026609" w:rsidRPr="000B42BB">
        <w:t xml:space="preserve">the </w:t>
      </w:r>
      <w:r w:rsidR="00226123" w:rsidRPr="000B42BB">
        <w:rPr>
          <w:noProof/>
        </w:rPr>
        <w:t>risk</w:t>
      </w:r>
      <w:r w:rsidR="00226123" w:rsidRPr="000B42BB">
        <w:t xml:space="preserve"> of bias </w:t>
      </w:r>
      <w:r w:rsidRPr="000B42BB">
        <w:t xml:space="preserve">using the </w:t>
      </w:r>
      <w:r w:rsidR="00B10393" w:rsidRPr="000B42BB">
        <w:t>Q</w:t>
      </w:r>
      <w:r w:rsidRPr="000B42BB">
        <w:t xml:space="preserve">uality </w:t>
      </w:r>
      <w:r w:rsidR="00B10393" w:rsidRPr="000B42BB">
        <w:t>A</w:t>
      </w:r>
      <w:r w:rsidRPr="000B42BB">
        <w:t xml:space="preserve">ssessment </w:t>
      </w:r>
      <w:r w:rsidR="00B10393" w:rsidRPr="000B42BB">
        <w:t>T</w:t>
      </w:r>
      <w:r w:rsidRPr="000B42BB">
        <w:t xml:space="preserve">ool for </w:t>
      </w:r>
      <w:r w:rsidR="00B10393" w:rsidRPr="000B42BB">
        <w:t>Q</w:t>
      </w:r>
      <w:r w:rsidRPr="000B42BB">
        <w:t xml:space="preserve">uantitative </w:t>
      </w:r>
      <w:r w:rsidR="00B10393" w:rsidRPr="000B42BB">
        <w:rPr>
          <w:noProof/>
        </w:rPr>
        <w:t>Studies</w:t>
      </w:r>
      <w:r w:rsidRPr="000B42BB">
        <w:t>.</w:t>
      </w:r>
      <w:r w:rsidR="00D617C7">
        <w:rPr>
          <w:noProof/>
        </w:rPr>
        <w:fldChar w:fldCharType="begin"/>
      </w:r>
      <w:r w:rsidR="00673195">
        <w:rPr>
          <w:noProof/>
        </w:rPr>
        <w:instrText xml:space="preserve"> ADDIN EN.CITE &lt;EndNote&gt;&lt;Cite ExcludeAuth="1" ExcludeYear="1"&gt;&lt;RecNum&gt;170&lt;/RecNum&gt;&lt;DisplayText&gt;&lt;style face="superscript"&gt;25 26&lt;/style&gt;&lt;/DisplayText&gt;&lt;record&gt;&lt;rec-number&gt;170&lt;/rec-number&gt;&lt;foreign-keys&gt;&lt;key app="EN" db-id="tawwe2r9od0szoesx0opra9frdwzd0awt2ax" timestamp="1561690603"&gt;170&lt;/key&gt;&lt;/foreign-keys&gt;&lt;ref-type name="Journal Article"&gt;17&lt;/ref-type&gt;&lt;contributors&gt;&lt;authors&gt;&lt;author&gt;Effective Public Health Practice Project&lt;/author&gt;&lt;/authors&gt;&lt;/contributors&gt;&lt;titles&gt;&lt;title&gt;Quality assessment tool for quantitative studies &lt;/title&gt;&lt;/titles&gt;&lt;dates&gt;&lt;/dates&gt;&lt;urls&gt;&lt;related-urls&gt;&lt;url&gt;https://merst.ca/wp-content/uploads/2018/02/quality-assessment-tool_2010.pdf&lt;/url&gt;&lt;/related-urls&gt;&lt;/urls&gt;&lt;/record&gt;&lt;/Cite&gt;&lt;Cite ExcludeAuth="1" ExcludeYear="1"&gt;&lt;RecNum&gt;170&lt;/RecNum&gt;&lt;record&gt;&lt;rec-number&gt;170&lt;/rec-number&gt;&lt;foreign-keys&gt;&lt;key app="EN" db-id="tawwe2r9od0szoesx0opra9frdwzd0awt2ax" timestamp="1561690603"&gt;170&lt;/key&gt;&lt;/foreign-keys&gt;&lt;ref-type name="Journal Article"&gt;17&lt;/ref-type&gt;&lt;contributors&gt;&lt;authors&gt;&lt;author&gt;Effective Public Health Practice Project&lt;/author&gt;&lt;/authors&gt;&lt;/contributors&gt;&lt;titles&gt;&lt;title&gt;Quality assessment tool for quantitative studies &lt;/title&gt;&lt;/titles&gt;&lt;dates&gt;&lt;/dates&gt;&lt;urls&gt;&lt;related-urls&gt;&lt;url&gt;https://merst.ca/wp-content/uploads/2018/02/quality-assessment-tool_2010.pdf&lt;/url&gt;&lt;/related-urls&gt;&lt;/urls&gt;&lt;/record&gt;&lt;/Cite&gt;&lt;Cite ExcludeYear="1"&gt;&lt;Author&gt;Effective Public Health Practice Project&lt;/Author&gt;&lt;RecNum&gt;172&lt;/RecNum&gt;&lt;record&gt;&lt;rec-number&gt;172&lt;/rec-number&gt;&lt;foreign-keys&gt;&lt;key app="EN" db-id="tawwe2r9od0szoesx0opra9frdwzd0awt2ax" timestamp="1561691668"&gt;172&lt;/key&gt;&lt;/foreign-keys&gt;&lt;ref-type name="Journal Article"&gt;17&lt;/ref-type&gt;&lt;contributors&gt;&lt;authors&gt;&lt;author&gt;Effective Public Health Practice Project,&lt;/author&gt;&lt;/authors&gt;&lt;/contributors&gt;&lt;titles&gt;&lt;title&gt;Quality Assessment Tool for Quantitative Studies Dictionary&lt;/title&gt;&lt;/titles&gt;&lt;dates&gt;&lt;/dates&gt;&lt;urls&gt;&lt;/urls&gt;&lt;/record&gt;&lt;/Cite&gt;&lt;/EndNote&gt;</w:instrText>
      </w:r>
      <w:r w:rsidR="00D617C7">
        <w:rPr>
          <w:noProof/>
        </w:rPr>
        <w:fldChar w:fldCharType="separate"/>
      </w:r>
      <w:r w:rsidR="00673195" w:rsidRPr="00673195">
        <w:rPr>
          <w:noProof/>
          <w:vertAlign w:val="superscript"/>
        </w:rPr>
        <w:t>25 26</w:t>
      </w:r>
      <w:r w:rsidR="00D617C7">
        <w:rPr>
          <w:noProof/>
        </w:rPr>
        <w:fldChar w:fldCharType="end"/>
      </w:r>
      <w:r w:rsidRPr="000B42BB">
        <w:t xml:space="preserve"> Two reviewers assessed </w:t>
      </w:r>
      <w:r w:rsidR="00026609" w:rsidRPr="000B42BB">
        <w:t xml:space="preserve">the </w:t>
      </w:r>
      <w:r w:rsidR="00226123" w:rsidRPr="000B42BB">
        <w:rPr>
          <w:noProof/>
        </w:rPr>
        <w:t>risk</w:t>
      </w:r>
      <w:r w:rsidR="00226123" w:rsidRPr="000B42BB">
        <w:t xml:space="preserve"> of bias </w:t>
      </w:r>
      <w:r w:rsidRPr="000B42BB">
        <w:t xml:space="preserve">in </w:t>
      </w:r>
      <w:r w:rsidR="00A05565" w:rsidRPr="000B42BB">
        <w:t>six</w:t>
      </w:r>
      <w:r w:rsidRPr="000B42BB">
        <w:t xml:space="preserve"> categories: </w:t>
      </w:r>
      <w:r w:rsidR="00B10393" w:rsidRPr="000B42BB">
        <w:t>selection bias, study design, confounders, blin</w:t>
      </w:r>
      <w:r w:rsidR="00BD3C34" w:rsidRPr="000B42BB">
        <w:rPr>
          <w:rFonts w:hint="eastAsia"/>
        </w:rPr>
        <w:t>din</w:t>
      </w:r>
      <w:r w:rsidR="00B10393" w:rsidRPr="000B42BB">
        <w:t>g, data collection methods, withdraw</w:t>
      </w:r>
      <w:r w:rsidR="003174D8">
        <w:t>al</w:t>
      </w:r>
      <w:r w:rsidR="00B10393" w:rsidRPr="000B42BB">
        <w:t>s</w:t>
      </w:r>
      <w:r w:rsidR="000B42BB" w:rsidRPr="000B42BB">
        <w:t>,</w:t>
      </w:r>
      <w:r w:rsidR="00B10393" w:rsidRPr="000B42BB">
        <w:t xml:space="preserve"> </w:t>
      </w:r>
      <w:r w:rsidR="00B10393" w:rsidRPr="000B42BB">
        <w:rPr>
          <w:noProof/>
        </w:rPr>
        <w:t>and</w:t>
      </w:r>
      <w:r w:rsidR="00B10393" w:rsidRPr="000B42BB">
        <w:t xml:space="preserve"> </w:t>
      </w:r>
      <w:r w:rsidR="00B10393" w:rsidRPr="000B42BB">
        <w:rPr>
          <w:noProof/>
          <w:u w:val="thick" w:color="E2534F"/>
        </w:rPr>
        <w:t>drop</w:t>
      </w:r>
      <w:r w:rsidR="00BD3C34" w:rsidRPr="000B42BB">
        <w:rPr>
          <w:rFonts w:hint="eastAsia"/>
          <w:noProof/>
          <w:u w:val="thick" w:color="E2534F"/>
        </w:rPr>
        <w:t>-</w:t>
      </w:r>
      <w:r w:rsidR="00B10393" w:rsidRPr="000B42BB">
        <w:rPr>
          <w:noProof/>
          <w:u w:val="thick" w:color="E2534F"/>
        </w:rPr>
        <w:t>o</w:t>
      </w:r>
      <w:r w:rsidR="00B10393" w:rsidRPr="00CD217E">
        <w:t>uts</w:t>
      </w:r>
      <w:r w:rsidR="00B10393" w:rsidRPr="000B42BB">
        <w:t>.</w:t>
      </w:r>
      <w:r w:rsidR="00B10393" w:rsidRPr="00CD217E">
        <w:t xml:space="preserve"> </w:t>
      </w:r>
      <w:r w:rsidRPr="00CD217E">
        <w:t>Each</w:t>
      </w:r>
      <w:r w:rsidR="00076FE2" w:rsidRPr="00CD217E">
        <w:t xml:space="preserve"> component</w:t>
      </w:r>
      <w:r w:rsidRPr="00CD217E">
        <w:t xml:space="preserve"> was given a rating of one (strong</w:t>
      </w:r>
      <w:r w:rsidR="006B2D50" w:rsidRPr="00CD217E">
        <w:t xml:space="preserve"> </w:t>
      </w:r>
      <w:r w:rsidR="00383956" w:rsidRPr="00CD217E">
        <w:rPr>
          <w:rFonts w:hint="eastAsia"/>
        </w:rPr>
        <w:t>quality</w:t>
      </w:r>
      <w:r w:rsidRPr="00CD217E">
        <w:t>) to three (</w:t>
      </w:r>
      <w:r w:rsidRPr="001F709C">
        <w:rPr>
          <w:noProof/>
        </w:rPr>
        <w:t>weak</w:t>
      </w:r>
      <w:r w:rsidR="006B2D50" w:rsidRPr="00CD217E">
        <w:t xml:space="preserve"> </w:t>
      </w:r>
      <w:r w:rsidR="00383956" w:rsidRPr="00CD217E">
        <w:t>quality</w:t>
      </w:r>
      <w:r w:rsidRPr="00CD217E">
        <w:t>)</w:t>
      </w:r>
      <w:r w:rsidR="00076FE2">
        <w:t>.</w:t>
      </w:r>
      <w:r w:rsidR="000E5C1F">
        <w:fldChar w:fldCharType="begin"/>
      </w:r>
      <w:r w:rsidR="00673195">
        <w:instrText xml:space="preserve"> ADDIN EN.CITE &lt;EndNote&gt;&lt;Cite ExcludeYear="1"&gt;&lt;Author&gt;Effective Public Health Practice Project&lt;/Author&gt;&lt;RecNum&gt;172&lt;/RecNum&gt;&lt;DisplayText&gt;&lt;style face="superscript"&gt;26&lt;/style&gt;&lt;/DisplayText&gt;&lt;record&gt;&lt;rec-number&gt;172&lt;/rec-number&gt;&lt;foreign-keys&gt;&lt;key app="EN" db-id="tawwe2r9od0szoesx0opra9frdwzd0awt2ax" timestamp="1561691668"&gt;172&lt;/key&gt;&lt;/foreign-keys&gt;&lt;ref-type name="Journal Article"&gt;17&lt;/ref-type&gt;&lt;contributors&gt;&lt;authors&gt;&lt;author&gt;Effective Public Health Practice Project,&lt;/author&gt;&lt;/authors&gt;&lt;/contributors&gt;&lt;titles&gt;&lt;title&gt;Quality Assessment Tool for Quantitative Studies Dictionary&lt;/title&gt;&lt;/titles&gt;&lt;dates&gt;&lt;/dates&gt;&lt;urls&gt;&lt;/urls&gt;&lt;/record&gt;&lt;/Cite&gt;&lt;/EndNote&gt;</w:instrText>
      </w:r>
      <w:r w:rsidR="000E5C1F">
        <w:fldChar w:fldCharType="separate"/>
      </w:r>
      <w:r w:rsidR="00673195" w:rsidRPr="00673195">
        <w:rPr>
          <w:noProof/>
          <w:vertAlign w:val="superscript"/>
        </w:rPr>
        <w:t>26</w:t>
      </w:r>
      <w:r w:rsidR="000E5C1F">
        <w:fldChar w:fldCharType="end"/>
      </w:r>
      <w:r w:rsidR="00076FE2">
        <w:t xml:space="preserve"> </w:t>
      </w:r>
      <w:r w:rsidR="00751AF1">
        <w:t>The r</w:t>
      </w:r>
      <w:r w:rsidR="00751AF1" w:rsidRPr="000B42BB">
        <w:t xml:space="preserve">isk </w:t>
      </w:r>
      <w:r w:rsidR="003A6FA7" w:rsidRPr="000B42BB">
        <w:t xml:space="preserve">of bias </w:t>
      </w:r>
      <w:r w:rsidR="00B10393" w:rsidRPr="000B42BB">
        <w:t>in each s</w:t>
      </w:r>
      <w:r w:rsidR="00C70D3E">
        <w:t>tudy</w:t>
      </w:r>
      <w:r w:rsidR="003A6FA7" w:rsidRPr="000B42BB">
        <w:t xml:space="preserve"> </w:t>
      </w:r>
      <w:r w:rsidR="00E67E61" w:rsidRPr="001F709C">
        <w:rPr>
          <w:noProof/>
        </w:rPr>
        <w:t>is</w:t>
      </w:r>
      <w:r w:rsidR="003A6FA7" w:rsidRPr="001F709C">
        <w:rPr>
          <w:noProof/>
        </w:rPr>
        <w:t xml:space="preserve"> reported</w:t>
      </w:r>
      <w:r w:rsidR="003A6FA7" w:rsidRPr="000B42BB">
        <w:t xml:space="preserve"> in </w:t>
      </w:r>
      <w:r w:rsidR="005F692A">
        <w:t>Supplementary data</w:t>
      </w:r>
      <w:r w:rsidR="003A6FA7" w:rsidRPr="000B42BB">
        <w:t xml:space="preserve"> </w:t>
      </w:r>
      <w:r w:rsidR="00C03C10">
        <w:t>4</w:t>
      </w:r>
      <w:r w:rsidR="006573A2">
        <w:t>A</w:t>
      </w:r>
      <w:r w:rsidR="003A6FA7" w:rsidRPr="000B42BB">
        <w:t xml:space="preserve">. </w:t>
      </w:r>
      <w:r w:rsidRPr="000B42BB">
        <w:t xml:space="preserve">We then assessed the </w:t>
      </w:r>
      <w:r w:rsidR="00EF66E2">
        <w:t>certainty</w:t>
      </w:r>
      <w:r w:rsidRPr="000B42BB">
        <w:t xml:space="preserve"> of the evidence for each outcome using the GRADE working group </w:t>
      </w:r>
      <w:r w:rsidRPr="000B42BB">
        <w:lastRenderedPageBreak/>
        <w:t>criteria.</w:t>
      </w:r>
      <w:r w:rsidR="004D1634">
        <w:fldChar w:fldCharType="begin"/>
      </w:r>
      <w:r w:rsidR="00673195">
        <w:instrText xml:space="preserve"> ADDIN EN.CITE &lt;EndNote&gt;&lt;Cite&gt;&lt;Author&gt;Guyatt&lt;/Author&gt;&lt;Year&gt;2008&lt;/Year&gt;&lt;RecNum&gt;173&lt;/RecNum&gt;&lt;DisplayText&gt;&lt;style face="superscript"&gt;27&lt;/style&gt;&lt;/DisplayText&gt;&lt;record&gt;&lt;rec-number&gt;173&lt;/rec-number&gt;&lt;foreign-keys&gt;&lt;key app="EN" db-id="tawwe2r9od0szoesx0opra9frdwzd0awt2ax" timestamp="1561696643"&gt;173&lt;/key&gt;&lt;/foreign-keys&gt;&lt;ref-type name="Journal Article"&gt;17&lt;/ref-type&gt;&lt;contributors&gt;&lt;authors&gt;&lt;author&gt;Guyatt, G. H.&lt;/author&gt;&lt;author&gt;Oxman, A. D.&lt;/author&gt;&lt;author&gt;Vist, G. E.&lt;/author&gt;&lt;author&gt;Kunz, R.&lt;/author&gt;&lt;author&gt;Falck-Ytter, Y.&lt;/author&gt;&lt;author&gt;Alonso-Coello, P.&lt;/author&gt;&lt;author&gt;Schunemann, H. J.&lt;/author&gt;&lt;author&gt;Grade Working Group&lt;/author&gt;&lt;/authors&gt;&lt;/contributors&gt;&lt;auth-address&gt;Department of Clinical Epidemiology and Biostatistics, McMaster University, Hamilton, ON, Canada L8N 3Z5. guyatt@mcmaster.ca&lt;/auth-address&gt;&lt;titles&gt;&lt;title&gt;GRADE: an emerging consensus on rating quality of evidence and strength of recommendations&lt;/title&gt;&lt;secondary-title&gt;BMJ&lt;/secondary-title&gt;&lt;/titles&gt;&lt;periodical&gt;&lt;full-title&gt;BMJ&lt;/full-title&gt;&lt;/periodical&gt;&lt;pages&gt;924-6&lt;/pages&gt;&lt;volume&gt;336&lt;/volume&gt;&lt;number&gt;7650&lt;/number&gt;&lt;edition&gt;2008/04/26&lt;/edition&gt;&lt;keywords&gt;&lt;keyword&gt;Consensus&lt;/keyword&gt;&lt;keyword&gt;Decision Making&lt;/keyword&gt;&lt;keyword&gt;Evidence-Based Medicine/standards&lt;/keyword&gt;&lt;keyword&gt;Practice Guidelines as Topic/*standards&lt;/keyword&gt;&lt;keyword&gt;Quality Indicators, Health Care&lt;/keyword&gt;&lt;/keywords&gt;&lt;dates&gt;&lt;year&gt;2008&lt;/year&gt;&lt;pub-dates&gt;&lt;date&gt;Apr 26&lt;/date&gt;&lt;/pub-dates&gt;&lt;/dates&gt;&lt;isbn&gt;1756-1833 (Electronic)&amp;#xD;0959-8138 (Linking)&lt;/isbn&gt;&lt;accession-num&gt;18436948&lt;/accession-num&gt;&lt;urls&gt;&lt;related-urls&gt;&lt;url&gt;https://www.ncbi.nlm.nih.gov/pubmed/18436948&lt;/url&gt;&lt;/related-urls&gt;&lt;/urls&gt;&lt;custom2&gt;PMC2335261&lt;/custom2&gt;&lt;electronic-resource-num&gt;10.1136/bmj.39489.470347.AD&lt;/electronic-resource-num&gt;&lt;/record&gt;&lt;/Cite&gt;&lt;/EndNote&gt;</w:instrText>
      </w:r>
      <w:r w:rsidR="004D1634">
        <w:fldChar w:fldCharType="separate"/>
      </w:r>
      <w:r w:rsidR="00673195" w:rsidRPr="00673195">
        <w:rPr>
          <w:noProof/>
          <w:vertAlign w:val="superscript"/>
        </w:rPr>
        <w:t>27</w:t>
      </w:r>
      <w:r w:rsidR="004D1634">
        <w:fldChar w:fldCharType="end"/>
      </w:r>
      <w:r w:rsidR="00697079" w:rsidRPr="000B42BB">
        <w:t xml:space="preserve"> The summary of the findings and the level of </w:t>
      </w:r>
      <w:r w:rsidR="00EF66E2">
        <w:t>certainty</w:t>
      </w:r>
      <w:r w:rsidR="00697079" w:rsidRPr="000B42BB">
        <w:t xml:space="preserve"> of </w:t>
      </w:r>
      <w:r w:rsidR="00EF66E2">
        <w:t>the overall body of evidence</w:t>
      </w:r>
      <w:r w:rsidR="00697079" w:rsidRPr="000B42BB">
        <w:t xml:space="preserve"> were assessed using</w:t>
      </w:r>
      <w:r w:rsidR="00F936B4" w:rsidRPr="000B42BB">
        <w:t xml:space="preserve"> </w:t>
      </w:r>
      <w:proofErr w:type="spellStart"/>
      <w:r w:rsidR="00697079" w:rsidRPr="000B42BB">
        <w:t>GRADEpro</w:t>
      </w:r>
      <w:proofErr w:type="spellEnd"/>
      <w:r w:rsidR="00697079" w:rsidRPr="000B42BB">
        <w:t xml:space="preserve"> version 3.6 for Windows.</w:t>
      </w:r>
      <w:r w:rsidR="00745C2B">
        <w:t xml:space="preserve"> </w:t>
      </w:r>
      <w:r w:rsidR="002C49DF">
        <w:t xml:space="preserve">Definitions for the included adverse outcomes </w:t>
      </w:r>
      <w:r w:rsidR="002C49DF" w:rsidRPr="001F709C">
        <w:rPr>
          <w:noProof/>
        </w:rPr>
        <w:t>are provided</w:t>
      </w:r>
      <w:r w:rsidR="002C49DF">
        <w:t xml:space="preserve"> in the GRADE table</w:t>
      </w:r>
      <w:r w:rsidR="004E7F87">
        <w:t xml:space="preserve"> (supplementary data 6)</w:t>
      </w:r>
      <w:r w:rsidR="002C49DF">
        <w:t xml:space="preserve">. </w:t>
      </w:r>
      <w:r w:rsidR="00745C2B">
        <w:t xml:space="preserve">We compared findings from higher quality and lower quality studies, with the overall quality based on an assessment of the flaws in different domains and the seriousness of the flaws. </w:t>
      </w:r>
      <w:r w:rsidRPr="007F5BDB">
        <w:t xml:space="preserve"> </w:t>
      </w:r>
    </w:p>
    <w:p w14:paraId="5445B06C" w14:textId="77777777" w:rsidR="00281AB9" w:rsidRDefault="00281AB9" w:rsidP="005E195A">
      <w:pPr>
        <w:pStyle w:val="Heading2"/>
      </w:pPr>
    </w:p>
    <w:p w14:paraId="443C1905" w14:textId="02ECDF78" w:rsidR="0068406B" w:rsidRPr="007F5BDB" w:rsidRDefault="0068406B" w:rsidP="005E195A">
      <w:pPr>
        <w:pStyle w:val="Heading2"/>
      </w:pPr>
      <w:r w:rsidRPr="007F5BDB">
        <w:t>Analysis and Synthesis</w:t>
      </w:r>
    </w:p>
    <w:p w14:paraId="5098BF83" w14:textId="3B84838D" w:rsidR="0068406B" w:rsidRPr="007F5BDB" w:rsidRDefault="0068406B" w:rsidP="00D775FA">
      <w:r w:rsidRPr="007F5BDB">
        <w:t xml:space="preserve">We </w:t>
      </w:r>
      <w:r w:rsidR="00DC3416" w:rsidRPr="007F5BDB">
        <w:t>e</w:t>
      </w:r>
      <w:r w:rsidR="00DC3416">
        <w:t>xamined</w:t>
      </w:r>
      <w:r w:rsidR="00DC3416" w:rsidRPr="007F5BDB">
        <w:t xml:space="preserve"> </w:t>
      </w:r>
      <w:r w:rsidRPr="007F5BDB">
        <w:t xml:space="preserve">a total of </w:t>
      </w:r>
      <w:r w:rsidR="009601D6">
        <w:t>nine</w:t>
      </w:r>
      <w:r w:rsidR="00501651" w:rsidRPr="007F5BDB">
        <w:t xml:space="preserve"> </w:t>
      </w:r>
      <w:r w:rsidR="00A03017">
        <w:t xml:space="preserve">pregnancy-related </w:t>
      </w:r>
      <w:r w:rsidRPr="007F5BDB">
        <w:t xml:space="preserve">adverse outcomes: stillbirth, infant death, </w:t>
      </w:r>
      <w:r w:rsidR="00B716CA" w:rsidRPr="008F02D5">
        <w:rPr>
          <w:noProof/>
        </w:rPr>
        <w:t>spontaneous</w:t>
      </w:r>
      <w:r w:rsidR="00B716CA">
        <w:t xml:space="preserve"> </w:t>
      </w:r>
      <w:r w:rsidRPr="007F5BDB">
        <w:t>abortion, preterm labor (&lt; 37 weeks), low birth weight, small for gestational age, premature rupture of membranes, postpartum endometritis, and preeclampsia</w:t>
      </w:r>
      <w:r w:rsidR="00DC3416">
        <w:t>. We examined</w:t>
      </w:r>
      <w:r w:rsidR="00501651">
        <w:t xml:space="preserve"> three </w:t>
      </w:r>
      <w:r w:rsidR="00DC3416">
        <w:t xml:space="preserve">fertility-related </w:t>
      </w:r>
      <w:r w:rsidR="00501651">
        <w:t>outcomes: infertility, tubal factor infertility, and ectopic pregnancy</w:t>
      </w:r>
      <w:r w:rsidRPr="007F5BDB">
        <w:t xml:space="preserve">. </w:t>
      </w:r>
      <w:r w:rsidR="00FC07A7">
        <w:rPr>
          <w:rFonts w:eastAsia="Times New Roman Uni"/>
        </w:rPr>
        <w:t>T</w:t>
      </w:r>
      <w:r w:rsidR="00FC07A7" w:rsidRPr="0016570B">
        <w:rPr>
          <w:rFonts w:eastAsia="Times New Roman Uni"/>
        </w:rPr>
        <w:t xml:space="preserve">ubal factor infertility </w:t>
      </w:r>
      <w:r w:rsidR="00FC07A7" w:rsidRPr="001F709C">
        <w:rPr>
          <w:rFonts w:eastAsia="Times New Roman Uni"/>
          <w:noProof/>
        </w:rPr>
        <w:t>was defined</w:t>
      </w:r>
      <w:r w:rsidR="00FC07A7" w:rsidRPr="0016570B">
        <w:rPr>
          <w:rFonts w:eastAsia="Times New Roman Uni"/>
        </w:rPr>
        <w:t xml:space="preserve"> </w:t>
      </w:r>
      <w:r w:rsidR="0057406D">
        <w:rPr>
          <w:rFonts w:eastAsia="Times New Roman Uni"/>
        </w:rPr>
        <w:t>in</w:t>
      </w:r>
      <w:r w:rsidR="00FC07A7" w:rsidRPr="0016570B">
        <w:rPr>
          <w:rFonts w:eastAsia="Times New Roman Uni"/>
        </w:rPr>
        <w:t xml:space="preserve"> women </w:t>
      </w:r>
      <w:r w:rsidR="00B149EB" w:rsidRPr="0016570B">
        <w:rPr>
          <w:rFonts w:eastAsia="Times New Roman Uni"/>
        </w:rPr>
        <w:t>ha</w:t>
      </w:r>
      <w:r w:rsidR="00B149EB">
        <w:rPr>
          <w:rFonts w:eastAsia="Times New Roman Uni"/>
        </w:rPr>
        <w:t>ving</w:t>
      </w:r>
      <w:r w:rsidR="00B149EB" w:rsidRPr="0016570B">
        <w:rPr>
          <w:rFonts w:eastAsia="Times New Roman Uni"/>
        </w:rPr>
        <w:t xml:space="preserve"> </w:t>
      </w:r>
      <w:r w:rsidR="00FC07A7" w:rsidRPr="0016570B">
        <w:rPr>
          <w:rFonts w:eastAsia="Times New Roman Uni"/>
        </w:rPr>
        <w:t>proven infertility due to tubal occlusion (bilateral or unilateral) and confirmed by laparoscopy</w:t>
      </w:r>
      <w:r w:rsidR="00FC07A7">
        <w:t xml:space="preserve">. </w:t>
      </w:r>
      <w:r w:rsidRPr="007F5BDB">
        <w:t>For each</w:t>
      </w:r>
      <w:r w:rsidR="00A54A94">
        <w:t xml:space="preserve"> </w:t>
      </w:r>
      <w:r w:rsidR="009A32DB">
        <w:t>case-control</w:t>
      </w:r>
      <w:r w:rsidR="00A54A94">
        <w:t xml:space="preserve"> study and cross-sectional</w:t>
      </w:r>
      <w:r w:rsidRPr="007F5BDB">
        <w:t xml:space="preserve"> study, we </w:t>
      </w:r>
      <w:r w:rsidR="00990636">
        <w:t>calculated</w:t>
      </w:r>
      <w:r w:rsidRPr="007F5BDB">
        <w:t xml:space="preserve"> odds ratio</w:t>
      </w:r>
      <w:r w:rsidR="00990636">
        <w:t>s</w:t>
      </w:r>
      <w:r w:rsidRPr="007F5BDB">
        <w:t xml:space="preserve"> </w:t>
      </w:r>
      <w:r w:rsidR="00136534">
        <w:t xml:space="preserve">from raw </w:t>
      </w:r>
      <w:r w:rsidR="00572C7D">
        <w:t xml:space="preserve">published </w:t>
      </w:r>
      <w:r w:rsidR="00136534">
        <w:t>study da</w:t>
      </w:r>
      <w:r w:rsidR="00990636">
        <w:t>ta</w:t>
      </w:r>
      <w:r w:rsidRPr="007F5BDB">
        <w:t>.</w:t>
      </w:r>
      <w:r w:rsidR="00A54A94">
        <w:t xml:space="preserve"> For each cohort study, we </w:t>
      </w:r>
      <w:r w:rsidR="00990636">
        <w:t>calculated</w:t>
      </w:r>
      <w:r w:rsidR="00A54A94">
        <w:t xml:space="preserve"> relative </w:t>
      </w:r>
      <w:r w:rsidR="00F034A0">
        <w:t>effect</w:t>
      </w:r>
      <w:r w:rsidR="00E608DD">
        <w:t>s</w:t>
      </w:r>
      <w:r w:rsidR="00F034A0">
        <w:t xml:space="preserve"> </w:t>
      </w:r>
      <w:r w:rsidR="00A54A94">
        <w:t xml:space="preserve">from raw </w:t>
      </w:r>
      <w:r w:rsidR="00572C7D">
        <w:t xml:space="preserve">published </w:t>
      </w:r>
      <w:r w:rsidR="00A54A94">
        <w:t>study data</w:t>
      </w:r>
      <w:r w:rsidR="00120F07">
        <w:t>.</w:t>
      </w:r>
      <w:r w:rsidRPr="007F5BDB">
        <w:t xml:space="preserve"> For </w:t>
      </w:r>
      <w:r w:rsidR="00491EF2">
        <w:t xml:space="preserve">the included </w:t>
      </w:r>
      <w:r w:rsidR="00780162">
        <w:t>studies,</w:t>
      </w:r>
      <w:r w:rsidRPr="007F5BDB">
        <w:t xml:space="preserve"> we included all women diagnosed with </w:t>
      </w:r>
      <w:r w:rsidR="00990636">
        <w:t>c</w:t>
      </w:r>
      <w:r w:rsidR="00710A29">
        <w:t xml:space="preserve">hlamydia </w:t>
      </w:r>
      <w:r w:rsidRPr="007F5BDB">
        <w:t>as cases</w:t>
      </w:r>
      <w:r w:rsidR="00CC57AB">
        <w:t xml:space="preserve"> or exposure</w:t>
      </w:r>
      <w:r w:rsidR="00E077ED">
        <w:t>s</w:t>
      </w:r>
      <w:r w:rsidR="00780162">
        <w:t xml:space="preserve"> regardless of whether they </w:t>
      </w:r>
      <w:r w:rsidR="00780162" w:rsidRPr="001F709C">
        <w:rPr>
          <w:noProof/>
        </w:rPr>
        <w:t>were treated</w:t>
      </w:r>
      <w:r w:rsidRPr="007F5BDB">
        <w:t>.</w:t>
      </w:r>
      <w:r w:rsidR="00CD29D3">
        <w:t xml:space="preserve"> For infertility, we included </w:t>
      </w:r>
      <w:r w:rsidR="00DD72BA">
        <w:t xml:space="preserve">tubal factor infertility </w:t>
      </w:r>
      <w:r w:rsidR="00860D24">
        <w:t xml:space="preserve">as a </w:t>
      </w:r>
      <w:r w:rsidR="00990636">
        <w:t>subgroup</w:t>
      </w:r>
      <w:r w:rsidR="00CD29D3">
        <w:t>.</w:t>
      </w:r>
      <w:r w:rsidR="00990636">
        <w:t xml:space="preserve"> </w:t>
      </w:r>
      <w:r w:rsidR="00A54A94">
        <w:t xml:space="preserve">We also extracted the adjusted estimates available in the </w:t>
      </w:r>
      <w:r w:rsidR="00A54A94">
        <w:lastRenderedPageBreak/>
        <w:t>literature and compare</w:t>
      </w:r>
      <w:r w:rsidR="00990636">
        <w:t>d</w:t>
      </w:r>
      <w:r w:rsidR="00A54A94">
        <w:t xml:space="preserve"> </w:t>
      </w:r>
      <w:r w:rsidR="00DC3416">
        <w:t>them with the unadjusted estimates</w:t>
      </w:r>
      <w:r w:rsidR="00A54A94">
        <w:t>.</w:t>
      </w:r>
      <w:r w:rsidR="003F1195">
        <w:t xml:space="preserve"> </w:t>
      </w:r>
      <w:r w:rsidR="00042744">
        <w:t xml:space="preserve">A </w:t>
      </w:r>
      <w:r w:rsidR="003F1195">
        <w:t xml:space="preserve">Z-test was </w:t>
      </w:r>
      <w:r w:rsidR="00042744">
        <w:t xml:space="preserve">used </w:t>
      </w:r>
      <w:r w:rsidR="003F1195">
        <w:t xml:space="preserve">to compare the </w:t>
      </w:r>
      <w:r w:rsidR="008F51DD">
        <w:t xml:space="preserve">log-transformed </w:t>
      </w:r>
      <w:r w:rsidR="003F1195">
        <w:t xml:space="preserve">pooled crude estimates and the pooled adjusted estimates. </w:t>
      </w:r>
    </w:p>
    <w:p w14:paraId="2979AE51" w14:textId="77777777" w:rsidR="00F860A2" w:rsidRDefault="00F860A2" w:rsidP="00095C5E"/>
    <w:p w14:paraId="0EF7F79C" w14:textId="4EDD585F" w:rsidR="0068406B" w:rsidRDefault="0068406B" w:rsidP="00095C5E">
      <w:r w:rsidRPr="007F5BDB">
        <w:t xml:space="preserve">We conducted </w:t>
      </w:r>
      <w:r w:rsidR="00E608DD">
        <w:t>thirty-seven</w:t>
      </w:r>
      <w:r w:rsidR="00042744">
        <w:t xml:space="preserve"> </w:t>
      </w:r>
      <w:r w:rsidRPr="007F5BDB">
        <w:t>meta-analyses to determine the pooled odds ratio</w:t>
      </w:r>
      <w:r w:rsidR="006B5F33">
        <w:t xml:space="preserve"> or risk ratio</w:t>
      </w:r>
      <w:r w:rsidRPr="007F5BDB">
        <w:t xml:space="preserve"> </w:t>
      </w:r>
      <w:r w:rsidR="00CC0DD0">
        <w:t xml:space="preserve">of </w:t>
      </w:r>
      <w:r w:rsidR="009D6E53">
        <w:t>c</w:t>
      </w:r>
      <w:r w:rsidR="00710A29">
        <w:t xml:space="preserve">hlamydia </w:t>
      </w:r>
      <w:r w:rsidR="00CC0DD0">
        <w:t xml:space="preserve">in women with </w:t>
      </w:r>
      <w:r w:rsidRPr="007F5BDB">
        <w:t xml:space="preserve">adverse </w:t>
      </w:r>
      <w:r w:rsidR="00DF0154">
        <w:t xml:space="preserve">outcomes </w:t>
      </w:r>
      <w:r w:rsidR="009D6E53">
        <w:rPr>
          <w:noProof/>
        </w:rPr>
        <w:t xml:space="preserve">compared to </w:t>
      </w:r>
      <w:r w:rsidR="00CC0DD0">
        <w:t>women without</w:t>
      </w:r>
      <w:r w:rsidR="009D6E53">
        <w:t xml:space="preserve"> chlamydia</w:t>
      </w:r>
      <w:r w:rsidR="009977ED">
        <w:t xml:space="preserve"> (Table 1)</w:t>
      </w:r>
      <w:r w:rsidR="00DF0154">
        <w:t xml:space="preserve">. </w:t>
      </w:r>
      <w:r w:rsidR="00042744">
        <w:t xml:space="preserve">Meta-analyses </w:t>
      </w:r>
      <w:r w:rsidR="00042744" w:rsidRPr="001F709C">
        <w:rPr>
          <w:noProof/>
        </w:rPr>
        <w:t>were done</w:t>
      </w:r>
      <w:r w:rsidR="00042744">
        <w:t xml:space="preserve"> according to outcomes and study designs. </w:t>
      </w:r>
      <w:r w:rsidR="00587C03">
        <w:t xml:space="preserve">As </w:t>
      </w:r>
      <w:r w:rsidR="00587C03" w:rsidRPr="00587C03">
        <w:t>there w</w:t>
      </w:r>
      <w:r w:rsidR="00587C03">
        <w:t>ere</w:t>
      </w:r>
      <w:r w:rsidR="00587C03" w:rsidRPr="00587C03">
        <w:t xml:space="preserve"> limited studies </w:t>
      </w:r>
      <w:r w:rsidR="00587C03">
        <w:t>with</w:t>
      </w:r>
      <w:r w:rsidR="00587C03" w:rsidRPr="00587C03">
        <w:t xml:space="preserve"> adjusted outcomes, we </w:t>
      </w:r>
      <w:r w:rsidR="00587C03">
        <w:t>reported</w:t>
      </w:r>
      <w:r w:rsidR="00587C03" w:rsidRPr="00587C03">
        <w:t xml:space="preserve"> unadjusted relative </w:t>
      </w:r>
      <w:r w:rsidR="00F17E8F">
        <w:t>effect</w:t>
      </w:r>
      <w:r w:rsidR="00560AB3">
        <w:t xml:space="preserve"> </w:t>
      </w:r>
      <w:r w:rsidR="00587C03">
        <w:t>in the</w:t>
      </w:r>
      <w:r w:rsidR="00587C03" w:rsidRPr="00587C03">
        <w:t xml:space="preserve"> </w:t>
      </w:r>
      <w:r w:rsidR="00587C03">
        <w:t xml:space="preserve">forest plots. </w:t>
      </w:r>
      <w:r w:rsidR="006D716E">
        <w:t>Meta-analyses</w:t>
      </w:r>
      <w:r w:rsidR="009D6E53">
        <w:t xml:space="preserve"> </w:t>
      </w:r>
      <w:r w:rsidR="00780162" w:rsidRPr="007F5BDB">
        <w:t>were per</w:t>
      </w:r>
      <w:r w:rsidR="00780162">
        <w:t xml:space="preserve">formed using </w:t>
      </w:r>
      <w:r w:rsidR="003D40E9">
        <w:t>STATA 1</w:t>
      </w:r>
      <w:r w:rsidR="00883315">
        <w:t>5</w:t>
      </w:r>
      <w:r w:rsidR="003D40E9">
        <w:t>.0 (</w:t>
      </w:r>
      <w:proofErr w:type="spellStart"/>
      <w:r w:rsidR="00205A7A" w:rsidRPr="00205A7A">
        <w:t>StataCorp</w:t>
      </w:r>
      <w:proofErr w:type="spellEnd"/>
      <w:r w:rsidR="00205A7A" w:rsidRPr="00205A7A">
        <w:t xml:space="preserve"> LP</w:t>
      </w:r>
      <w:r w:rsidR="003D40E9">
        <w:t>)</w:t>
      </w:r>
      <w:r w:rsidR="0069547A">
        <w:t>.</w:t>
      </w:r>
      <w:r w:rsidR="00780162">
        <w:t xml:space="preserve"> </w:t>
      </w:r>
      <w:r w:rsidR="00780162" w:rsidRPr="007F5BDB">
        <w:t xml:space="preserve">Heterogeneity </w:t>
      </w:r>
      <w:r w:rsidR="00780162" w:rsidRPr="001F709C">
        <w:rPr>
          <w:noProof/>
        </w:rPr>
        <w:t>was assessed</w:t>
      </w:r>
      <w:r w:rsidR="00780162" w:rsidRPr="007F5BDB">
        <w:t xml:space="preserve"> with an </w:t>
      </w:r>
      <w:r w:rsidR="00780162" w:rsidRPr="00C96179">
        <w:rPr>
          <w:i/>
        </w:rPr>
        <w:t>I</w:t>
      </w:r>
      <w:r w:rsidR="00780162" w:rsidRPr="007F5BDB">
        <w:t>-squared statistic.</w:t>
      </w:r>
      <w:r w:rsidR="00780162" w:rsidRPr="007F5BDB">
        <w:fldChar w:fldCharType="begin"/>
      </w:r>
      <w:r w:rsidR="00673195">
        <w:instrText xml:space="preserve"> ADDIN EN.CITE &lt;EndNote&gt;&lt;Cite&gt;&lt;Author&gt;Higgins&lt;/Author&gt;&lt;Year&gt;2002&lt;/Year&gt;&lt;RecNum&gt;28&lt;/RecNum&gt;&lt;DisplayText&gt;&lt;style face="superscript"&gt;28&lt;/style&gt;&lt;/DisplayText&gt;&lt;record&gt;&lt;rec-number&gt;28&lt;/rec-number&gt;&lt;foreign-keys&gt;&lt;key app="EN" db-id="tawwe2r9od0szoesx0opra9frdwzd0awt2ax" timestamp="1561682041"&gt;28&lt;/key&gt;&lt;/foreign-keys&gt;&lt;ref-type name="Journal Article"&gt;17&lt;/ref-type&gt;&lt;contributors&gt;&lt;authors&gt;&lt;author&gt;Higgins, Julian&lt;/author&gt;&lt;author&gt;Thompson, Simon G&lt;/author&gt;&lt;/authors&gt;&lt;/contributors&gt;&lt;titles&gt;&lt;title&gt;Quantifying heterogeneity in</w:instrText>
      </w:r>
      <w:r w:rsidR="00673195">
        <w:rPr>
          <w:rFonts w:hint="eastAsia"/>
        </w:rPr>
        <w:instrText xml:space="preserve"> a meta</w:instrText>
      </w:r>
      <w:r w:rsidR="00673195">
        <w:rPr>
          <w:rFonts w:hint="eastAsia"/>
        </w:rPr>
        <w:instrText>‐</w:instrText>
      </w:r>
      <w:r w:rsidR="00673195">
        <w:rPr>
          <w:rFonts w:hint="eastAsia"/>
        </w:rPr>
        <w:instrText>analysis&lt;/title&gt;&lt;secondary-title&gt;Statistics in medicine&lt;/secondary-title&gt;&lt;/titles&gt;&lt;periodical&gt;&lt;full-title&gt;Statistics in medicine&lt;/full-title&gt;&lt;/periodical&gt;&lt;pages&gt;1539-1558&lt;/pages&gt;&lt;volume&gt;21&lt;/volume&gt;&lt;number&gt;11&lt;/number&gt;&lt;dates&gt;&lt;year&gt;2002&lt;/year&gt;&lt;/dates</w:instrText>
      </w:r>
      <w:r w:rsidR="00673195">
        <w:instrText>&gt;&lt;isbn&gt;1097-0258&lt;/isbn&gt;&lt;urls&gt;&lt;/urls&gt;&lt;/record&gt;&lt;/Cite&gt;&lt;/EndNote&gt;</w:instrText>
      </w:r>
      <w:r w:rsidR="00780162" w:rsidRPr="007F5BDB">
        <w:fldChar w:fldCharType="separate"/>
      </w:r>
      <w:r w:rsidR="00673195" w:rsidRPr="00673195">
        <w:rPr>
          <w:noProof/>
          <w:vertAlign w:val="superscript"/>
        </w:rPr>
        <w:t>28</w:t>
      </w:r>
      <w:r w:rsidR="00780162" w:rsidRPr="007F5BDB">
        <w:fldChar w:fldCharType="end"/>
      </w:r>
      <w:r w:rsidR="00780162" w:rsidRPr="007F5BDB">
        <w:t xml:space="preserve"> </w:t>
      </w:r>
      <w:r w:rsidR="009D6E53">
        <w:t xml:space="preserve">We used a </w:t>
      </w:r>
      <w:r w:rsidR="005E72AE" w:rsidRPr="005E72AE">
        <w:t xml:space="preserve">random-effects model. </w:t>
      </w:r>
      <w:r w:rsidR="005E72AE" w:rsidRPr="001F709C">
        <w:rPr>
          <w:noProof/>
        </w:rPr>
        <w:t>In comparison to a fixed</w:t>
      </w:r>
      <w:r w:rsidR="005535FA">
        <w:rPr>
          <w:noProof/>
        </w:rPr>
        <w:t>-</w:t>
      </w:r>
      <w:r w:rsidR="005E72AE" w:rsidRPr="001F709C">
        <w:rPr>
          <w:noProof/>
        </w:rPr>
        <w:t>effect</w:t>
      </w:r>
      <w:r w:rsidR="008C6196">
        <w:rPr>
          <w:noProof/>
        </w:rPr>
        <w:t>s</w:t>
      </w:r>
      <w:r w:rsidR="005E72AE" w:rsidRPr="001F709C">
        <w:rPr>
          <w:noProof/>
        </w:rPr>
        <w:t xml:space="preserve"> model, a random</w:t>
      </w:r>
      <w:r w:rsidR="005535FA">
        <w:rPr>
          <w:noProof/>
        </w:rPr>
        <w:t>-</w:t>
      </w:r>
      <w:r w:rsidR="005E72AE" w:rsidRPr="001F709C">
        <w:rPr>
          <w:noProof/>
        </w:rPr>
        <w:t>effect</w:t>
      </w:r>
      <w:r w:rsidR="008C6196">
        <w:rPr>
          <w:noProof/>
        </w:rPr>
        <w:t>s</w:t>
      </w:r>
      <w:r w:rsidR="005E72AE" w:rsidRPr="001F709C">
        <w:rPr>
          <w:noProof/>
        </w:rPr>
        <w:t xml:space="preserve"> model has a wider confidence interval for the underlying parameter and better anticipates the possibility that other </w:t>
      </w:r>
      <w:r w:rsidR="006D716E">
        <w:rPr>
          <w:noProof/>
        </w:rPr>
        <w:t xml:space="preserve">unpublished </w:t>
      </w:r>
      <w:r w:rsidR="005E72AE" w:rsidRPr="001F709C">
        <w:rPr>
          <w:noProof/>
        </w:rPr>
        <w:t xml:space="preserve">studies may </w:t>
      </w:r>
      <w:r w:rsidR="005535FA">
        <w:rPr>
          <w:noProof/>
        </w:rPr>
        <w:t>report</w:t>
      </w:r>
      <w:r w:rsidR="005E72AE" w:rsidRPr="001F709C">
        <w:rPr>
          <w:noProof/>
        </w:rPr>
        <w:t xml:space="preserve"> differ</w:t>
      </w:r>
      <w:r w:rsidR="005535FA">
        <w:rPr>
          <w:noProof/>
        </w:rPr>
        <w:t>ent</w:t>
      </w:r>
      <w:r w:rsidR="005E72AE" w:rsidRPr="001F709C">
        <w:rPr>
          <w:noProof/>
        </w:rPr>
        <w:t xml:space="preserve"> outcomes from those included in the meta-analysis.</w:t>
      </w:r>
      <w:r w:rsidR="005E72AE" w:rsidRPr="005F7783">
        <w:rPr>
          <w:noProof/>
        </w:rPr>
        <w:fldChar w:fldCharType="begin"/>
      </w:r>
      <w:r w:rsidR="00673195" w:rsidRPr="001F709C">
        <w:rPr>
          <w:noProof/>
        </w:rPr>
        <w:instrText xml:space="preserve"> ADDIN EN.CITE &lt;EndNote&gt;&lt;Cite&gt;&lt;Author&gt;Fleiss&lt;/Author&gt;&lt;Year&gt;1993&lt;/Year&gt;&lt;RecNum&gt;27&lt;/RecNum&gt;&lt;DisplayText&gt;&lt;style face="superscript"&gt;29&lt;/style&gt;&lt;/DisplayText&gt;&lt;record&gt;&lt;rec-number&gt;27&lt;/rec-number&gt;&lt;foreign-keys&gt;&lt;key app="EN" db-id="tawwe2r9od0szoesx0opra9frdwzd0awt2ax" timestamp="1561682041"&gt;27&lt;/key&gt;&lt;/foreign-keys&gt;&lt;ref-type name="Journal Article"&gt;17&lt;/ref-type&gt;&lt;contributors&gt;&lt;authors&gt;&lt;author&gt;Fleiss, J. L.&lt;/author&gt;&lt;/authors&gt;&lt;/contributors&gt;&lt;auth-address&gt;Division of Biostatistics, Columbia School of Public Health, New York 10032-3799.&lt;/auth-address&gt;&lt;titles&gt;&lt;title&gt;The statistical basis of meta-analysis&lt;/title&gt;&lt;secondary-title&gt;Stat Methods Med Res&lt;/secondary-title&gt;&lt;alt-title&gt;Statistical methods in medical research&lt;/alt-title&gt;&lt;/titles&gt;&lt;periodical&gt;&lt;full-title&gt;Stat Methods Med Res&lt;/full-title&gt;&lt;abbr-1&gt;Statistical methods in medical research&lt;/abbr-1&gt;&lt;/periodical&gt;&lt;alt-periodical&gt;&lt;full-title&gt;Stat Methods Med Res&lt;/full-title&gt;&lt;abbr-1&gt;Statistical methods in medical research&lt;/abbr-1&gt;&lt;/alt-periodical&gt;&lt;pages&gt;121-45&lt;/pages&gt;&lt;volume&gt;2&lt;/volume&gt;&lt;number&gt;2&lt;/number&gt;&lt;edition&gt;1993/01/01&lt;/edition&gt;&lt;keywords&gt;&lt;keyword&gt;Clinical Trials as Topic/methods&lt;/keyword&gt;&lt;keyword&gt;*Meta-Analysis as Topic&lt;/keyword&gt;&lt;keyword&gt;*Models, Statistical&lt;/keyword&gt;&lt;keyword&gt;Odds Ratio&lt;/keyword&gt;&lt;keyword&gt;Random Allocation&lt;/keyword&gt;&lt;keyword&gt;Risk&lt;/keyword&gt;&lt;/keywords&gt;&lt;dates&gt;&lt;year&gt;1993&lt;/year&gt;&lt;/dates&gt;&lt;isbn&gt;0962-2802 (Print)&amp;#xD;0962-2802&lt;/isbn&gt;&lt;accession-num&gt;8261254&lt;/accession-num&gt;&lt;urls&gt;&lt;/urls&gt;&lt;remote-database-provider&gt;NLM&lt;/remote-database-provider&gt;&lt;language&gt;eng&lt;/language&gt;&lt;/record&gt;&lt;/Cite&gt;&lt;/EndNote&gt;</w:instrText>
      </w:r>
      <w:r w:rsidR="005E72AE" w:rsidRPr="005F7783">
        <w:rPr>
          <w:noProof/>
        </w:rPr>
        <w:fldChar w:fldCharType="separate"/>
      </w:r>
      <w:r w:rsidR="00673195" w:rsidRPr="001F709C">
        <w:rPr>
          <w:noProof/>
          <w:vertAlign w:val="superscript"/>
        </w:rPr>
        <w:t>29</w:t>
      </w:r>
      <w:r w:rsidR="005E72AE" w:rsidRPr="005F7783">
        <w:rPr>
          <w:noProof/>
        </w:rPr>
        <w:fldChar w:fldCharType="end"/>
      </w:r>
      <w:r w:rsidR="005E72AE" w:rsidRPr="001F709C">
        <w:rPr>
          <w:noProof/>
        </w:rPr>
        <w:t xml:space="preserve"> </w:t>
      </w:r>
      <w:r w:rsidR="00780162" w:rsidRPr="001F709C">
        <w:rPr>
          <w:noProof/>
        </w:rPr>
        <w:t xml:space="preserve">To detect publication bias, we visually inspected funnel plots for </w:t>
      </w:r>
      <w:r w:rsidR="000648A6" w:rsidRPr="001F709C">
        <w:rPr>
          <w:noProof/>
        </w:rPr>
        <w:t>a</w:t>
      </w:r>
      <w:r w:rsidR="00780162" w:rsidRPr="001F709C">
        <w:rPr>
          <w:noProof/>
        </w:rPr>
        <w:t xml:space="preserve">symmetry for each </w:t>
      </w:r>
      <w:r w:rsidR="00A30DC0" w:rsidRPr="001F709C">
        <w:rPr>
          <w:noProof/>
        </w:rPr>
        <w:t>meta-analysis</w:t>
      </w:r>
      <w:r w:rsidR="00780162" w:rsidRPr="001F709C">
        <w:rPr>
          <w:noProof/>
        </w:rPr>
        <w:t xml:space="preserve"> with ten</w:t>
      </w:r>
      <w:r w:rsidR="0048688C" w:rsidRPr="001F709C">
        <w:rPr>
          <w:noProof/>
        </w:rPr>
        <w:t xml:space="preserve"> or more</w:t>
      </w:r>
      <w:r w:rsidR="00780162" w:rsidRPr="001F709C">
        <w:rPr>
          <w:noProof/>
        </w:rPr>
        <w:t xml:space="preserve"> studies.</w:t>
      </w:r>
      <w:r w:rsidR="00CB0E5C">
        <w:t xml:space="preserve"> </w:t>
      </w:r>
      <w:r w:rsidR="009D6E53">
        <w:t xml:space="preserve">An </w:t>
      </w:r>
      <w:r w:rsidR="00CB0E5C">
        <w:t xml:space="preserve">Egger test </w:t>
      </w:r>
      <w:r w:rsidR="00CB0E5C" w:rsidRPr="001F709C">
        <w:rPr>
          <w:noProof/>
        </w:rPr>
        <w:t xml:space="preserve">was </w:t>
      </w:r>
      <w:r w:rsidR="00DC3416">
        <w:rPr>
          <w:noProof/>
        </w:rPr>
        <w:t xml:space="preserve">also </w:t>
      </w:r>
      <w:r w:rsidR="009D6E53" w:rsidRPr="001F709C">
        <w:rPr>
          <w:noProof/>
        </w:rPr>
        <w:t>used</w:t>
      </w:r>
      <w:r w:rsidR="009D6E53">
        <w:t xml:space="preserve"> </w:t>
      </w:r>
      <w:r w:rsidR="00DC3416">
        <w:t>to detect</w:t>
      </w:r>
      <w:r w:rsidR="009D6E53">
        <w:t xml:space="preserve"> </w:t>
      </w:r>
      <w:r w:rsidR="00655619">
        <w:t>publication bias.</w:t>
      </w:r>
      <w:r w:rsidR="00572C7D" w:rsidDel="00572C7D">
        <w:t xml:space="preserve"> </w:t>
      </w:r>
    </w:p>
    <w:p w14:paraId="0C4F0DE8" w14:textId="77777777" w:rsidR="00281AB9" w:rsidRDefault="00281AB9" w:rsidP="00095C5E"/>
    <w:p w14:paraId="4E191018" w14:textId="49C813BC" w:rsidR="0062088F" w:rsidRDefault="0062088F" w:rsidP="000B74FB">
      <w:r>
        <w:t xml:space="preserve">To investigate potential causes of heterogeneity, we conducted </w:t>
      </w:r>
      <w:r w:rsidR="00DC3416">
        <w:t>subgroup analyses among</w:t>
      </w:r>
      <w:r w:rsidR="0072418F">
        <w:t xml:space="preserve"> all outcomes with </w:t>
      </w:r>
      <w:r w:rsidR="0065669D" w:rsidRPr="001A1FA2">
        <w:t>10</w:t>
      </w:r>
      <w:r w:rsidR="0048688C">
        <w:t xml:space="preserve"> or more</w:t>
      </w:r>
      <w:r w:rsidR="0072418F" w:rsidRPr="00CC7F1D">
        <w:t xml:space="preserve"> </w:t>
      </w:r>
      <w:r w:rsidR="002F3640">
        <w:t>case</w:t>
      </w:r>
      <w:r w:rsidR="000E0F64">
        <w:t xml:space="preserve">-control </w:t>
      </w:r>
      <w:r w:rsidR="0072418F" w:rsidRPr="00CC7F1D">
        <w:t xml:space="preserve">studies </w:t>
      </w:r>
      <w:r w:rsidR="006D716E">
        <w:t>based on</w:t>
      </w:r>
      <w:r w:rsidR="002E6CCF">
        <w:t xml:space="preserve"> </w:t>
      </w:r>
      <w:r w:rsidR="00CC7F1D">
        <w:t>World Bank income classification</w:t>
      </w:r>
      <w:r>
        <w:t xml:space="preserve"> (</w:t>
      </w:r>
      <w:r w:rsidR="008C6196">
        <w:t>high versus low-middle income countries</w:t>
      </w:r>
      <w:r w:rsidR="00DC3416">
        <w:t>)</w:t>
      </w:r>
      <w:r w:rsidR="006D716E">
        <w:t>,</w:t>
      </w:r>
      <w:r>
        <w:t xml:space="preserve"> year of publication (before or </w:t>
      </w:r>
      <w:r>
        <w:lastRenderedPageBreak/>
        <w:t xml:space="preserve">after 2000), and category of </w:t>
      </w:r>
      <w:r w:rsidR="008C6196">
        <w:t>specimen type as a surrogate for diagnostic accuracy</w:t>
      </w:r>
      <w:r>
        <w:t xml:space="preserve"> (serum versus </w:t>
      </w:r>
      <w:r w:rsidR="0072418F">
        <w:t xml:space="preserve">urine </w:t>
      </w:r>
      <w:r w:rsidR="006D716E">
        <w:t>or</w:t>
      </w:r>
      <w:r>
        <w:t xml:space="preserve"> reproductive tract)</w:t>
      </w:r>
      <w:r w:rsidR="00B1058D">
        <w:t>.</w:t>
      </w:r>
      <w:r w:rsidR="00BA1580">
        <w:t xml:space="preserve"> </w:t>
      </w:r>
      <w:r w:rsidR="000E0F64">
        <w:t xml:space="preserve">If </w:t>
      </w:r>
      <w:r w:rsidR="0046153B">
        <w:t>a</w:t>
      </w:r>
      <w:r w:rsidR="000E0F64">
        <w:t xml:space="preserve"> study c</w:t>
      </w:r>
      <w:r w:rsidR="00DC3416">
        <w:t>ould not</w:t>
      </w:r>
      <w:r w:rsidR="000E0F64">
        <w:t xml:space="preserve"> </w:t>
      </w:r>
      <w:r w:rsidR="000E0F64" w:rsidRPr="001F709C">
        <w:rPr>
          <w:noProof/>
        </w:rPr>
        <w:t>be classified</w:t>
      </w:r>
      <w:r w:rsidR="000E0F64">
        <w:t xml:space="preserve"> into either </w:t>
      </w:r>
      <w:r w:rsidR="0046153B">
        <w:t>sub-</w:t>
      </w:r>
      <w:r w:rsidR="000E0F64">
        <w:t>group, we exclude</w:t>
      </w:r>
      <w:r w:rsidR="002E6CCF">
        <w:t>d</w:t>
      </w:r>
      <w:r w:rsidR="000E0F64">
        <w:t xml:space="preserve"> </w:t>
      </w:r>
      <w:r w:rsidR="0046153B">
        <w:t xml:space="preserve">it </w:t>
      </w:r>
      <w:r w:rsidR="006D716E">
        <w:t>from</w:t>
      </w:r>
      <w:r w:rsidR="000E0F64">
        <w:t xml:space="preserve"> the subgroup analysis. </w:t>
      </w:r>
      <w:r w:rsidR="00DC3416">
        <w:t>A</w:t>
      </w:r>
      <w:r w:rsidR="0063493E">
        <w:t>djusted r</w:t>
      </w:r>
      <w:r w:rsidR="008C6196">
        <w:t>isk ratios</w:t>
      </w:r>
      <w:r w:rsidR="0063493E">
        <w:t xml:space="preserve"> were</w:t>
      </w:r>
      <w:r w:rsidR="00DC3416">
        <w:t xml:space="preserve"> used</w:t>
      </w:r>
      <w:r w:rsidR="0063493E">
        <w:t xml:space="preserve"> in subgroup analys</w:t>
      </w:r>
      <w:r w:rsidR="002737CE">
        <w:t>e</w:t>
      </w:r>
      <w:r w:rsidR="0063493E">
        <w:t xml:space="preserve">s. </w:t>
      </w:r>
    </w:p>
    <w:p w14:paraId="1E0307F7" w14:textId="77777777" w:rsidR="00281AB9" w:rsidRPr="002E6CCF" w:rsidRDefault="00281AB9" w:rsidP="001A1FA2">
      <w:pPr>
        <w:pStyle w:val="Heading2"/>
      </w:pPr>
    </w:p>
    <w:p w14:paraId="7236A380" w14:textId="76FE8A0D" w:rsidR="008A3162" w:rsidRPr="001A1FA2" w:rsidRDefault="008A3162" w:rsidP="001A1FA2">
      <w:pPr>
        <w:pStyle w:val="Heading2"/>
        <w:rPr>
          <w:b w:val="0"/>
        </w:rPr>
      </w:pPr>
      <w:r w:rsidRPr="001A1FA2">
        <w:t>Role of the funding source</w:t>
      </w:r>
    </w:p>
    <w:p w14:paraId="6562ECC9" w14:textId="501CC492" w:rsidR="008A3162" w:rsidRPr="001A1FA2" w:rsidRDefault="006D716E" w:rsidP="008A3162">
      <w:r>
        <w:t>The funders had no role in the decision to publish or in any of the analysis or writing associated with this manuscript.</w:t>
      </w:r>
    </w:p>
    <w:p w14:paraId="2ADE692F" w14:textId="77777777" w:rsidR="00281AB9" w:rsidRDefault="00281AB9" w:rsidP="005E195A">
      <w:pPr>
        <w:pStyle w:val="Heading1"/>
      </w:pPr>
    </w:p>
    <w:p w14:paraId="21D5DC0B" w14:textId="52E80A42" w:rsidR="005A653D" w:rsidRDefault="005A653D" w:rsidP="005E195A">
      <w:pPr>
        <w:pStyle w:val="Heading1"/>
      </w:pPr>
      <w:r>
        <w:t>Results</w:t>
      </w:r>
    </w:p>
    <w:p w14:paraId="2171E3CC" w14:textId="77777777" w:rsidR="005427BB" w:rsidRPr="0032401A" w:rsidRDefault="005427BB" w:rsidP="005E195A">
      <w:pPr>
        <w:pStyle w:val="Heading2"/>
      </w:pPr>
      <w:bookmarkStart w:id="5" w:name="_Toc427626207"/>
      <w:bookmarkStart w:id="6" w:name="_Toc429660752"/>
      <w:bookmarkStart w:id="7" w:name="_Toc304981074"/>
      <w:r w:rsidRPr="0032401A">
        <w:t>Study selection</w:t>
      </w:r>
      <w:bookmarkEnd w:id="5"/>
      <w:bookmarkEnd w:id="6"/>
      <w:bookmarkEnd w:id="7"/>
    </w:p>
    <w:p w14:paraId="293CD444" w14:textId="45979496" w:rsidR="00F13D7C" w:rsidRDefault="005427BB" w:rsidP="00D775FA">
      <w:r w:rsidRPr="00D6776A">
        <w:t xml:space="preserve">A total of </w:t>
      </w:r>
      <w:r w:rsidR="000223C7">
        <w:t>6429</w:t>
      </w:r>
      <w:r w:rsidR="000223C7" w:rsidRPr="00D6776A">
        <w:t xml:space="preserve"> </w:t>
      </w:r>
      <w:r w:rsidR="00713418">
        <w:t>studies</w:t>
      </w:r>
      <w:r w:rsidRPr="00D6776A">
        <w:t xml:space="preserve"> </w:t>
      </w:r>
      <w:r w:rsidRPr="001F709C">
        <w:rPr>
          <w:noProof/>
        </w:rPr>
        <w:t>were identified</w:t>
      </w:r>
      <w:r w:rsidRPr="00D6776A">
        <w:t xml:space="preserve"> and </w:t>
      </w:r>
      <w:r>
        <w:t>1699</w:t>
      </w:r>
      <w:r w:rsidR="00BB4193">
        <w:t xml:space="preserve"> duplicates </w:t>
      </w:r>
      <w:r w:rsidR="00BB4193" w:rsidRPr="001F709C">
        <w:rPr>
          <w:noProof/>
        </w:rPr>
        <w:t>were removed</w:t>
      </w:r>
      <w:r w:rsidR="00BB4193">
        <w:t xml:space="preserve">. </w:t>
      </w:r>
      <w:r w:rsidRPr="00D6776A">
        <w:t xml:space="preserve">Each of the </w:t>
      </w:r>
      <w:r w:rsidR="000223C7">
        <w:t>4730</w:t>
      </w:r>
      <w:r w:rsidR="000223C7" w:rsidRPr="0030029E">
        <w:t xml:space="preserve"> </w:t>
      </w:r>
      <w:r w:rsidRPr="006F5215">
        <w:rPr>
          <w:noProof/>
        </w:rPr>
        <w:t>unique</w:t>
      </w:r>
      <w:r w:rsidRPr="0030029E">
        <w:t xml:space="preserve"> </w:t>
      </w:r>
      <w:r w:rsidR="00B55473">
        <w:t>titles</w:t>
      </w:r>
      <w:r w:rsidR="00B55473" w:rsidRPr="0030029E">
        <w:t xml:space="preserve"> </w:t>
      </w:r>
      <w:r w:rsidRPr="001F709C">
        <w:rPr>
          <w:noProof/>
        </w:rPr>
        <w:t>w</w:t>
      </w:r>
      <w:r w:rsidR="00F84AB6" w:rsidRPr="001F709C">
        <w:rPr>
          <w:noProof/>
        </w:rPr>
        <w:t>as</w:t>
      </w:r>
      <w:r w:rsidRPr="001F709C">
        <w:rPr>
          <w:noProof/>
        </w:rPr>
        <w:t xml:space="preserve"> examined</w:t>
      </w:r>
      <w:r>
        <w:t xml:space="preserve"> </w:t>
      </w:r>
      <w:r w:rsidRPr="00943D64">
        <w:t>and</w:t>
      </w:r>
      <w:r w:rsidR="00B55473">
        <w:t xml:space="preserve"> </w:t>
      </w:r>
      <w:r w:rsidR="00852670">
        <w:t xml:space="preserve">4506 </w:t>
      </w:r>
      <w:r w:rsidR="00713418">
        <w:t>studies</w:t>
      </w:r>
      <w:r w:rsidR="00B55473">
        <w:t xml:space="preserve"> </w:t>
      </w:r>
      <w:r w:rsidR="00B55473" w:rsidRPr="001F709C">
        <w:rPr>
          <w:noProof/>
        </w:rPr>
        <w:t>were excluded</w:t>
      </w:r>
      <w:r w:rsidR="00B55473">
        <w:t xml:space="preserve">. </w:t>
      </w:r>
      <w:r w:rsidR="002E6CCF">
        <w:t xml:space="preserve">The resulting </w:t>
      </w:r>
      <w:r w:rsidR="00A72508">
        <w:t xml:space="preserve">224 </w:t>
      </w:r>
      <w:r w:rsidR="00B55473">
        <w:t xml:space="preserve">full-text </w:t>
      </w:r>
      <w:r w:rsidR="00713418">
        <w:t>studies</w:t>
      </w:r>
      <w:r w:rsidR="00B55473">
        <w:t xml:space="preserve"> </w:t>
      </w:r>
      <w:r w:rsidR="00B55473" w:rsidRPr="001F709C">
        <w:rPr>
          <w:noProof/>
        </w:rPr>
        <w:t>were examined</w:t>
      </w:r>
      <w:r w:rsidR="00DC3416">
        <w:t xml:space="preserve"> and </w:t>
      </w:r>
      <w:r w:rsidR="00A72508">
        <w:t>1</w:t>
      </w:r>
      <w:r w:rsidR="004172E5">
        <w:t>17</w:t>
      </w:r>
      <w:r w:rsidR="00A72508">
        <w:t xml:space="preserve"> </w:t>
      </w:r>
      <w:r w:rsidR="00C26409">
        <w:t xml:space="preserve">of these </w:t>
      </w:r>
      <w:r w:rsidR="00C26409" w:rsidRPr="001F709C">
        <w:rPr>
          <w:noProof/>
        </w:rPr>
        <w:t>were excluded</w:t>
      </w:r>
      <w:r w:rsidR="00C26409">
        <w:t xml:space="preserve">: </w:t>
      </w:r>
      <w:r w:rsidR="004172E5">
        <w:t>104</w:t>
      </w:r>
      <w:r w:rsidR="00A72508" w:rsidRPr="00B64A02">
        <w:t xml:space="preserve"> </w:t>
      </w:r>
      <w:r w:rsidR="00CC7F1D" w:rsidRPr="00B64A02">
        <w:t xml:space="preserve">full-text articles </w:t>
      </w:r>
      <w:r w:rsidR="00E605CC">
        <w:t>did not meet inclusion criteria</w:t>
      </w:r>
      <w:r w:rsidR="00DC3416">
        <w:t xml:space="preserve">; </w:t>
      </w:r>
      <w:r w:rsidR="00E605CC" w:rsidRPr="006F5215">
        <w:rPr>
          <w:noProof/>
        </w:rPr>
        <w:t>t</w:t>
      </w:r>
      <w:r w:rsidR="00713418" w:rsidRPr="006F5215">
        <w:rPr>
          <w:noProof/>
        </w:rPr>
        <w:t>he</w:t>
      </w:r>
      <w:r w:rsidR="00713418">
        <w:t xml:space="preserve"> full-text</w:t>
      </w:r>
      <w:r w:rsidR="00CC7F1D">
        <w:t>s</w:t>
      </w:r>
      <w:r w:rsidR="00713418">
        <w:t xml:space="preserve"> </w:t>
      </w:r>
      <w:r w:rsidR="00713418" w:rsidRPr="003C3C9C">
        <w:t xml:space="preserve">for </w:t>
      </w:r>
      <w:r w:rsidR="00A72508">
        <w:t>1</w:t>
      </w:r>
      <w:r w:rsidR="004172E5">
        <w:t>3</w:t>
      </w:r>
      <w:r w:rsidR="00A72508" w:rsidRPr="003C3C9C">
        <w:t xml:space="preserve"> </w:t>
      </w:r>
      <w:r w:rsidR="00713418" w:rsidRPr="003C3C9C">
        <w:t>studies</w:t>
      </w:r>
      <w:r w:rsidR="000648A6" w:rsidRPr="003C3C9C">
        <w:t xml:space="preserve"> </w:t>
      </w:r>
      <w:r w:rsidR="00713418" w:rsidRPr="006F5215">
        <w:rPr>
          <w:noProof/>
        </w:rPr>
        <w:t>were</w:t>
      </w:r>
      <w:r w:rsidR="00713418" w:rsidRPr="003C3C9C">
        <w:t xml:space="preserve"> unable to be located.</w:t>
      </w:r>
      <w:r w:rsidR="005A653D" w:rsidRPr="00B64A02">
        <w:t xml:space="preserve"> </w:t>
      </w:r>
      <w:r w:rsidR="00713418" w:rsidRPr="00B64A02">
        <w:t>A</w:t>
      </w:r>
      <w:r w:rsidRPr="00B64A02">
        <w:t xml:space="preserve"> total of</w:t>
      </w:r>
      <w:r w:rsidR="008C6196">
        <w:t xml:space="preserve"> </w:t>
      </w:r>
      <w:r w:rsidR="00772459">
        <w:rPr>
          <w:rFonts w:hint="eastAsia"/>
        </w:rPr>
        <w:t>107</w:t>
      </w:r>
      <w:r w:rsidR="00B74A22" w:rsidRPr="00B64A02">
        <w:t xml:space="preserve"> </w:t>
      </w:r>
      <w:r w:rsidR="00CE5D4A" w:rsidRPr="00B64A02">
        <w:t>studies</w:t>
      </w:r>
      <w:r w:rsidR="00DC3416">
        <w:t xml:space="preserve"> reporting a total of </w:t>
      </w:r>
      <w:r w:rsidR="00772459">
        <w:rPr>
          <w:rFonts w:hint="eastAsia"/>
        </w:rPr>
        <w:t>160</w:t>
      </w:r>
      <w:r w:rsidR="00A72508">
        <w:t xml:space="preserve"> </w:t>
      </w:r>
      <w:r w:rsidR="00DC3416">
        <w:t>observations</w:t>
      </w:r>
      <w:r w:rsidRPr="00B64A02">
        <w:t xml:space="preserve"> </w:t>
      </w:r>
      <w:r w:rsidR="00B55473" w:rsidRPr="00B64A02">
        <w:t xml:space="preserve">were included </w:t>
      </w:r>
      <w:r w:rsidR="00DC3416">
        <w:t xml:space="preserve">in the </w:t>
      </w:r>
      <w:r w:rsidR="005B5406">
        <w:t>analysis</w:t>
      </w:r>
      <w:r w:rsidR="00DC3416">
        <w:t xml:space="preserve">. We focused on </w:t>
      </w:r>
      <w:r w:rsidR="006D716E">
        <w:t xml:space="preserve">reporting </w:t>
      </w:r>
      <w:r w:rsidR="00860D24">
        <w:t>twelve</w:t>
      </w:r>
      <w:r w:rsidR="00C22705" w:rsidRPr="00943D64">
        <w:t xml:space="preserve"> </w:t>
      </w:r>
      <w:r w:rsidR="00CD4D63">
        <w:t xml:space="preserve">study </w:t>
      </w:r>
      <w:r w:rsidRPr="00943D64">
        <w:t>outcomes</w:t>
      </w:r>
      <w:r w:rsidR="00B55473">
        <w:t xml:space="preserve"> </w:t>
      </w:r>
      <w:r w:rsidRPr="00943D64">
        <w:t>(Fig 1</w:t>
      </w:r>
      <w:r w:rsidR="00C63136">
        <w:t xml:space="preserve">, </w:t>
      </w:r>
      <w:r w:rsidR="005F692A">
        <w:t>Supplementary data</w:t>
      </w:r>
      <w:r w:rsidR="00C63136" w:rsidRPr="002C2E2E">
        <w:t xml:space="preserve"> </w:t>
      </w:r>
      <w:r w:rsidR="009A3D3F">
        <w:t>4</w:t>
      </w:r>
      <w:r w:rsidR="006573A2">
        <w:t>B</w:t>
      </w:r>
      <w:r w:rsidRPr="00943D64">
        <w:t>).</w:t>
      </w:r>
      <w:r w:rsidRPr="0030029E">
        <w:t xml:space="preserve"> </w:t>
      </w:r>
    </w:p>
    <w:p w14:paraId="41C78FDF" w14:textId="77777777" w:rsidR="00281AB9" w:rsidRDefault="00281AB9" w:rsidP="00095C5E"/>
    <w:p w14:paraId="2B417245" w14:textId="31932653" w:rsidR="002334F2" w:rsidRDefault="00F13D7C" w:rsidP="00095C5E">
      <w:r w:rsidRPr="00D6776A">
        <w:lastRenderedPageBreak/>
        <w:t xml:space="preserve">Of </w:t>
      </w:r>
      <w:r w:rsidRPr="0095163A">
        <w:t xml:space="preserve">the </w:t>
      </w:r>
      <w:r w:rsidR="00772459">
        <w:rPr>
          <w:rFonts w:hint="eastAsia"/>
        </w:rPr>
        <w:t>107</w:t>
      </w:r>
      <w:r w:rsidR="00C357AD" w:rsidRPr="00D6776A">
        <w:t xml:space="preserve"> </w:t>
      </w:r>
      <w:r w:rsidRPr="00D6776A">
        <w:t xml:space="preserve">included </w:t>
      </w:r>
      <w:r>
        <w:t>studies</w:t>
      </w:r>
      <w:r w:rsidRPr="00D6776A">
        <w:t xml:space="preserve">, </w:t>
      </w:r>
      <w:r w:rsidR="005535FA">
        <w:t>36</w:t>
      </w:r>
      <w:r w:rsidR="00E06FB7">
        <w:t xml:space="preserve"> </w:t>
      </w:r>
      <w:r w:rsidR="00C22705">
        <w:t xml:space="preserve">studies analyzed more than one outcome. </w:t>
      </w:r>
      <w:r w:rsidR="00597F12">
        <w:rPr>
          <w:rFonts w:hint="eastAsia"/>
        </w:rPr>
        <w:t>Th</w:t>
      </w:r>
      <w:r w:rsidR="00597F12">
        <w:t>irty-seven</w:t>
      </w:r>
      <w:r w:rsidR="00425751">
        <w:t xml:space="preserve"> </w:t>
      </w:r>
      <w:r>
        <w:t xml:space="preserve">studies </w:t>
      </w:r>
      <w:r w:rsidRPr="00CD217E">
        <w:rPr>
          <w:noProof/>
        </w:rPr>
        <w:t>were conducted</w:t>
      </w:r>
      <w:r>
        <w:t xml:space="preserve"> in </w:t>
      </w:r>
      <w:r w:rsidR="008C6196">
        <w:t>low-middle income countries</w:t>
      </w:r>
      <w:r>
        <w:t xml:space="preserve"> and </w:t>
      </w:r>
      <w:r w:rsidR="00597F12">
        <w:t>68</w:t>
      </w:r>
      <w:r w:rsidR="002351FB">
        <w:t xml:space="preserve"> </w:t>
      </w:r>
      <w:r w:rsidRPr="002F4C7B">
        <w:rPr>
          <w:noProof/>
        </w:rPr>
        <w:t>were c</w:t>
      </w:r>
      <w:r w:rsidR="000648A6" w:rsidRPr="002F4C7B">
        <w:rPr>
          <w:noProof/>
        </w:rPr>
        <w:t>onducted</w:t>
      </w:r>
      <w:r w:rsidRPr="002F4C7B">
        <w:rPr>
          <w:noProof/>
        </w:rPr>
        <w:t xml:space="preserve"> in </w:t>
      </w:r>
      <w:r w:rsidR="00751AF1">
        <w:rPr>
          <w:noProof/>
        </w:rPr>
        <w:t>high-</w:t>
      </w:r>
      <w:r w:rsidR="008C6196">
        <w:rPr>
          <w:noProof/>
        </w:rPr>
        <w:t>income countries</w:t>
      </w:r>
      <w:r w:rsidR="00DC3416">
        <w:rPr>
          <w:noProof/>
        </w:rPr>
        <w:t>. T</w:t>
      </w:r>
      <w:r w:rsidR="006E4116">
        <w:rPr>
          <w:noProof/>
        </w:rPr>
        <w:t xml:space="preserve">wo </w:t>
      </w:r>
      <w:r w:rsidR="00425751">
        <w:rPr>
          <w:noProof/>
        </w:rPr>
        <w:t xml:space="preserve">studies </w:t>
      </w:r>
      <w:r w:rsidR="00C22705" w:rsidRPr="00CD217E">
        <w:rPr>
          <w:noProof/>
        </w:rPr>
        <w:t xml:space="preserve">were </w:t>
      </w:r>
      <w:r w:rsidRPr="00CD217E">
        <w:rPr>
          <w:noProof/>
        </w:rPr>
        <w:t>c</w:t>
      </w:r>
      <w:r w:rsidR="000648A6" w:rsidRPr="00CD217E">
        <w:rPr>
          <w:noProof/>
        </w:rPr>
        <w:t>onducted</w:t>
      </w:r>
      <w:r w:rsidRPr="002F4C7B">
        <w:rPr>
          <w:noProof/>
        </w:rPr>
        <w:t xml:space="preserve"> in</w:t>
      </w:r>
      <w:r w:rsidR="00425751">
        <w:rPr>
          <w:noProof/>
        </w:rPr>
        <w:t xml:space="preserve"> </w:t>
      </w:r>
      <w:r w:rsidR="000C1327">
        <w:rPr>
          <w:rFonts w:hint="eastAsia"/>
          <w:noProof/>
        </w:rPr>
        <w:t>both</w:t>
      </w:r>
      <w:r w:rsidR="000C1327">
        <w:rPr>
          <w:noProof/>
        </w:rPr>
        <w:t xml:space="preserve"> </w:t>
      </w:r>
      <w:r w:rsidR="008C6196">
        <w:rPr>
          <w:noProof/>
        </w:rPr>
        <w:t xml:space="preserve">low-middle and </w:t>
      </w:r>
      <w:r w:rsidR="00751AF1">
        <w:rPr>
          <w:noProof/>
        </w:rPr>
        <w:t>high-</w:t>
      </w:r>
      <w:r w:rsidR="008C6196">
        <w:rPr>
          <w:noProof/>
        </w:rPr>
        <w:t>income countries</w:t>
      </w:r>
      <w:r w:rsidR="00425751">
        <w:rPr>
          <w:noProof/>
        </w:rPr>
        <w:t xml:space="preserve">. </w:t>
      </w:r>
      <w:r w:rsidR="000222D3">
        <w:rPr>
          <w:noProof/>
        </w:rPr>
        <w:t xml:space="preserve">Forty-eight </w:t>
      </w:r>
      <w:r>
        <w:t xml:space="preserve">studies </w:t>
      </w:r>
      <w:r w:rsidRPr="00CD217E">
        <w:rPr>
          <w:noProof/>
        </w:rPr>
        <w:t>were c</w:t>
      </w:r>
      <w:r w:rsidR="000648A6" w:rsidRPr="00CD217E">
        <w:rPr>
          <w:noProof/>
        </w:rPr>
        <w:t>onducted</w:t>
      </w:r>
      <w:r w:rsidRPr="002F4C7B">
        <w:rPr>
          <w:noProof/>
        </w:rPr>
        <w:t xml:space="preserve"> before</w:t>
      </w:r>
      <w:r w:rsidRPr="00D6776A">
        <w:t xml:space="preserve"> </w:t>
      </w:r>
      <w:r>
        <w:t>200</w:t>
      </w:r>
      <w:r w:rsidR="000222D3">
        <w:t>0</w:t>
      </w:r>
      <w:r>
        <w:t xml:space="preserve"> </w:t>
      </w:r>
      <w:r w:rsidR="00425751">
        <w:t xml:space="preserve">and </w:t>
      </w:r>
      <w:r w:rsidR="00597F12">
        <w:t xml:space="preserve">59 </w:t>
      </w:r>
      <w:r w:rsidR="00060776">
        <w:t>studies</w:t>
      </w:r>
      <w:r>
        <w:t xml:space="preserve"> </w:t>
      </w:r>
      <w:r w:rsidR="00425751">
        <w:rPr>
          <w:noProof/>
        </w:rPr>
        <w:t xml:space="preserve">were conducted in </w:t>
      </w:r>
      <w:r>
        <w:t>2000</w:t>
      </w:r>
      <w:r w:rsidR="00425751">
        <w:t xml:space="preserve"> or later</w:t>
      </w:r>
      <w:r w:rsidR="00DF3E8C">
        <w:t xml:space="preserve"> </w:t>
      </w:r>
      <w:r w:rsidRPr="00D6776A">
        <w:t>(</w:t>
      </w:r>
      <w:r w:rsidR="005F692A">
        <w:t>Supplementary</w:t>
      </w:r>
      <w:r w:rsidR="00F4260D">
        <w:t xml:space="preserve"> </w:t>
      </w:r>
      <w:r w:rsidR="005F692A">
        <w:t xml:space="preserve">data </w:t>
      </w:r>
      <w:r w:rsidR="009A3D3F">
        <w:t>4</w:t>
      </w:r>
      <w:r w:rsidR="006573A2">
        <w:t>B</w:t>
      </w:r>
      <w:r w:rsidRPr="00D6776A">
        <w:t xml:space="preserve">). </w:t>
      </w:r>
      <w:r>
        <w:t xml:space="preserve">All studies included in this review </w:t>
      </w:r>
      <w:r w:rsidR="002334F2">
        <w:t xml:space="preserve">were </w:t>
      </w:r>
      <w:r w:rsidRPr="006F5215">
        <w:rPr>
          <w:noProof/>
        </w:rPr>
        <w:t>case</w:t>
      </w:r>
      <w:r w:rsidR="0048688C" w:rsidRPr="006F5215">
        <w:rPr>
          <w:noProof/>
        </w:rPr>
        <w:t>-</w:t>
      </w:r>
      <w:r w:rsidRPr="006F5215">
        <w:rPr>
          <w:noProof/>
        </w:rPr>
        <w:t>control</w:t>
      </w:r>
      <w:r>
        <w:t xml:space="preserve"> studies, cross-sectional studies, or cohort studies. </w:t>
      </w:r>
      <w:r w:rsidR="00A14C56">
        <w:rPr>
          <w:noProof/>
        </w:rPr>
        <w:t>O</w:t>
      </w:r>
      <w:r w:rsidR="00C22705" w:rsidRPr="00CD217E">
        <w:rPr>
          <w:noProof/>
        </w:rPr>
        <w:t>nly t</w:t>
      </w:r>
      <w:r w:rsidR="00F05EEA" w:rsidRPr="00CD217E">
        <w:rPr>
          <w:noProof/>
        </w:rPr>
        <w:t xml:space="preserve">wo </w:t>
      </w:r>
      <w:r w:rsidR="00780162" w:rsidRPr="00CD217E">
        <w:rPr>
          <w:noProof/>
        </w:rPr>
        <w:t xml:space="preserve">studies specified </w:t>
      </w:r>
      <w:r w:rsidR="00C22705" w:rsidRPr="00CD217E">
        <w:rPr>
          <w:noProof/>
        </w:rPr>
        <w:t xml:space="preserve">whether patients received </w:t>
      </w:r>
      <w:r w:rsidR="00780162" w:rsidRPr="00CD217E">
        <w:rPr>
          <w:noProof/>
        </w:rPr>
        <w:t xml:space="preserve">treatment </w:t>
      </w:r>
      <w:r w:rsidR="00C22705" w:rsidRPr="00CD217E">
        <w:rPr>
          <w:noProof/>
        </w:rPr>
        <w:t xml:space="preserve">for </w:t>
      </w:r>
      <w:r w:rsidR="00B56BE0" w:rsidRPr="00CD217E">
        <w:rPr>
          <w:noProof/>
        </w:rPr>
        <w:t>c</w:t>
      </w:r>
      <w:r w:rsidR="00710A29" w:rsidRPr="00CD217E">
        <w:rPr>
          <w:noProof/>
        </w:rPr>
        <w:t>hlamydia</w:t>
      </w:r>
      <w:r w:rsidR="00780162" w:rsidRPr="00CD217E">
        <w:rPr>
          <w:noProof/>
        </w:rPr>
        <w:t>.</w:t>
      </w:r>
      <w:r>
        <w:t xml:space="preserve"> </w:t>
      </w:r>
      <w:r>
        <w:rPr>
          <w:noProof/>
        </w:rPr>
        <w:t>The s</w:t>
      </w:r>
      <w:r w:rsidRPr="00DD37AA">
        <w:rPr>
          <w:noProof/>
        </w:rPr>
        <w:t>ample</w:t>
      </w:r>
      <w:r>
        <w:t xml:space="preserve"> size for the included studies ranged from </w:t>
      </w:r>
      <w:r w:rsidR="00631037">
        <w:t>5</w:t>
      </w:r>
      <w:r w:rsidR="00270AC9">
        <w:t>5</w:t>
      </w:r>
      <w:r w:rsidR="00631037">
        <w:t xml:space="preserve"> </w:t>
      </w:r>
      <w:r>
        <w:t xml:space="preserve">to </w:t>
      </w:r>
      <w:r w:rsidR="00631037">
        <w:t>354,127</w:t>
      </w:r>
      <w:r w:rsidR="00E67E61">
        <w:t>,</w:t>
      </w:r>
      <w:r w:rsidR="00DF3E8C">
        <w:t xml:space="preserve"> </w:t>
      </w:r>
      <w:r w:rsidR="002334F2" w:rsidRPr="00E67E61">
        <w:rPr>
          <w:noProof/>
        </w:rPr>
        <w:t>with</w:t>
      </w:r>
      <w:r w:rsidR="002334F2">
        <w:t xml:space="preserve"> a median of</w:t>
      </w:r>
      <w:r w:rsidR="003C3C9C">
        <w:t xml:space="preserve"> </w:t>
      </w:r>
      <w:r w:rsidR="00270AC9">
        <w:t>326</w:t>
      </w:r>
      <w:r w:rsidR="008C6196">
        <w:t xml:space="preserve"> participants</w:t>
      </w:r>
      <w:r>
        <w:t>.</w:t>
      </w:r>
      <w:r w:rsidR="000C7518">
        <w:t xml:space="preserve"> Diagnostic methods varied widely across studies</w:t>
      </w:r>
      <w:r w:rsidR="000222D3">
        <w:t>.</w:t>
      </w:r>
      <w:r w:rsidR="000C7518">
        <w:t xml:space="preserve"> </w:t>
      </w:r>
      <w:r w:rsidR="000222D3">
        <w:rPr>
          <w:noProof/>
        </w:rPr>
        <w:t>F</w:t>
      </w:r>
      <w:r w:rsidR="006D716E">
        <w:rPr>
          <w:noProof/>
        </w:rPr>
        <w:t>if</w:t>
      </w:r>
      <w:r w:rsidR="000222D3">
        <w:rPr>
          <w:noProof/>
        </w:rPr>
        <w:t>ty-six</w:t>
      </w:r>
      <w:r w:rsidR="00DD72BA">
        <w:t xml:space="preserve"> studies used serum samples for diagnosis</w:t>
      </w:r>
      <w:r w:rsidR="000252A3">
        <w:rPr>
          <w:noProof/>
        </w:rPr>
        <w:t xml:space="preserve"> and</w:t>
      </w:r>
      <w:r w:rsidR="00026609">
        <w:rPr>
          <w:noProof/>
        </w:rPr>
        <w:t xml:space="preserve"> </w:t>
      </w:r>
      <w:r w:rsidR="00E54BDF" w:rsidRPr="00026609">
        <w:rPr>
          <w:noProof/>
        </w:rPr>
        <w:t>51</w:t>
      </w:r>
      <w:r w:rsidR="004B304D">
        <w:t xml:space="preserve"> </w:t>
      </w:r>
      <w:r w:rsidR="00DD72BA">
        <w:t xml:space="preserve">studies used urine or reproductive tract samples. </w:t>
      </w:r>
    </w:p>
    <w:p w14:paraId="616A395B" w14:textId="77777777" w:rsidR="00281AB9" w:rsidRDefault="00281AB9"/>
    <w:p w14:paraId="6CD0EA4E" w14:textId="3818C4DF" w:rsidR="009977ED" w:rsidRDefault="00F13D7C">
      <w:r w:rsidRPr="003611A7">
        <w:t xml:space="preserve">All included studies </w:t>
      </w:r>
      <w:r>
        <w:t>investigated</w:t>
      </w:r>
      <w:r w:rsidRPr="003611A7">
        <w:t xml:space="preserve"> the </w:t>
      </w:r>
      <w:r>
        <w:t xml:space="preserve">relationship between </w:t>
      </w:r>
      <w:r w:rsidR="00B56BE0">
        <w:t>c</w:t>
      </w:r>
      <w:r w:rsidR="00710A29">
        <w:t xml:space="preserve">hlamydia </w:t>
      </w:r>
      <w:r>
        <w:t xml:space="preserve">and </w:t>
      </w:r>
      <w:r>
        <w:rPr>
          <w:rFonts w:eastAsia="ScalaLancetPro"/>
          <w:noProof/>
        </w:rPr>
        <w:t xml:space="preserve">adverse </w:t>
      </w:r>
      <w:r w:rsidR="008C6196">
        <w:rPr>
          <w:rFonts w:eastAsia="ScalaLancetPro"/>
          <w:noProof/>
        </w:rPr>
        <w:t xml:space="preserve">pregnancy </w:t>
      </w:r>
      <w:r>
        <w:rPr>
          <w:rFonts w:eastAsia="ScalaLancetPro"/>
        </w:rPr>
        <w:t>outcomes</w:t>
      </w:r>
      <w:r w:rsidR="00246E81">
        <w:rPr>
          <w:rFonts w:eastAsia="ScalaLancetPro"/>
        </w:rPr>
        <w:t xml:space="preserve"> (see </w:t>
      </w:r>
      <w:r w:rsidR="005F692A">
        <w:rPr>
          <w:rFonts w:eastAsia="ScalaLancetPro"/>
        </w:rPr>
        <w:t>Supplementary data</w:t>
      </w:r>
      <w:r w:rsidR="00246E81">
        <w:rPr>
          <w:rFonts w:eastAsia="ScalaLancetPro"/>
        </w:rPr>
        <w:t xml:space="preserve"> </w:t>
      </w:r>
      <w:r w:rsidR="00F17E8F">
        <w:rPr>
          <w:rFonts w:eastAsia="ScalaLancetPro"/>
        </w:rPr>
        <w:t>4B</w:t>
      </w:r>
      <w:r w:rsidR="00246E81">
        <w:rPr>
          <w:rFonts w:eastAsia="ScalaLancetPro"/>
        </w:rPr>
        <w:t>)</w:t>
      </w:r>
      <w:r w:rsidRPr="003611A7">
        <w:t xml:space="preserve">. </w:t>
      </w:r>
      <w:r w:rsidR="006D716E">
        <w:rPr>
          <w:noProof/>
        </w:rPr>
        <w:t xml:space="preserve">Among </w:t>
      </w:r>
      <w:r w:rsidR="005427BB" w:rsidRPr="00CD217E">
        <w:rPr>
          <w:noProof/>
        </w:rPr>
        <w:t xml:space="preserve">the </w:t>
      </w:r>
      <w:r w:rsidR="00270AC9" w:rsidRPr="00CD217E">
        <w:rPr>
          <w:noProof/>
        </w:rPr>
        <w:t>107</w:t>
      </w:r>
      <w:r w:rsidR="00953842" w:rsidRPr="00CD217E">
        <w:rPr>
          <w:noProof/>
        </w:rPr>
        <w:t xml:space="preserve"> </w:t>
      </w:r>
      <w:r w:rsidR="005427BB" w:rsidRPr="00CD217E">
        <w:rPr>
          <w:noProof/>
        </w:rPr>
        <w:t xml:space="preserve">included studies, </w:t>
      </w:r>
      <w:r w:rsidR="000222D3">
        <w:rPr>
          <w:noProof/>
        </w:rPr>
        <w:t>they examined</w:t>
      </w:r>
      <w:r w:rsidR="006D716E">
        <w:rPr>
          <w:noProof/>
        </w:rPr>
        <w:t xml:space="preserve"> </w:t>
      </w:r>
      <w:r w:rsidR="005427BB" w:rsidRPr="00CD217E">
        <w:rPr>
          <w:noProof/>
        </w:rPr>
        <w:t xml:space="preserve">the impact of </w:t>
      </w:r>
      <w:r w:rsidR="00B56BE0" w:rsidRPr="00CD217E">
        <w:rPr>
          <w:noProof/>
        </w:rPr>
        <w:t>c</w:t>
      </w:r>
      <w:r w:rsidR="00710A29" w:rsidRPr="00CD217E">
        <w:rPr>
          <w:noProof/>
        </w:rPr>
        <w:t xml:space="preserve">hlamydia </w:t>
      </w:r>
      <w:r w:rsidR="005427BB" w:rsidRPr="00CD217E">
        <w:rPr>
          <w:noProof/>
        </w:rPr>
        <w:t>on stillbirth</w:t>
      </w:r>
      <w:r w:rsidR="000222D3">
        <w:rPr>
          <w:noProof/>
        </w:rPr>
        <w:t xml:space="preserve"> (seven studies)</w:t>
      </w:r>
      <w:r w:rsidR="0069547A" w:rsidRPr="00CD217E">
        <w:rPr>
          <w:noProof/>
        </w:rPr>
        <w:t>,</w:t>
      </w:r>
      <w:r w:rsidR="00071D23" w:rsidRPr="00CD217E">
        <w:rPr>
          <w:noProof/>
        </w:rPr>
        <w:fldChar w:fldCharType="begin">
          <w:fldData xml:space="preserve">PEVuZE5vdGU+PENpdGU+PEF1dGhvcj5BbmRlcnNlbjwvQXV0aG9yPjxZZWFyPjIwMDU8L1llYXI+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</w:fldData>
        </w:fldChar>
      </w:r>
      <w:r w:rsidR="00673195" w:rsidRPr="00CD217E">
        <w:rPr>
          <w:noProof/>
        </w:rPr>
        <w:instrText xml:space="preserve"> ADDIN EN.CITE </w:instrText>
      </w:r>
      <w:r w:rsidR="00673195" w:rsidRPr="00CD217E">
        <w:rPr>
          <w:noProof/>
        </w:rPr>
        <w:fldChar w:fldCharType="begin">
          <w:fldData xml:space="preserve">PEVuZE5vdGU+PENpdGU+PEF1dGhvcj5BbmRlcnNlbjwvQXV0aG9yPjxZZWFyPjIwMDU8L1llYXI+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</w:fldData>
        </w:fldChar>
      </w:r>
      <w:r w:rsidR="00673195" w:rsidRPr="00CD217E">
        <w:rPr>
          <w:noProof/>
        </w:rPr>
        <w:instrText xml:space="preserve"> ADDIN EN.CITE.DATA </w:instrText>
      </w:r>
      <w:r w:rsidR="00673195" w:rsidRPr="00CD217E">
        <w:rPr>
          <w:noProof/>
        </w:rPr>
      </w:r>
      <w:r w:rsidR="00673195" w:rsidRPr="00CD217E">
        <w:rPr>
          <w:noProof/>
        </w:rPr>
        <w:fldChar w:fldCharType="end"/>
      </w:r>
      <w:r w:rsidR="00071D23" w:rsidRPr="00CD217E">
        <w:rPr>
          <w:noProof/>
        </w:rPr>
      </w:r>
      <w:r w:rsidR="00071D23" w:rsidRPr="00CD217E">
        <w:rPr>
          <w:noProof/>
        </w:rPr>
        <w:fldChar w:fldCharType="separate"/>
      </w:r>
      <w:r w:rsidR="00673195" w:rsidRPr="00CD217E">
        <w:rPr>
          <w:noProof/>
          <w:vertAlign w:val="superscript"/>
        </w:rPr>
        <w:t>30-36</w:t>
      </w:r>
      <w:r w:rsidR="00071D23" w:rsidRPr="00CD217E">
        <w:rPr>
          <w:noProof/>
        </w:rPr>
        <w:fldChar w:fldCharType="end"/>
      </w:r>
      <w:r w:rsidR="005427BB" w:rsidRPr="00CD217E">
        <w:rPr>
          <w:noProof/>
        </w:rPr>
        <w:t xml:space="preserve"> infant death</w:t>
      </w:r>
      <w:r w:rsidR="000222D3">
        <w:rPr>
          <w:noProof/>
        </w:rPr>
        <w:t xml:space="preserve"> (three studies)</w:t>
      </w:r>
      <w:r w:rsidR="0069547A" w:rsidRPr="00CD217E">
        <w:rPr>
          <w:noProof/>
        </w:rPr>
        <w:t>,</w:t>
      </w:r>
      <w:r w:rsidR="00AF3EBE" w:rsidRPr="00CD217E">
        <w:rPr>
          <w:noProof/>
        </w:rPr>
        <w:fldChar w:fldCharType="begin">
          <w:fldData xml:space="preserve">PEVuZE5vdGU+PENpdGU+PEF1dGhvcj5CbGFzPC9BdXRob3I+PFllYXI+MjAwNzwvWWVhcj48UmVj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</w:fldData>
        </w:fldChar>
      </w:r>
      <w:r w:rsidR="00673195" w:rsidRPr="00CD217E">
        <w:rPr>
          <w:noProof/>
        </w:rPr>
        <w:instrText xml:space="preserve"> ADDIN EN.CITE </w:instrText>
      </w:r>
      <w:r w:rsidR="00673195" w:rsidRPr="00CD217E">
        <w:rPr>
          <w:noProof/>
        </w:rPr>
        <w:fldChar w:fldCharType="begin">
          <w:fldData xml:space="preserve">PEVuZE5vdGU+PENpdGU+PEF1dGhvcj5CbGFzPC9BdXRob3I+PFllYXI+MjAwNzwvWWVhcj48UmVj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</w:fldData>
        </w:fldChar>
      </w:r>
      <w:r w:rsidR="00673195" w:rsidRPr="00CD217E">
        <w:rPr>
          <w:noProof/>
        </w:rPr>
        <w:instrText xml:space="preserve"> ADDIN EN.CITE.DATA </w:instrText>
      </w:r>
      <w:r w:rsidR="00673195" w:rsidRPr="00CD217E">
        <w:rPr>
          <w:noProof/>
        </w:rPr>
      </w:r>
      <w:r w:rsidR="00673195" w:rsidRPr="00CD217E">
        <w:rPr>
          <w:noProof/>
        </w:rPr>
        <w:fldChar w:fldCharType="end"/>
      </w:r>
      <w:r w:rsidR="00AF3EBE" w:rsidRPr="00CD217E">
        <w:rPr>
          <w:noProof/>
        </w:rPr>
      </w:r>
      <w:r w:rsidR="00AF3EBE" w:rsidRPr="00CD217E">
        <w:rPr>
          <w:noProof/>
        </w:rPr>
        <w:fldChar w:fldCharType="separate"/>
      </w:r>
      <w:r w:rsidR="00673195" w:rsidRPr="00CD217E">
        <w:rPr>
          <w:noProof/>
          <w:vertAlign w:val="superscript"/>
        </w:rPr>
        <w:t>37-39</w:t>
      </w:r>
      <w:r w:rsidR="00AF3EBE" w:rsidRPr="00CD217E">
        <w:rPr>
          <w:noProof/>
        </w:rPr>
        <w:fldChar w:fldCharType="end"/>
      </w:r>
      <w:r w:rsidR="005427BB" w:rsidRPr="00CD217E">
        <w:rPr>
          <w:noProof/>
        </w:rPr>
        <w:t xml:space="preserve"> infertility</w:t>
      </w:r>
      <w:r w:rsidR="000222D3">
        <w:rPr>
          <w:noProof/>
        </w:rPr>
        <w:t xml:space="preserve"> (30 studies)</w:t>
      </w:r>
      <w:r w:rsidR="0069547A" w:rsidRPr="00CD217E">
        <w:rPr>
          <w:noProof/>
        </w:rPr>
        <w:t>,</w:t>
      </w:r>
      <w:r w:rsidR="00AF3EBE" w:rsidRPr="00CD217E">
        <w:rPr>
          <w:noProof/>
        </w:rPr>
        <w:fldChar w:fldCharType="begin">
          <w:fldData xml:space="preserve">b3VzLyplcGlkZW1pb2xvZ3kvaW1tdW5vbG9neTwva2V5d29yZD48a2V5d29yZD5TZXJvZXBpZGVt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</w:fldData>
        </w:fldChar>
      </w:r>
      <w:r w:rsidR="00673195" w:rsidRPr="00CD217E">
        <w:rPr>
          <w:noProof/>
        </w:rPr>
        <w:instrText xml:space="preserve"> ADDIN EN.CITE </w:instrText>
      </w:r>
      <w:r w:rsidR="00673195" w:rsidRPr="00CD217E">
        <w:rPr>
          <w:noProof/>
        </w:rPr>
        <w:fldChar w:fldCharType="begin">
          <w:fldData xml:space="preserve">PEVuZE5vdGU+PENpdGU+PEF1dGhvcj5CcnVuaGFtPC9BdXRob3I+PFllYXI+MTk4NTwvWWVhcj48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==
</w:fldData>
        </w:fldChar>
      </w:r>
      <w:r w:rsidR="00673195" w:rsidRPr="00CD217E">
        <w:rPr>
          <w:noProof/>
        </w:rPr>
        <w:instrText xml:space="preserve"> ADDIN EN.CITE.DATA </w:instrText>
      </w:r>
      <w:r w:rsidR="00673195" w:rsidRPr="00CD217E">
        <w:rPr>
          <w:noProof/>
        </w:rPr>
      </w:r>
      <w:r w:rsidR="00673195" w:rsidRPr="00CD217E">
        <w:rPr>
          <w:noProof/>
        </w:rPr>
        <w:fldChar w:fldCharType="end"/>
      </w:r>
      <w:r w:rsidR="00673195" w:rsidRPr="00CD217E">
        <w:rPr>
          <w:noProof/>
        </w:rPr>
        <w:fldChar w:fldCharType="begin">
          <w:fldData xml:space="preserve">b3VzLyplcGlkZW1pb2xvZ3kvaW1tdW5vbG9neTwva2V5d29yZD48a2V5d29yZD5TZXJvZXBpZGVt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</w:fldData>
        </w:fldChar>
      </w:r>
      <w:r w:rsidR="00673195" w:rsidRPr="00CD217E">
        <w:rPr>
          <w:noProof/>
        </w:rPr>
        <w:instrText xml:space="preserve"> ADDIN EN.CITE.DATA </w:instrText>
      </w:r>
      <w:r w:rsidR="00673195" w:rsidRPr="00CD217E">
        <w:rPr>
          <w:noProof/>
        </w:rPr>
      </w:r>
      <w:r w:rsidR="00673195" w:rsidRPr="00CD217E">
        <w:rPr>
          <w:noProof/>
        </w:rPr>
        <w:fldChar w:fldCharType="end"/>
      </w:r>
      <w:r w:rsidR="00AF3EBE" w:rsidRPr="00CD217E">
        <w:rPr>
          <w:noProof/>
        </w:rPr>
      </w:r>
      <w:r w:rsidR="00AF3EBE" w:rsidRPr="00CD217E">
        <w:rPr>
          <w:noProof/>
        </w:rPr>
        <w:fldChar w:fldCharType="separate"/>
      </w:r>
      <w:r w:rsidR="00673195" w:rsidRPr="00CD217E">
        <w:rPr>
          <w:noProof/>
          <w:vertAlign w:val="superscript"/>
        </w:rPr>
        <w:t>5 40-6</w:t>
      </w:r>
      <w:r w:rsidR="001B28D6" w:rsidRPr="00CD217E">
        <w:rPr>
          <w:rFonts w:hint="eastAsia"/>
          <w:noProof/>
          <w:vertAlign w:val="superscript"/>
        </w:rPr>
        <w:t>0</w:t>
      </w:r>
      <w:r w:rsidR="001B28D6" w:rsidRPr="00CD217E">
        <w:rPr>
          <w:noProof/>
          <w:vertAlign w:val="superscript"/>
        </w:rPr>
        <w:t xml:space="preserve"> </w:t>
      </w:r>
      <w:r w:rsidR="001B28D6" w:rsidRPr="00CD217E">
        <w:rPr>
          <w:rFonts w:hint="eastAsia"/>
          <w:noProof/>
          <w:vertAlign w:val="superscript"/>
        </w:rPr>
        <w:t>w</w:t>
      </w:r>
      <w:r w:rsidR="001B28D6" w:rsidRPr="00CD217E">
        <w:rPr>
          <w:noProof/>
          <w:vertAlign w:val="superscript"/>
        </w:rPr>
        <w:t>1-w</w:t>
      </w:r>
      <w:r w:rsidR="00673195" w:rsidRPr="00CD217E">
        <w:rPr>
          <w:noProof/>
          <w:vertAlign w:val="superscript"/>
        </w:rPr>
        <w:t>8</w:t>
      </w:r>
      <w:r w:rsidR="00AF3EBE" w:rsidRPr="00CD217E">
        <w:rPr>
          <w:noProof/>
        </w:rPr>
        <w:fldChar w:fldCharType="end"/>
      </w:r>
      <w:r w:rsidR="005427BB" w:rsidRPr="00CD217E">
        <w:rPr>
          <w:noProof/>
        </w:rPr>
        <w:t xml:space="preserve"> </w:t>
      </w:r>
      <w:r w:rsidR="002A61B7">
        <w:rPr>
          <w:noProof/>
        </w:rPr>
        <w:t xml:space="preserve">(see Supplementary </w:t>
      </w:r>
      <w:r w:rsidR="003B004B">
        <w:rPr>
          <w:noProof/>
        </w:rPr>
        <w:t xml:space="preserve">data </w:t>
      </w:r>
      <w:r w:rsidR="002A61B7">
        <w:rPr>
          <w:noProof/>
        </w:rPr>
        <w:t xml:space="preserve">11), </w:t>
      </w:r>
      <w:r w:rsidR="00943D64" w:rsidRPr="00CD217E">
        <w:rPr>
          <w:noProof/>
        </w:rPr>
        <w:t>tub</w:t>
      </w:r>
      <w:r w:rsidR="00C22705" w:rsidRPr="00CD217E">
        <w:rPr>
          <w:noProof/>
        </w:rPr>
        <w:t>al factor</w:t>
      </w:r>
      <w:r w:rsidR="00943D64" w:rsidRPr="00CD217E">
        <w:rPr>
          <w:noProof/>
        </w:rPr>
        <w:t xml:space="preserve"> infertility</w:t>
      </w:r>
      <w:r w:rsidR="000222D3">
        <w:rPr>
          <w:noProof/>
        </w:rPr>
        <w:t xml:space="preserve"> (12 studies)</w:t>
      </w:r>
      <w:r w:rsidR="0069547A" w:rsidRPr="00CD217E">
        <w:rPr>
          <w:noProof/>
        </w:rPr>
        <w:t>,</w:t>
      </w:r>
      <w:r w:rsidR="00735A92" w:rsidRPr="00CD217E">
        <w:rPr>
          <w:noProof/>
        </w:rPr>
        <w:fldChar w:fldCharType="begin">
          <w:fldData xml:space="preserve">PEVuZE5vdGU+PENpdGU+PEF1dGhvcj5EYXZpZXM8L0F1dGhvcj48WWVhcj4yMDE2PC9ZZWFyPjxS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</w:fldData>
        </w:fldChar>
      </w:r>
      <w:r w:rsidR="00673195" w:rsidRPr="00CD217E">
        <w:rPr>
          <w:noProof/>
        </w:rPr>
        <w:instrText xml:space="preserve"> ADDIN EN.CITE </w:instrText>
      </w:r>
      <w:r w:rsidR="00673195" w:rsidRPr="00CD217E">
        <w:rPr>
          <w:noProof/>
        </w:rPr>
        <w:fldChar w:fldCharType="begin">
          <w:fldData xml:space="preserve">PEVuZE5vdGU+PENpdGU+PEF1dGhvcj5EYXZpZXM8L0F1dGhvcj48WWVhcj4yMDE2PC9ZZWFyPjxS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</w:fldData>
        </w:fldChar>
      </w:r>
      <w:r w:rsidR="00673195" w:rsidRPr="00CD217E">
        <w:rPr>
          <w:noProof/>
        </w:rPr>
        <w:instrText xml:space="preserve"> ADDIN EN.CITE.DATA </w:instrText>
      </w:r>
      <w:r w:rsidR="00673195" w:rsidRPr="00CD217E">
        <w:rPr>
          <w:noProof/>
        </w:rPr>
      </w:r>
      <w:r w:rsidR="00673195" w:rsidRPr="00CD217E">
        <w:rPr>
          <w:noProof/>
        </w:rPr>
        <w:fldChar w:fldCharType="end"/>
      </w:r>
      <w:r w:rsidR="00735A92" w:rsidRPr="00CD217E">
        <w:rPr>
          <w:noProof/>
        </w:rPr>
      </w:r>
      <w:r w:rsidR="00735A92" w:rsidRPr="00CD217E">
        <w:rPr>
          <w:noProof/>
        </w:rPr>
        <w:fldChar w:fldCharType="separate"/>
      </w:r>
      <w:r w:rsidR="00673195" w:rsidRPr="00CD217E">
        <w:rPr>
          <w:noProof/>
          <w:vertAlign w:val="superscript"/>
        </w:rPr>
        <w:t xml:space="preserve">5 41 42 44 48 50 54 57 58 </w:t>
      </w:r>
      <w:r w:rsidR="001B28D6" w:rsidRPr="00CD217E">
        <w:rPr>
          <w:noProof/>
          <w:vertAlign w:val="superscript"/>
        </w:rPr>
        <w:t>w</w:t>
      </w:r>
      <w:r w:rsidR="00673195" w:rsidRPr="00CD217E">
        <w:rPr>
          <w:noProof/>
          <w:vertAlign w:val="superscript"/>
        </w:rPr>
        <w:t xml:space="preserve">1 </w:t>
      </w:r>
      <w:r w:rsidR="001B28D6" w:rsidRPr="00CD217E">
        <w:rPr>
          <w:noProof/>
          <w:vertAlign w:val="superscript"/>
        </w:rPr>
        <w:t>w</w:t>
      </w:r>
      <w:r w:rsidR="00673195" w:rsidRPr="00CD217E">
        <w:rPr>
          <w:noProof/>
          <w:vertAlign w:val="superscript"/>
        </w:rPr>
        <w:t xml:space="preserve">3 </w:t>
      </w:r>
      <w:r w:rsidR="001B28D6" w:rsidRPr="00CD217E">
        <w:rPr>
          <w:noProof/>
          <w:vertAlign w:val="superscript"/>
        </w:rPr>
        <w:t>w</w:t>
      </w:r>
      <w:r w:rsidR="00673195" w:rsidRPr="00CD217E">
        <w:rPr>
          <w:noProof/>
          <w:vertAlign w:val="superscript"/>
        </w:rPr>
        <w:t>5</w:t>
      </w:r>
      <w:r w:rsidR="00735A92" w:rsidRPr="00CD217E">
        <w:rPr>
          <w:noProof/>
        </w:rPr>
        <w:fldChar w:fldCharType="end"/>
      </w:r>
      <w:r w:rsidR="00943D64" w:rsidRPr="00CD217E">
        <w:rPr>
          <w:noProof/>
        </w:rPr>
        <w:t xml:space="preserve"> spontaneous abortion</w:t>
      </w:r>
      <w:r w:rsidR="000222D3">
        <w:rPr>
          <w:noProof/>
        </w:rPr>
        <w:t xml:space="preserve"> (</w:t>
      </w:r>
      <w:r w:rsidR="00552308">
        <w:rPr>
          <w:noProof/>
        </w:rPr>
        <w:t xml:space="preserve">23 </w:t>
      </w:r>
      <w:r w:rsidR="000222D3">
        <w:rPr>
          <w:noProof/>
        </w:rPr>
        <w:t>studies)</w:t>
      </w:r>
      <w:r w:rsidR="0069547A" w:rsidRPr="00CD217E">
        <w:rPr>
          <w:noProof/>
        </w:rPr>
        <w:t>,</w:t>
      </w:r>
      <w:r w:rsidR="00735A92" w:rsidRPr="00CD217E">
        <w:rPr>
          <w:noProof/>
        </w:rPr>
        <w:fldChar w:fldCharType="begin">
          <w:fldData xml:space="preserve">PEVuZE5vdGU+PENpdGU+PEF1dGhvcj5BYmR1bC1LYXJpbTwvQXV0aG9yPjxZZWFyPjIwMDk8L1ll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</w:fldData>
        </w:fldChar>
      </w:r>
      <w:r w:rsidR="00673195" w:rsidRPr="00CD217E">
        <w:rPr>
          <w:noProof/>
        </w:rPr>
        <w:instrText xml:space="preserve"> ADDIN EN.CITE </w:instrText>
      </w:r>
      <w:r w:rsidR="00673195" w:rsidRPr="00CD217E">
        <w:rPr>
          <w:noProof/>
        </w:rPr>
        <w:fldChar w:fldCharType="begin">
          <w:fldData xml:space="preserve">PEVuZE5vdGU+PENpdGU+PEF1dGhvcj5BYmR1bC1LYXJpbTwvQXV0aG9yPjxZZWFyPjIwMDk8L1ll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</w:fldData>
        </w:fldChar>
      </w:r>
      <w:r w:rsidR="00673195" w:rsidRPr="00CD217E">
        <w:rPr>
          <w:noProof/>
        </w:rPr>
        <w:instrText xml:space="preserve"> ADDIN EN.CITE.DATA </w:instrText>
      </w:r>
      <w:r w:rsidR="00673195" w:rsidRPr="00CD217E">
        <w:rPr>
          <w:noProof/>
        </w:rPr>
      </w:r>
      <w:r w:rsidR="00673195" w:rsidRPr="00CD217E">
        <w:rPr>
          <w:noProof/>
        </w:rPr>
        <w:fldChar w:fldCharType="end"/>
      </w:r>
      <w:r w:rsidR="00735A92" w:rsidRPr="00CD217E">
        <w:rPr>
          <w:noProof/>
        </w:rPr>
      </w:r>
      <w:r w:rsidR="00735A92" w:rsidRPr="00CD217E">
        <w:rPr>
          <w:noProof/>
        </w:rPr>
        <w:fldChar w:fldCharType="separate"/>
      </w:r>
      <w:r w:rsidR="00673195" w:rsidRPr="00CD217E">
        <w:rPr>
          <w:noProof/>
          <w:vertAlign w:val="superscript"/>
        </w:rPr>
        <w:t xml:space="preserve">59 60 </w:t>
      </w:r>
      <w:r w:rsidR="001B28D6" w:rsidRPr="00CD217E">
        <w:rPr>
          <w:noProof/>
          <w:vertAlign w:val="superscript"/>
        </w:rPr>
        <w:t>w</w:t>
      </w:r>
      <w:r w:rsidR="00673195" w:rsidRPr="00CD217E">
        <w:rPr>
          <w:noProof/>
          <w:vertAlign w:val="superscript"/>
        </w:rPr>
        <w:t xml:space="preserve">2 </w:t>
      </w:r>
      <w:r w:rsidR="001B28D6" w:rsidRPr="00CD217E">
        <w:rPr>
          <w:noProof/>
          <w:vertAlign w:val="superscript"/>
        </w:rPr>
        <w:t>w</w:t>
      </w:r>
      <w:r w:rsidR="00673195" w:rsidRPr="00CD217E">
        <w:rPr>
          <w:noProof/>
          <w:vertAlign w:val="superscript"/>
        </w:rPr>
        <w:t xml:space="preserve">6 </w:t>
      </w:r>
      <w:r w:rsidR="001B28D6" w:rsidRPr="00CD217E">
        <w:rPr>
          <w:noProof/>
          <w:vertAlign w:val="superscript"/>
        </w:rPr>
        <w:t>w</w:t>
      </w:r>
      <w:r w:rsidR="00673195" w:rsidRPr="00CD217E">
        <w:rPr>
          <w:noProof/>
          <w:vertAlign w:val="superscript"/>
        </w:rPr>
        <w:t>9-</w:t>
      </w:r>
      <w:r w:rsidR="001B28D6" w:rsidRPr="00CD217E">
        <w:rPr>
          <w:noProof/>
          <w:vertAlign w:val="superscript"/>
        </w:rPr>
        <w:t>w2</w:t>
      </w:r>
      <w:r w:rsidR="00673195" w:rsidRPr="00CD217E">
        <w:rPr>
          <w:noProof/>
          <w:vertAlign w:val="superscript"/>
        </w:rPr>
        <w:t>5</w:t>
      </w:r>
      <w:r w:rsidR="00735A92" w:rsidRPr="00CD217E">
        <w:rPr>
          <w:noProof/>
        </w:rPr>
        <w:fldChar w:fldCharType="end"/>
      </w:r>
      <w:r w:rsidR="00943D64" w:rsidRPr="00CD217E">
        <w:rPr>
          <w:noProof/>
        </w:rPr>
        <w:t xml:space="preserve"> preterm birth</w:t>
      </w:r>
      <w:r w:rsidR="000222D3">
        <w:rPr>
          <w:noProof/>
        </w:rPr>
        <w:t xml:space="preserve"> (25 studies)</w:t>
      </w:r>
      <w:r w:rsidR="0069547A" w:rsidRPr="00CD217E">
        <w:rPr>
          <w:noProof/>
        </w:rPr>
        <w:t>,</w:t>
      </w:r>
      <w:r w:rsidR="00C04881" w:rsidRPr="00CD217E">
        <w:rPr>
          <w:noProof/>
        </w:rPr>
        <w:fldChar w:fldCharType="begin">
          <w:fldData xml:space="preserve">eXM+PHJlZi10eXBlIG5hbWU9IkpvdXJuYWwgQXJ0aWNsZSI+MTc8L3JlZi10eXBlPjxjb250cmli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==
</w:fldData>
        </w:fldChar>
      </w:r>
      <w:r w:rsidR="00673195" w:rsidRPr="00CD217E">
        <w:rPr>
          <w:noProof/>
        </w:rPr>
        <w:instrText xml:space="preserve"> ADDIN EN.CITE </w:instrText>
      </w:r>
      <w:r w:rsidR="00673195" w:rsidRPr="00CD217E">
        <w:rPr>
          <w:noProof/>
        </w:rPr>
        <w:fldChar w:fldCharType="begin">
          <w:fldData xml:space="preserve">PEVuZE5vdGU+PENpdGU+PEF1dGhvcj5BZGFjaGk8L0F1dGhvcj48WWVhcj4yMDE2PC9ZZWFyPjxS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==
</w:fldData>
        </w:fldChar>
      </w:r>
      <w:r w:rsidR="00673195" w:rsidRPr="00CD217E">
        <w:rPr>
          <w:noProof/>
        </w:rPr>
        <w:instrText xml:space="preserve"> ADDIN EN.CITE.DATA </w:instrText>
      </w:r>
      <w:r w:rsidR="00673195" w:rsidRPr="00CD217E">
        <w:rPr>
          <w:noProof/>
        </w:rPr>
      </w:r>
      <w:r w:rsidR="00673195" w:rsidRPr="00CD217E">
        <w:rPr>
          <w:noProof/>
        </w:rPr>
        <w:fldChar w:fldCharType="end"/>
      </w:r>
      <w:r w:rsidR="00673195" w:rsidRPr="00CD217E">
        <w:rPr>
          <w:noProof/>
        </w:rPr>
        <w:fldChar w:fldCharType="begin">
          <w:fldData xml:space="preserve">eXM+PHJlZi10eXBlIG5hbWU9IkpvdXJuYWwgQXJ0aWNsZSI+MTc8L3JlZi10eXBlPjxjb250cmli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==
</w:fldData>
        </w:fldChar>
      </w:r>
      <w:r w:rsidR="00673195" w:rsidRPr="00CD217E">
        <w:rPr>
          <w:noProof/>
        </w:rPr>
        <w:instrText xml:space="preserve"> ADDIN EN.CITE.DATA </w:instrText>
      </w:r>
      <w:r w:rsidR="00673195" w:rsidRPr="00CD217E">
        <w:rPr>
          <w:noProof/>
        </w:rPr>
      </w:r>
      <w:r w:rsidR="00673195" w:rsidRPr="00CD217E">
        <w:rPr>
          <w:noProof/>
        </w:rPr>
        <w:fldChar w:fldCharType="end"/>
      </w:r>
      <w:r w:rsidR="00C04881" w:rsidRPr="00CD217E">
        <w:rPr>
          <w:noProof/>
        </w:rPr>
      </w:r>
      <w:r w:rsidR="00C04881" w:rsidRPr="00CD217E">
        <w:rPr>
          <w:noProof/>
        </w:rPr>
        <w:fldChar w:fldCharType="separate"/>
      </w:r>
      <w:r w:rsidR="00673195" w:rsidRPr="00CD217E">
        <w:rPr>
          <w:noProof/>
          <w:vertAlign w:val="superscript"/>
        </w:rPr>
        <w:t xml:space="preserve">31 32 34 35 37 78 </w:t>
      </w:r>
      <w:r w:rsidR="001B28D6" w:rsidRPr="00CD217E">
        <w:rPr>
          <w:noProof/>
          <w:vertAlign w:val="superscript"/>
        </w:rPr>
        <w:t>w2</w:t>
      </w:r>
      <w:r w:rsidR="00673195" w:rsidRPr="00CD217E">
        <w:rPr>
          <w:noProof/>
          <w:vertAlign w:val="superscript"/>
        </w:rPr>
        <w:t xml:space="preserve">4 </w:t>
      </w:r>
      <w:r w:rsidR="001B28D6" w:rsidRPr="00CD217E">
        <w:rPr>
          <w:noProof/>
          <w:vertAlign w:val="superscript"/>
        </w:rPr>
        <w:t>w2</w:t>
      </w:r>
      <w:r w:rsidR="00673195" w:rsidRPr="00CD217E">
        <w:rPr>
          <w:noProof/>
          <w:vertAlign w:val="superscript"/>
        </w:rPr>
        <w:t>6-</w:t>
      </w:r>
      <w:r w:rsidR="001B28D6" w:rsidRPr="00CD217E">
        <w:rPr>
          <w:noProof/>
          <w:vertAlign w:val="superscript"/>
        </w:rPr>
        <w:t>w4</w:t>
      </w:r>
      <w:r w:rsidR="00673195" w:rsidRPr="00CD217E">
        <w:rPr>
          <w:noProof/>
          <w:vertAlign w:val="superscript"/>
        </w:rPr>
        <w:t>4</w:t>
      </w:r>
      <w:r w:rsidR="00C04881" w:rsidRPr="00CD217E">
        <w:rPr>
          <w:noProof/>
        </w:rPr>
        <w:fldChar w:fldCharType="end"/>
      </w:r>
      <w:r w:rsidR="00943D64" w:rsidRPr="00CD217E">
        <w:rPr>
          <w:noProof/>
        </w:rPr>
        <w:t xml:space="preserve"> ectopic pregnancy</w:t>
      </w:r>
      <w:r w:rsidR="000222D3">
        <w:rPr>
          <w:noProof/>
        </w:rPr>
        <w:t xml:space="preserve"> (29 studies)</w:t>
      </w:r>
      <w:r w:rsidR="0069547A" w:rsidRPr="00CD217E">
        <w:rPr>
          <w:noProof/>
        </w:rPr>
        <w:t>,</w:t>
      </w:r>
      <w:r w:rsidR="006A17B2" w:rsidRPr="00CD217E">
        <w:rPr>
          <w:noProof/>
        </w:rPr>
        <w:fldChar w:fldCharType="begin">
          <w:fldData xml:space="preserve">ZXRpb2xvZ3k8L2tleXdvcmQ+PGtleXdvcmQ+UGVsdmljIEluZmxhbW1hdG9yeSBEaXNlYXNlL2V0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=
</w:fldData>
        </w:fldChar>
      </w:r>
      <w:r w:rsidR="00673195" w:rsidRPr="00CD217E">
        <w:rPr>
          <w:noProof/>
        </w:rPr>
        <w:instrText xml:space="preserve"> ADDIN EN.CITE </w:instrText>
      </w:r>
      <w:r w:rsidR="00673195" w:rsidRPr="00CD217E">
        <w:rPr>
          <w:noProof/>
        </w:rPr>
        <w:fldChar w:fldCharType="begin">
          <w:fldData xml:space="preserve">PEVuZE5vdGU+PENpdGU+PEF1dGhvcj5BZ2hvbG9yPC9BdXRob3I+PFllYXI+MjAxMzwvWWVhcj48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==
</w:fldData>
        </w:fldChar>
      </w:r>
      <w:r w:rsidR="00673195" w:rsidRPr="00CD217E">
        <w:rPr>
          <w:noProof/>
        </w:rPr>
        <w:instrText xml:space="preserve"> ADDIN EN.CITE.DATA </w:instrText>
      </w:r>
      <w:r w:rsidR="00673195" w:rsidRPr="00CD217E">
        <w:rPr>
          <w:noProof/>
        </w:rPr>
      </w:r>
      <w:r w:rsidR="00673195" w:rsidRPr="00CD217E">
        <w:rPr>
          <w:noProof/>
        </w:rPr>
        <w:fldChar w:fldCharType="end"/>
      </w:r>
      <w:r w:rsidR="00673195" w:rsidRPr="00CD217E">
        <w:rPr>
          <w:noProof/>
        </w:rPr>
        <w:fldChar w:fldCharType="begin">
          <w:fldData xml:space="preserve">ZXRpb2xvZ3k8L2tleXdvcmQ+PGtleXdvcmQ+UGVsdmljIEluZmxhbW1hdG9yeSBEaXNlYXNlL2V0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=
</w:fldData>
        </w:fldChar>
      </w:r>
      <w:r w:rsidR="00673195" w:rsidRPr="00CD217E">
        <w:rPr>
          <w:noProof/>
        </w:rPr>
        <w:instrText xml:space="preserve"> ADDIN EN.CITE.DATA </w:instrText>
      </w:r>
      <w:r w:rsidR="00673195" w:rsidRPr="00CD217E">
        <w:rPr>
          <w:noProof/>
        </w:rPr>
      </w:r>
      <w:r w:rsidR="00673195" w:rsidRPr="00CD217E">
        <w:rPr>
          <w:noProof/>
        </w:rPr>
        <w:fldChar w:fldCharType="end"/>
      </w:r>
      <w:r w:rsidR="006A17B2" w:rsidRPr="00CD217E">
        <w:rPr>
          <w:noProof/>
        </w:rPr>
      </w:r>
      <w:r w:rsidR="006A17B2" w:rsidRPr="00CD217E">
        <w:rPr>
          <w:noProof/>
        </w:rPr>
        <w:fldChar w:fldCharType="separate"/>
      </w:r>
      <w:r w:rsidR="00673195" w:rsidRPr="00CD217E">
        <w:rPr>
          <w:noProof/>
          <w:vertAlign w:val="superscript"/>
        </w:rPr>
        <w:t xml:space="preserve">5 30 45 48 </w:t>
      </w:r>
      <w:r w:rsidR="001B28D6" w:rsidRPr="00CD217E">
        <w:rPr>
          <w:noProof/>
          <w:vertAlign w:val="superscript"/>
        </w:rPr>
        <w:t>w</w:t>
      </w:r>
      <w:r w:rsidR="00673195" w:rsidRPr="00CD217E">
        <w:rPr>
          <w:noProof/>
          <w:vertAlign w:val="superscript"/>
        </w:rPr>
        <w:t xml:space="preserve">5 </w:t>
      </w:r>
      <w:r w:rsidR="001B28D6" w:rsidRPr="00CD217E">
        <w:rPr>
          <w:noProof/>
          <w:vertAlign w:val="superscript"/>
        </w:rPr>
        <w:t>w</w:t>
      </w:r>
      <w:r w:rsidR="00673195" w:rsidRPr="00CD217E">
        <w:rPr>
          <w:noProof/>
          <w:vertAlign w:val="superscript"/>
        </w:rPr>
        <w:t xml:space="preserve">8 </w:t>
      </w:r>
      <w:r w:rsidR="001B28D6" w:rsidRPr="00CD217E">
        <w:rPr>
          <w:noProof/>
          <w:vertAlign w:val="superscript"/>
        </w:rPr>
        <w:t>w1</w:t>
      </w:r>
      <w:r w:rsidR="00673195" w:rsidRPr="00CD217E">
        <w:rPr>
          <w:noProof/>
          <w:vertAlign w:val="superscript"/>
        </w:rPr>
        <w:t xml:space="preserve">5 </w:t>
      </w:r>
      <w:r w:rsidR="001B28D6" w:rsidRPr="00CD217E">
        <w:rPr>
          <w:noProof/>
          <w:vertAlign w:val="superscript"/>
        </w:rPr>
        <w:t>w1</w:t>
      </w:r>
      <w:r w:rsidR="00673195" w:rsidRPr="00CD217E">
        <w:rPr>
          <w:noProof/>
          <w:vertAlign w:val="superscript"/>
        </w:rPr>
        <w:t xml:space="preserve">8 </w:t>
      </w:r>
      <w:r w:rsidR="001B28D6" w:rsidRPr="00CD217E">
        <w:rPr>
          <w:noProof/>
          <w:vertAlign w:val="superscript"/>
        </w:rPr>
        <w:t>w4</w:t>
      </w:r>
      <w:r w:rsidR="00673195" w:rsidRPr="00CD217E">
        <w:rPr>
          <w:noProof/>
          <w:vertAlign w:val="superscript"/>
        </w:rPr>
        <w:t>5-</w:t>
      </w:r>
      <w:r w:rsidR="001B28D6" w:rsidRPr="00CD217E">
        <w:rPr>
          <w:noProof/>
          <w:vertAlign w:val="superscript"/>
        </w:rPr>
        <w:t>w6</w:t>
      </w:r>
      <w:r w:rsidR="00673195" w:rsidRPr="00CD217E">
        <w:rPr>
          <w:noProof/>
          <w:vertAlign w:val="superscript"/>
        </w:rPr>
        <w:t>5</w:t>
      </w:r>
      <w:r w:rsidR="006A17B2" w:rsidRPr="00CD217E">
        <w:rPr>
          <w:noProof/>
        </w:rPr>
        <w:fldChar w:fldCharType="end"/>
      </w:r>
      <w:r w:rsidR="00943D64" w:rsidRPr="00CD217E">
        <w:rPr>
          <w:noProof/>
        </w:rPr>
        <w:t xml:space="preserve"> low birth weight</w:t>
      </w:r>
      <w:r w:rsidR="000222D3">
        <w:rPr>
          <w:noProof/>
        </w:rPr>
        <w:t xml:space="preserve"> (11 studies)</w:t>
      </w:r>
      <w:r w:rsidR="0069547A" w:rsidRPr="00CD217E">
        <w:rPr>
          <w:noProof/>
        </w:rPr>
        <w:t>,</w:t>
      </w:r>
      <w:r w:rsidR="006A17B2" w:rsidRPr="00CD217E">
        <w:rPr>
          <w:noProof/>
        </w:rPr>
        <w:fldChar w:fldCharType="begin">
          <w:fldData xml:space="preserve">PEVuZE5vdGU+PENpdGU+PEF1dGhvcj5BZGFjaGk8L0F1dGhvcj48WWVhcj4yMDE2PC9ZZWFyPjxS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</w:fldData>
        </w:fldChar>
      </w:r>
      <w:r w:rsidR="00673195" w:rsidRPr="00CD217E">
        <w:rPr>
          <w:noProof/>
        </w:rPr>
        <w:instrText xml:space="preserve"> ADDIN EN.CITE </w:instrText>
      </w:r>
      <w:r w:rsidR="00673195" w:rsidRPr="00CD217E">
        <w:rPr>
          <w:noProof/>
        </w:rPr>
        <w:fldChar w:fldCharType="begin">
          <w:fldData xml:space="preserve">PEVuZE5vdGU+PENpdGU+PEF1dGhvcj5BZGFjaGk8L0F1dGhvcj48WWVhcj4yMDE2PC9ZZWFyPjxS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</w:fldData>
        </w:fldChar>
      </w:r>
      <w:r w:rsidR="00673195" w:rsidRPr="00CD217E">
        <w:rPr>
          <w:noProof/>
        </w:rPr>
        <w:instrText xml:space="preserve"> ADDIN EN.CITE.DATA </w:instrText>
      </w:r>
      <w:r w:rsidR="00673195" w:rsidRPr="00CD217E">
        <w:rPr>
          <w:noProof/>
        </w:rPr>
      </w:r>
      <w:r w:rsidR="00673195" w:rsidRPr="00CD217E">
        <w:rPr>
          <w:noProof/>
        </w:rPr>
        <w:fldChar w:fldCharType="end"/>
      </w:r>
      <w:r w:rsidR="006A17B2" w:rsidRPr="00CD217E">
        <w:rPr>
          <w:noProof/>
        </w:rPr>
      </w:r>
      <w:r w:rsidR="006A17B2" w:rsidRPr="00CD217E">
        <w:rPr>
          <w:noProof/>
        </w:rPr>
        <w:fldChar w:fldCharType="separate"/>
      </w:r>
      <w:r w:rsidR="00673195" w:rsidRPr="00CD217E">
        <w:rPr>
          <w:noProof/>
          <w:vertAlign w:val="superscript"/>
        </w:rPr>
        <w:t xml:space="preserve">34 37 38 </w:t>
      </w:r>
      <w:r w:rsidR="001B28D6" w:rsidRPr="00CD217E">
        <w:rPr>
          <w:noProof/>
          <w:vertAlign w:val="superscript"/>
        </w:rPr>
        <w:t>w2</w:t>
      </w:r>
      <w:r w:rsidR="00673195" w:rsidRPr="00CD217E">
        <w:rPr>
          <w:noProof/>
          <w:vertAlign w:val="superscript"/>
        </w:rPr>
        <w:t xml:space="preserve">4 </w:t>
      </w:r>
      <w:r w:rsidR="001B28D6" w:rsidRPr="00CD217E">
        <w:rPr>
          <w:noProof/>
          <w:vertAlign w:val="superscript"/>
        </w:rPr>
        <w:t>w2</w:t>
      </w:r>
      <w:r w:rsidR="00673195" w:rsidRPr="00CD217E">
        <w:rPr>
          <w:noProof/>
          <w:vertAlign w:val="superscript"/>
        </w:rPr>
        <w:t xml:space="preserve">6 </w:t>
      </w:r>
      <w:r w:rsidR="001B28D6" w:rsidRPr="00CD217E">
        <w:rPr>
          <w:noProof/>
          <w:vertAlign w:val="superscript"/>
        </w:rPr>
        <w:t>w3</w:t>
      </w:r>
      <w:r w:rsidR="00673195" w:rsidRPr="00CD217E">
        <w:rPr>
          <w:noProof/>
          <w:vertAlign w:val="superscript"/>
        </w:rPr>
        <w:t xml:space="preserve">0 </w:t>
      </w:r>
      <w:r w:rsidR="001B28D6" w:rsidRPr="00CD217E">
        <w:rPr>
          <w:noProof/>
          <w:vertAlign w:val="superscript"/>
        </w:rPr>
        <w:t>w3</w:t>
      </w:r>
      <w:r w:rsidR="00673195" w:rsidRPr="00CD217E">
        <w:rPr>
          <w:noProof/>
          <w:vertAlign w:val="superscript"/>
        </w:rPr>
        <w:t xml:space="preserve">2 </w:t>
      </w:r>
      <w:r w:rsidR="001B28D6" w:rsidRPr="00CD217E">
        <w:rPr>
          <w:noProof/>
          <w:vertAlign w:val="superscript"/>
        </w:rPr>
        <w:t>w3</w:t>
      </w:r>
      <w:r w:rsidR="00673195" w:rsidRPr="00CD217E">
        <w:rPr>
          <w:noProof/>
          <w:vertAlign w:val="superscript"/>
        </w:rPr>
        <w:t xml:space="preserve">4 </w:t>
      </w:r>
      <w:r w:rsidR="001B28D6" w:rsidRPr="00CD217E">
        <w:rPr>
          <w:noProof/>
          <w:vertAlign w:val="superscript"/>
        </w:rPr>
        <w:t>w3</w:t>
      </w:r>
      <w:r w:rsidR="00673195" w:rsidRPr="00CD217E">
        <w:rPr>
          <w:noProof/>
          <w:vertAlign w:val="superscript"/>
        </w:rPr>
        <w:t xml:space="preserve">6 </w:t>
      </w:r>
      <w:r w:rsidR="001B28D6" w:rsidRPr="00CD217E">
        <w:rPr>
          <w:noProof/>
          <w:vertAlign w:val="superscript"/>
        </w:rPr>
        <w:t>w4</w:t>
      </w:r>
      <w:r w:rsidR="00673195" w:rsidRPr="00CD217E">
        <w:rPr>
          <w:noProof/>
          <w:vertAlign w:val="superscript"/>
        </w:rPr>
        <w:t xml:space="preserve">3 </w:t>
      </w:r>
      <w:r w:rsidR="001B28D6" w:rsidRPr="00CD217E">
        <w:rPr>
          <w:noProof/>
          <w:vertAlign w:val="superscript"/>
        </w:rPr>
        <w:t>w6</w:t>
      </w:r>
      <w:r w:rsidR="00673195" w:rsidRPr="00CD217E">
        <w:rPr>
          <w:noProof/>
          <w:vertAlign w:val="superscript"/>
        </w:rPr>
        <w:t>6</w:t>
      </w:r>
      <w:r w:rsidR="006A17B2" w:rsidRPr="00CD217E">
        <w:rPr>
          <w:noProof/>
        </w:rPr>
        <w:fldChar w:fldCharType="end"/>
      </w:r>
      <w:r w:rsidR="00E45B3C" w:rsidRPr="00CD217E">
        <w:rPr>
          <w:noProof/>
        </w:rPr>
        <w:t xml:space="preserve"> </w:t>
      </w:r>
      <w:r w:rsidR="00943D64" w:rsidRPr="00CD217E">
        <w:rPr>
          <w:noProof/>
        </w:rPr>
        <w:t>small for gestational age</w:t>
      </w:r>
      <w:r w:rsidR="000222D3">
        <w:rPr>
          <w:noProof/>
        </w:rPr>
        <w:t xml:space="preserve"> (</w:t>
      </w:r>
      <w:r w:rsidR="00552308">
        <w:rPr>
          <w:noProof/>
        </w:rPr>
        <w:t xml:space="preserve">six </w:t>
      </w:r>
      <w:r w:rsidR="000222D3">
        <w:rPr>
          <w:noProof/>
        </w:rPr>
        <w:t>studies)</w:t>
      </w:r>
      <w:r w:rsidR="0069547A" w:rsidRPr="00CD217E">
        <w:rPr>
          <w:noProof/>
        </w:rPr>
        <w:t>,</w:t>
      </w:r>
      <w:r w:rsidR="006A17B2" w:rsidRPr="00CD217E">
        <w:rPr>
          <w:noProof/>
        </w:rPr>
        <w:fldChar w:fldCharType="begin">
          <w:fldData xml:space="preserve">PEVuZE5vdGU+PENpdGU+PEF1dGhvcj5HZW5jYXk8L0F1dGhvcj48WWVhcj4xOTk1PC9ZZWFyPjxS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</w:fldData>
        </w:fldChar>
      </w:r>
      <w:r w:rsidR="00673195" w:rsidRPr="00CD217E">
        <w:rPr>
          <w:noProof/>
        </w:rPr>
        <w:instrText xml:space="preserve"> ADDIN EN.CITE </w:instrText>
      </w:r>
      <w:r w:rsidR="00673195" w:rsidRPr="00CD217E">
        <w:rPr>
          <w:noProof/>
        </w:rPr>
        <w:fldChar w:fldCharType="begin">
          <w:fldData xml:space="preserve">PEVuZE5vdGU+PENpdGU+PEF1dGhvcj5HZW5jYXk8L0F1dGhvcj48WWVhcj4xOTk1PC9ZZWFyPjxS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</w:fldData>
        </w:fldChar>
      </w:r>
      <w:r w:rsidR="00673195" w:rsidRPr="00CD217E">
        <w:rPr>
          <w:noProof/>
        </w:rPr>
        <w:instrText xml:space="preserve"> ADDIN EN.CITE.DATA </w:instrText>
      </w:r>
      <w:r w:rsidR="00673195" w:rsidRPr="00CD217E">
        <w:rPr>
          <w:noProof/>
        </w:rPr>
      </w:r>
      <w:r w:rsidR="00673195" w:rsidRPr="00CD217E">
        <w:rPr>
          <w:noProof/>
        </w:rPr>
        <w:fldChar w:fldCharType="end"/>
      </w:r>
      <w:r w:rsidR="006A17B2" w:rsidRPr="00CD217E">
        <w:rPr>
          <w:noProof/>
        </w:rPr>
      </w:r>
      <w:r w:rsidR="006A17B2" w:rsidRPr="00CD217E">
        <w:rPr>
          <w:noProof/>
        </w:rPr>
        <w:fldChar w:fldCharType="separate"/>
      </w:r>
      <w:r w:rsidR="00673195" w:rsidRPr="00CD217E">
        <w:rPr>
          <w:noProof/>
          <w:vertAlign w:val="superscript"/>
        </w:rPr>
        <w:t xml:space="preserve">32 34 35 38 </w:t>
      </w:r>
      <w:r w:rsidR="001B28D6" w:rsidRPr="00CD217E">
        <w:rPr>
          <w:noProof/>
          <w:vertAlign w:val="superscript"/>
        </w:rPr>
        <w:t>w3</w:t>
      </w:r>
      <w:r w:rsidR="00673195" w:rsidRPr="00CD217E">
        <w:rPr>
          <w:noProof/>
          <w:vertAlign w:val="superscript"/>
        </w:rPr>
        <w:t xml:space="preserve">9 </w:t>
      </w:r>
      <w:r w:rsidR="001B28D6" w:rsidRPr="00CD217E">
        <w:rPr>
          <w:noProof/>
          <w:vertAlign w:val="superscript"/>
        </w:rPr>
        <w:t>w6</w:t>
      </w:r>
      <w:r w:rsidR="00673195" w:rsidRPr="00CD217E">
        <w:rPr>
          <w:noProof/>
          <w:vertAlign w:val="superscript"/>
        </w:rPr>
        <w:t>6</w:t>
      </w:r>
      <w:r w:rsidR="006A17B2" w:rsidRPr="00CD217E">
        <w:rPr>
          <w:noProof/>
        </w:rPr>
        <w:fldChar w:fldCharType="end"/>
      </w:r>
      <w:r w:rsidR="00943D64" w:rsidRPr="00CD217E">
        <w:rPr>
          <w:noProof/>
        </w:rPr>
        <w:t xml:space="preserve"> premature rupture of membranes</w:t>
      </w:r>
      <w:r w:rsidR="000222D3">
        <w:rPr>
          <w:noProof/>
        </w:rPr>
        <w:t xml:space="preserve"> </w:t>
      </w:r>
      <w:r w:rsidR="000222D3">
        <w:rPr>
          <w:noProof/>
        </w:rPr>
        <w:lastRenderedPageBreak/>
        <w:t>(eight studies)</w:t>
      </w:r>
      <w:r w:rsidR="0069547A" w:rsidRPr="00CD217E">
        <w:rPr>
          <w:noProof/>
        </w:rPr>
        <w:t>,</w:t>
      </w:r>
      <w:r w:rsidR="00A0203F" w:rsidRPr="00CD217E">
        <w:rPr>
          <w:noProof/>
        </w:rPr>
        <w:fldChar w:fldCharType="begin">
          <w:fldData xml:space="preserve">PEVuZE5vdGU+PENpdGU+PEF1dGhvcj5CbGFzPC9BdXRob3I+PFllYXI+MjAwNzwvWWVhcj48UmVj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</w:fldData>
        </w:fldChar>
      </w:r>
      <w:r w:rsidR="00673195" w:rsidRPr="00CD217E">
        <w:rPr>
          <w:noProof/>
        </w:rPr>
        <w:instrText xml:space="preserve"> ADDIN EN.CITE </w:instrText>
      </w:r>
      <w:r w:rsidR="00673195" w:rsidRPr="00CD217E">
        <w:rPr>
          <w:noProof/>
        </w:rPr>
        <w:fldChar w:fldCharType="begin">
          <w:fldData xml:space="preserve">PEVuZE5vdGU+PENpdGU+PEF1dGhvcj5CbGFzPC9BdXRob3I+PFllYXI+MjAwNzwvWWVhcj48UmVj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</w:fldData>
        </w:fldChar>
      </w:r>
      <w:r w:rsidR="00673195" w:rsidRPr="00CD217E">
        <w:rPr>
          <w:noProof/>
        </w:rPr>
        <w:instrText xml:space="preserve"> ADDIN EN.CITE.DATA </w:instrText>
      </w:r>
      <w:r w:rsidR="00673195" w:rsidRPr="00CD217E">
        <w:rPr>
          <w:noProof/>
        </w:rPr>
      </w:r>
      <w:r w:rsidR="00673195" w:rsidRPr="00CD217E">
        <w:rPr>
          <w:noProof/>
        </w:rPr>
        <w:fldChar w:fldCharType="end"/>
      </w:r>
      <w:r w:rsidR="00A0203F" w:rsidRPr="00CD217E">
        <w:rPr>
          <w:noProof/>
        </w:rPr>
      </w:r>
      <w:r w:rsidR="00A0203F" w:rsidRPr="00CD217E">
        <w:rPr>
          <w:noProof/>
        </w:rPr>
        <w:fldChar w:fldCharType="separate"/>
      </w:r>
      <w:r w:rsidR="00673195" w:rsidRPr="00CD217E">
        <w:rPr>
          <w:noProof/>
          <w:vertAlign w:val="superscript"/>
        </w:rPr>
        <w:t xml:space="preserve">34 37 </w:t>
      </w:r>
      <w:r w:rsidR="001B28D6" w:rsidRPr="00CD217E">
        <w:rPr>
          <w:noProof/>
          <w:vertAlign w:val="superscript"/>
        </w:rPr>
        <w:t>w2</w:t>
      </w:r>
      <w:r w:rsidR="00673195" w:rsidRPr="00CD217E">
        <w:rPr>
          <w:noProof/>
          <w:vertAlign w:val="superscript"/>
        </w:rPr>
        <w:t xml:space="preserve">3 </w:t>
      </w:r>
      <w:r w:rsidR="001B28D6" w:rsidRPr="00CD217E">
        <w:rPr>
          <w:noProof/>
          <w:vertAlign w:val="superscript"/>
        </w:rPr>
        <w:t>w3</w:t>
      </w:r>
      <w:r w:rsidR="00673195" w:rsidRPr="00CD217E">
        <w:rPr>
          <w:noProof/>
          <w:vertAlign w:val="superscript"/>
        </w:rPr>
        <w:t xml:space="preserve">2 </w:t>
      </w:r>
      <w:r w:rsidR="001B28D6" w:rsidRPr="00CD217E">
        <w:rPr>
          <w:noProof/>
          <w:vertAlign w:val="superscript"/>
        </w:rPr>
        <w:t>w4</w:t>
      </w:r>
      <w:r w:rsidR="00673195" w:rsidRPr="00CD217E">
        <w:rPr>
          <w:noProof/>
          <w:vertAlign w:val="superscript"/>
        </w:rPr>
        <w:t xml:space="preserve">2 </w:t>
      </w:r>
      <w:r w:rsidR="001B28D6" w:rsidRPr="00CD217E">
        <w:rPr>
          <w:noProof/>
          <w:vertAlign w:val="superscript"/>
        </w:rPr>
        <w:t>w6</w:t>
      </w:r>
      <w:r w:rsidR="00673195" w:rsidRPr="00CD217E">
        <w:rPr>
          <w:noProof/>
          <w:vertAlign w:val="superscript"/>
        </w:rPr>
        <w:t>7-</w:t>
      </w:r>
      <w:r w:rsidR="001B28D6" w:rsidRPr="00CD217E">
        <w:rPr>
          <w:noProof/>
          <w:vertAlign w:val="superscript"/>
        </w:rPr>
        <w:t>w6</w:t>
      </w:r>
      <w:r w:rsidR="00673195" w:rsidRPr="00CD217E">
        <w:rPr>
          <w:noProof/>
          <w:vertAlign w:val="superscript"/>
        </w:rPr>
        <w:t>9</w:t>
      </w:r>
      <w:r w:rsidR="00A0203F" w:rsidRPr="00CD217E">
        <w:rPr>
          <w:noProof/>
        </w:rPr>
        <w:fldChar w:fldCharType="end"/>
      </w:r>
      <w:r w:rsidR="00943D64" w:rsidRPr="00CD217E">
        <w:rPr>
          <w:noProof/>
        </w:rPr>
        <w:t xml:space="preserve"> </w:t>
      </w:r>
      <w:r w:rsidR="00CE5D4A" w:rsidRPr="00CD217E">
        <w:rPr>
          <w:noProof/>
        </w:rPr>
        <w:t>p</w:t>
      </w:r>
      <w:r w:rsidR="00943D64" w:rsidRPr="00CD217E">
        <w:rPr>
          <w:noProof/>
        </w:rPr>
        <w:t>ostpartum endometritis</w:t>
      </w:r>
      <w:r w:rsidR="000222D3">
        <w:rPr>
          <w:noProof/>
        </w:rPr>
        <w:t xml:space="preserve"> (four studies)</w:t>
      </w:r>
      <w:r w:rsidR="0069547A" w:rsidRPr="00CD217E">
        <w:rPr>
          <w:noProof/>
        </w:rPr>
        <w:t>,</w:t>
      </w:r>
      <w:r w:rsidR="00A0203F" w:rsidRPr="00CD217E">
        <w:rPr>
          <w:noProof/>
        </w:rPr>
        <w:fldChar w:fldCharType="begin">
          <w:fldData xml:space="preserve">PEVuZE5vdGU+PENpdGU+PEF1dGhvcj5CZXJtYW48L0F1dGhvcj48WWVhcj4xOTg3PC9ZZWFyPjxS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</w:fldData>
        </w:fldChar>
      </w:r>
      <w:r w:rsidR="00673195" w:rsidRPr="00CD217E">
        <w:rPr>
          <w:noProof/>
        </w:rPr>
        <w:instrText xml:space="preserve"> ADDIN EN.CITE </w:instrText>
      </w:r>
      <w:r w:rsidR="00673195" w:rsidRPr="00CD217E">
        <w:rPr>
          <w:noProof/>
        </w:rPr>
        <w:fldChar w:fldCharType="begin">
          <w:fldData xml:space="preserve">PEVuZE5vdGU+PENpdGU+PEF1dGhvcj5CZXJtYW48L0F1dGhvcj48WWVhcj4xOTg3PC9ZZWFyPjxS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</w:fldData>
        </w:fldChar>
      </w:r>
      <w:r w:rsidR="00673195" w:rsidRPr="00CD217E">
        <w:rPr>
          <w:noProof/>
        </w:rPr>
        <w:instrText xml:space="preserve"> ADDIN EN.CITE.DATA </w:instrText>
      </w:r>
      <w:r w:rsidR="00673195" w:rsidRPr="00CD217E">
        <w:rPr>
          <w:noProof/>
        </w:rPr>
      </w:r>
      <w:r w:rsidR="00673195" w:rsidRPr="00CD217E">
        <w:rPr>
          <w:noProof/>
        </w:rPr>
        <w:fldChar w:fldCharType="end"/>
      </w:r>
      <w:r w:rsidR="00A0203F" w:rsidRPr="00CD217E">
        <w:rPr>
          <w:noProof/>
        </w:rPr>
      </w:r>
      <w:r w:rsidR="00A0203F" w:rsidRPr="00CD217E">
        <w:rPr>
          <w:noProof/>
        </w:rPr>
        <w:fldChar w:fldCharType="separate"/>
      </w:r>
      <w:r w:rsidR="00673195" w:rsidRPr="00CD217E">
        <w:rPr>
          <w:noProof/>
          <w:vertAlign w:val="superscript"/>
        </w:rPr>
        <w:t xml:space="preserve">34 </w:t>
      </w:r>
      <w:r w:rsidR="001B28D6" w:rsidRPr="00CD217E">
        <w:rPr>
          <w:noProof/>
          <w:vertAlign w:val="superscript"/>
        </w:rPr>
        <w:t>w3</w:t>
      </w:r>
      <w:r w:rsidR="00673195" w:rsidRPr="00CD217E">
        <w:rPr>
          <w:noProof/>
          <w:vertAlign w:val="superscript"/>
        </w:rPr>
        <w:t xml:space="preserve">0 </w:t>
      </w:r>
      <w:r w:rsidR="001B28D6" w:rsidRPr="00CD217E">
        <w:rPr>
          <w:noProof/>
          <w:vertAlign w:val="superscript"/>
        </w:rPr>
        <w:t>w7</w:t>
      </w:r>
      <w:r w:rsidR="00673195" w:rsidRPr="00CD217E">
        <w:rPr>
          <w:noProof/>
          <w:vertAlign w:val="superscript"/>
        </w:rPr>
        <w:t xml:space="preserve">0 </w:t>
      </w:r>
      <w:r w:rsidR="001B28D6" w:rsidRPr="00CD217E">
        <w:rPr>
          <w:noProof/>
          <w:vertAlign w:val="superscript"/>
        </w:rPr>
        <w:t>w7</w:t>
      </w:r>
      <w:r w:rsidR="00673195" w:rsidRPr="00CD217E">
        <w:rPr>
          <w:noProof/>
          <w:vertAlign w:val="superscript"/>
        </w:rPr>
        <w:t>1</w:t>
      </w:r>
      <w:r w:rsidR="00A0203F" w:rsidRPr="00CD217E">
        <w:rPr>
          <w:noProof/>
        </w:rPr>
        <w:fldChar w:fldCharType="end"/>
      </w:r>
      <w:r w:rsidR="00943D64" w:rsidRPr="00CD217E">
        <w:rPr>
          <w:noProof/>
        </w:rPr>
        <w:t xml:space="preserve"> and preeclampsia</w:t>
      </w:r>
      <w:r w:rsidR="000222D3">
        <w:rPr>
          <w:noProof/>
        </w:rPr>
        <w:t xml:space="preserve"> (two studies)</w:t>
      </w:r>
      <w:r w:rsidR="009837F3" w:rsidRPr="00CD217E">
        <w:rPr>
          <w:noProof/>
        </w:rPr>
        <w:t>.</w:t>
      </w:r>
      <w:r w:rsidR="002637B4" w:rsidRPr="00CD217E">
        <w:rPr>
          <w:noProof/>
        </w:rPr>
        <w:fldChar w:fldCharType="begin">
          <w:fldData xml:space="preserve">PEVuZE5vdGU+PENpdGU+PEF1dGhvcj5IYWdnZXJ0eTwvQXV0aG9yPjxZZWFyPjIwMTM8L1llYXI+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</w:fldData>
        </w:fldChar>
      </w:r>
      <w:r w:rsidR="00673195" w:rsidRPr="00CD217E">
        <w:rPr>
          <w:noProof/>
        </w:rPr>
        <w:instrText xml:space="preserve"> ADDIN EN.CITE </w:instrText>
      </w:r>
      <w:r w:rsidR="00673195" w:rsidRPr="00CD217E">
        <w:rPr>
          <w:noProof/>
        </w:rPr>
        <w:fldChar w:fldCharType="begin">
          <w:fldData xml:space="preserve">PEVuZE5vdGU+PENpdGU+PEF1dGhvcj5IYWdnZXJ0eTwvQXV0aG9yPjxZZWFyPjIwMTM8L1llYXI+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</w:fldData>
        </w:fldChar>
      </w:r>
      <w:r w:rsidR="00673195" w:rsidRPr="00CD217E">
        <w:rPr>
          <w:noProof/>
        </w:rPr>
        <w:instrText xml:space="preserve"> ADDIN EN.CITE.DATA </w:instrText>
      </w:r>
      <w:r w:rsidR="00673195" w:rsidRPr="00CD217E">
        <w:rPr>
          <w:noProof/>
        </w:rPr>
      </w:r>
      <w:r w:rsidR="00673195" w:rsidRPr="00CD217E">
        <w:rPr>
          <w:noProof/>
        </w:rPr>
        <w:fldChar w:fldCharType="end"/>
      </w:r>
      <w:r w:rsidR="002637B4" w:rsidRPr="00CD217E">
        <w:rPr>
          <w:noProof/>
        </w:rPr>
      </w:r>
      <w:r w:rsidR="002637B4" w:rsidRPr="00CD217E">
        <w:rPr>
          <w:noProof/>
        </w:rPr>
        <w:fldChar w:fldCharType="separate"/>
      </w:r>
      <w:r w:rsidR="001B28D6" w:rsidRPr="00CD217E">
        <w:rPr>
          <w:noProof/>
          <w:vertAlign w:val="superscript"/>
        </w:rPr>
        <w:t>w7</w:t>
      </w:r>
      <w:r w:rsidR="00673195" w:rsidRPr="00CD217E">
        <w:rPr>
          <w:noProof/>
          <w:vertAlign w:val="superscript"/>
        </w:rPr>
        <w:t xml:space="preserve">2 </w:t>
      </w:r>
      <w:r w:rsidR="001B28D6" w:rsidRPr="00CD217E">
        <w:rPr>
          <w:noProof/>
          <w:vertAlign w:val="superscript"/>
        </w:rPr>
        <w:t>w7</w:t>
      </w:r>
      <w:r w:rsidR="00673195" w:rsidRPr="00CD217E">
        <w:rPr>
          <w:noProof/>
          <w:vertAlign w:val="superscript"/>
        </w:rPr>
        <w:t>3</w:t>
      </w:r>
      <w:r w:rsidR="002637B4" w:rsidRPr="00CD217E">
        <w:rPr>
          <w:noProof/>
        </w:rPr>
        <w:fldChar w:fldCharType="end"/>
      </w:r>
      <w:r w:rsidR="00231BEA" w:rsidRPr="00CD217E">
        <w:rPr>
          <w:noProof/>
        </w:rPr>
        <w:t xml:space="preserve"> </w:t>
      </w:r>
      <w:bookmarkStart w:id="8" w:name="_Hlk24351591"/>
      <w:r w:rsidR="00A14C56">
        <w:rPr>
          <w:noProof/>
        </w:rPr>
        <w:t>Nine</w:t>
      </w:r>
      <w:r w:rsidR="007A32A2" w:rsidRPr="00B31CB0">
        <w:rPr>
          <w:noProof/>
        </w:rPr>
        <w:t xml:space="preserve"> studies contain</w:t>
      </w:r>
      <w:r w:rsidR="00A14C56">
        <w:rPr>
          <w:noProof/>
        </w:rPr>
        <w:t>ed</w:t>
      </w:r>
      <w:r w:rsidR="007A32A2" w:rsidRPr="00B31CB0">
        <w:rPr>
          <w:noProof/>
        </w:rPr>
        <w:t xml:space="preserve"> outcomes </w:t>
      </w:r>
      <w:r w:rsidR="00355F02">
        <w:rPr>
          <w:noProof/>
        </w:rPr>
        <w:t xml:space="preserve">for </w:t>
      </w:r>
      <w:r w:rsidR="007A32A2" w:rsidRPr="00B31CB0">
        <w:rPr>
          <w:noProof/>
        </w:rPr>
        <w:t>both tubal infertility and infertility</w:t>
      </w:r>
      <w:r w:rsidR="00A14C56">
        <w:rPr>
          <w:noProof/>
        </w:rPr>
        <w:t xml:space="preserve">. </w:t>
      </w:r>
      <w:r w:rsidR="007A32A2" w:rsidRPr="00B31CB0">
        <w:rPr>
          <w:noProof/>
        </w:rPr>
        <w:t xml:space="preserve"> </w:t>
      </w:r>
      <w:r w:rsidR="00A14C56">
        <w:rPr>
          <w:noProof/>
        </w:rPr>
        <w:t xml:space="preserve">As a results, </w:t>
      </w:r>
      <w:r w:rsidR="007A32A2" w:rsidRPr="00B31CB0">
        <w:rPr>
          <w:noProof/>
        </w:rPr>
        <w:t xml:space="preserve"> </w:t>
      </w:r>
      <w:r w:rsidR="00A14C56">
        <w:rPr>
          <w:noProof/>
        </w:rPr>
        <w:t xml:space="preserve">we </w:t>
      </w:r>
      <w:r w:rsidR="007A32A2" w:rsidRPr="00B31CB0">
        <w:rPr>
          <w:noProof/>
        </w:rPr>
        <w:t>stratifie</w:t>
      </w:r>
      <w:r w:rsidR="00A14C56">
        <w:rPr>
          <w:noProof/>
        </w:rPr>
        <w:t>d</w:t>
      </w:r>
      <w:r w:rsidR="007A32A2" w:rsidRPr="00B31CB0">
        <w:rPr>
          <w:noProof/>
        </w:rPr>
        <w:t xml:space="preserve"> the results within each </w:t>
      </w:r>
      <w:r w:rsidR="00A14C56">
        <w:rPr>
          <w:noProof/>
        </w:rPr>
        <w:t xml:space="preserve">of the </w:t>
      </w:r>
      <w:r w:rsidR="007A32A2" w:rsidRPr="00B31CB0">
        <w:rPr>
          <w:noProof/>
        </w:rPr>
        <w:t xml:space="preserve">nine studies </w:t>
      </w:r>
      <w:r w:rsidR="00A14C56">
        <w:rPr>
          <w:noProof/>
        </w:rPr>
        <w:t>provided</w:t>
      </w:r>
      <w:r w:rsidR="007A32A2" w:rsidRPr="00B31CB0">
        <w:rPr>
          <w:noProof/>
        </w:rPr>
        <w:t xml:space="preserve"> two effect estimates in </w:t>
      </w:r>
      <w:r w:rsidR="00A14C56">
        <w:rPr>
          <w:noProof/>
        </w:rPr>
        <w:t xml:space="preserve">the </w:t>
      </w:r>
      <w:r w:rsidR="007A32A2" w:rsidRPr="00B31CB0">
        <w:rPr>
          <w:noProof/>
        </w:rPr>
        <w:t>forest plot</w:t>
      </w:r>
      <w:r w:rsidR="007A32A2">
        <w:rPr>
          <w:noProof/>
        </w:rPr>
        <w:t xml:space="preserve">. </w:t>
      </w:r>
      <w:bookmarkEnd w:id="8"/>
      <w:r w:rsidR="00231BEA" w:rsidRPr="00CD217E">
        <w:rPr>
          <w:noProof/>
        </w:rPr>
        <w:t xml:space="preserve">We conducted a total of </w:t>
      </w:r>
      <w:r w:rsidR="00FA3ADA">
        <w:rPr>
          <w:noProof/>
        </w:rPr>
        <w:t>37</w:t>
      </w:r>
      <w:r w:rsidR="00FA3ADA" w:rsidRPr="00CD217E">
        <w:rPr>
          <w:noProof/>
        </w:rPr>
        <w:t xml:space="preserve"> </w:t>
      </w:r>
      <w:r w:rsidR="00943D64" w:rsidRPr="00CD217E">
        <w:rPr>
          <w:noProof/>
        </w:rPr>
        <w:t>meta-analyses</w:t>
      </w:r>
      <w:r w:rsidR="00231BEA" w:rsidRPr="00CD217E">
        <w:rPr>
          <w:noProof/>
        </w:rPr>
        <w:t xml:space="preserve">, </w:t>
      </w:r>
      <w:r w:rsidR="00234E1B">
        <w:rPr>
          <w:noProof/>
        </w:rPr>
        <w:t xml:space="preserve">including </w:t>
      </w:r>
      <w:r w:rsidR="00231BEA" w:rsidRPr="00CD217E">
        <w:rPr>
          <w:noProof/>
        </w:rPr>
        <w:t>one for each outcome</w:t>
      </w:r>
      <w:r w:rsidR="00E45B3C" w:rsidRPr="00CD217E">
        <w:rPr>
          <w:noProof/>
        </w:rPr>
        <w:t xml:space="preserve"> for each study design</w:t>
      </w:r>
      <w:r w:rsidR="00234E1B">
        <w:rPr>
          <w:noProof/>
        </w:rPr>
        <w:t>.</w:t>
      </w:r>
      <w:r w:rsidR="00E45B3C" w:rsidRPr="00CD217E">
        <w:rPr>
          <w:noProof/>
        </w:rPr>
        <w:t xml:space="preserve"> </w:t>
      </w:r>
      <w:r w:rsidR="00234E1B">
        <w:rPr>
          <w:noProof/>
        </w:rPr>
        <w:t xml:space="preserve">This included </w:t>
      </w:r>
      <w:r w:rsidR="009252DA" w:rsidRPr="009252DA">
        <w:rPr>
          <w:noProof/>
        </w:rPr>
        <w:t>34 for case-control and cohort studies</w:t>
      </w:r>
      <w:r w:rsidR="009252DA">
        <w:rPr>
          <w:noProof/>
        </w:rPr>
        <w:t xml:space="preserve"> (</w:t>
      </w:r>
      <w:r w:rsidR="009252DA" w:rsidRPr="009252DA">
        <w:rPr>
          <w:noProof/>
        </w:rPr>
        <w:t>Table 1)</w:t>
      </w:r>
      <w:r w:rsidR="009252DA">
        <w:rPr>
          <w:noProof/>
        </w:rPr>
        <w:t xml:space="preserve"> </w:t>
      </w:r>
      <w:r w:rsidR="009252DA" w:rsidRPr="009252DA">
        <w:rPr>
          <w:noProof/>
        </w:rPr>
        <w:t>and three for cross-sectional studies (supplementary data 7)</w:t>
      </w:r>
      <w:r w:rsidR="00943D64" w:rsidRPr="00CD217E">
        <w:rPr>
          <w:noProof/>
        </w:rPr>
        <w:t>.</w:t>
      </w:r>
      <w:r w:rsidR="00A30DC0">
        <w:t xml:space="preserve"> All included studies </w:t>
      </w:r>
      <w:r w:rsidR="002558C1">
        <w:t xml:space="preserve">for each of these meta-analyses </w:t>
      </w:r>
      <w:r w:rsidR="00C63136" w:rsidRPr="00CD217E">
        <w:rPr>
          <w:noProof/>
        </w:rPr>
        <w:t xml:space="preserve">are </w:t>
      </w:r>
      <w:r w:rsidR="002558C1" w:rsidRPr="00CD217E">
        <w:rPr>
          <w:noProof/>
        </w:rPr>
        <w:t>listed</w:t>
      </w:r>
      <w:r w:rsidR="002558C1">
        <w:t xml:space="preserve"> in </w:t>
      </w:r>
      <w:r w:rsidR="005F692A">
        <w:t>Supplementary</w:t>
      </w:r>
      <w:r w:rsidR="002558C1">
        <w:t xml:space="preserve"> </w:t>
      </w:r>
      <w:r w:rsidR="005F692A">
        <w:t xml:space="preserve">data </w:t>
      </w:r>
      <w:r w:rsidR="009A3D3F">
        <w:t>4</w:t>
      </w:r>
      <w:r w:rsidR="006573A2">
        <w:t>B</w:t>
      </w:r>
      <w:r w:rsidR="005A653D">
        <w:t>.</w:t>
      </w:r>
    </w:p>
    <w:p w14:paraId="77EE993E" w14:textId="77777777" w:rsidR="0023757F" w:rsidRDefault="0023757F"/>
    <w:p w14:paraId="7D4141F4" w14:textId="0234F319" w:rsidR="009977ED" w:rsidRPr="00670D0F" w:rsidRDefault="00C075B4" w:rsidP="009977ED">
      <w:pPr>
        <w:pStyle w:val="Heading2"/>
      </w:pPr>
      <w:r w:rsidRPr="00C075B4">
        <w:t>Risk of bias in individual studies and overall certainty of the evidence</w:t>
      </w:r>
    </w:p>
    <w:p w14:paraId="28B6F1DF" w14:textId="64DBAC42" w:rsidR="00E3120C" w:rsidRDefault="000222D3" w:rsidP="00C11D9E">
      <w:pPr>
        <w:rPr>
          <w:noProof/>
        </w:rPr>
      </w:pPr>
      <w:r>
        <w:rPr>
          <w:noProof/>
        </w:rPr>
        <w:t>We examined the risk of bias in individual studies based on the six domains.</w:t>
      </w:r>
      <w:r w:rsidR="00D11B08">
        <w:rPr>
          <w:noProof/>
        </w:rPr>
        <w:t xml:space="preserve"> </w:t>
      </w:r>
      <w:r w:rsidR="00E3120C">
        <w:rPr>
          <w:noProof/>
        </w:rPr>
        <w:t xml:space="preserve">The overall risk of bias analysis </w:t>
      </w:r>
      <w:r>
        <w:rPr>
          <w:noProof/>
        </w:rPr>
        <w:t xml:space="preserve">suggests </w:t>
      </w:r>
      <w:r w:rsidR="00E3120C">
        <w:rPr>
          <w:noProof/>
        </w:rPr>
        <w:t xml:space="preserve">that the original quality of the included studies </w:t>
      </w:r>
      <w:r w:rsidR="005535FA">
        <w:rPr>
          <w:noProof/>
        </w:rPr>
        <w:t xml:space="preserve">is </w:t>
      </w:r>
      <w:r w:rsidR="00E3120C">
        <w:rPr>
          <w:noProof/>
        </w:rPr>
        <w:t>low. Th</w:t>
      </w:r>
      <w:r w:rsidR="008C6196">
        <w:rPr>
          <w:noProof/>
        </w:rPr>
        <w:t>o</w:t>
      </w:r>
      <w:r w:rsidR="00E3120C">
        <w:rPr>
          <w:noProof/>
        </w:rPr>
        <w:t xml:space="preserve">se findings are presented in </w:t>
      </w:r>
      <w:r w:rsidR="005F692A">
        <w:rPr>
          <w:noProof/>
        </w:rPr>
        <w:t>Supplementary</w:t>
      </w:r>
      <w:r w:rsidR="00E3120C">
        <w:rPr>
          <w:noProof/>
        </w:rPr>
        <w:t xml:space="preserve"> </w:t>
      </w:r>
      <w:r w:rsidR="005F692A">
        <w:rPr>
          <w:noProof/>
        </w:rPr>
        <w:t xml:space="preserve">data </w:t>
      </w:r>
      <w:r w:rsidR="00E3120C">
        <w:rPr>
          <w:noProof/>
        </w:rPr>
        <w:t>4</w:t>
      </w:r>
      <w:r w:rsidR="006573A2">
        <w:rPr>
          <w:noProof/>
        </w:rPr>
        <w:t>A</w:t>
      </w:r>
      <w:r w:rsidR="00E3120C">
        <w:rPr>
          <w:noProof/>
        </w:rPr>
        <w:t xml:space="preserve">. </w:t>
      </w:r>
    </w:p>
    <w:p w14:paraId="177DB11F" w14:textId="77777777" w:rsidR="006D716E" w:rsidRDefault="006D716E" w:rsidP="00C11D9E">
      <w:pPr>
        <w:rPr>
          <w:noProof/>
        </w:rPr>
      </w:pPr>
    </w:p>
    <w:p w14:paraId="54F49794" w14:textId="08F14C9F" w:rsidR="006800C0" w:rsidRDefault="000222D3" w:rsidP="006800C0">
      <w:r>
        <w:t>We examined biases associated with small studies.</w:t>
      </w:r>
      <w:r w:rsidR="00C075B4">
        <w:t xml:space="preserve"> </w:t>
      </w:r>
      <w:r w:rsidR="000F515D">
        <w:t>In order to assess biases associated with small studies, we examined f</w:t>
      </w:r>
      <w:r w:rsidR="00C075B4">
        <w:t>unnel plots for case-control studies</w:t>
      </w:r>
      <w:r w:rsidR="005535FA">
        <w:t xml:space="preserve"> </w:t>
      </w:r>
      <w:r w:rsidR="000F515D">
        <w:t xml:space="preserve">of </w:t>
      </w:r>
      <w:r w:rsidR="00C075B4">
        <w:t xml:space="preserve">infertility, case-control studies </w:t>
      </w:r>
      <w:r w:rsidR="000F515D">
        <w:t>of</w:t>
      </w:r>
      <w:r w:rsidR="00C075B4">
        <w:t xml:space="preserve"> spontaneous abortion, case-control studies </w:t>
      </w:r>
      <w:r w:rsidR="000F515D">
        <w:t xml:space="preserve">of </w:t>
      </w:r>
      <w:r w:rsidR="00C075B4">
        <w:t xml:space="preserve">preterm birth, cohort studies of preterm birth, and case-control studies </w:t>
      </w:r>
      <w:r w:rsidR="000F515D">
        <w:t xml:space="preserve">of </w:t>
      </w:r>
      <w:r w:rsidR="00C075B4">
        <w:t>ectopic pregnancy (</w:t>
      </w:r>
      <w:r w:rsidR="005F692A">
        <w:t>Supplementary data</w:t>
      </w:r>
      <w:r w:rsidR="00C075B4">
        <w:t xml:space="preserve"> 5)</w:t>
      </w:r>
      <w:r w:rsidR="00C075B4" w:rsidRPr="002558C1">
        <w:t>.</w:t>
      </w:r>
      <w:r w:rsidR="00C075B4">
        <w:t xml:space="preserve"> </w:t>
      </w:r>
      <w:r w:rsidR="006800C0">
        <w:t>Most of the f</w:t>
      </w:r>
      <w:r w:rsidR="00C075B4" w:rsidRPr="002F393B">
        <w:t>unnel</w:t>
      </w:r>
      <w:r w:rsidR="000F515D">
        <w:t xml:space="preserve"> plots</w:t>
      </w:r>
      <w:r w:rsidR="006D716E">
        <w:t xml:space="preserve"> </w:t>
      </w:r>
      <w:r w:rsidR="00A323AE">
        <w:t>were roughly</w:t>
      </w:r>
      <w:r w:rsidR="006800C0" w:rsidRPr="006800C0">
        <w:t xml:space="preserve"> symmetrical except for</w:t>
      </w:r>
      <w:r w:rsidR="006800C0">
        <w:t xml:space="preserve"> </w:t>
      </w:r>
      <w:r w:rsidR="00C075B4">
        <w:t xml:space="preserve">case-control </w:t>
      </w:r>
      <w:r w:rsidR="00C075B4">
        <w:lastRenderedPageBreak/>
        <w:t xml:space="preserve">studies </w:t>
      </w:r>
      <w:r w:rsidR="000F515D">
        <w:t>of</w:t>
      </w:r>
      <w:r w:rsidR="005535FA">
        <w:t xml:space="preserve"> </w:t>
      </w:r>
      <w:r w:rsidR="00C075B4">
        <w:t>preterm birth</w:t>
      </w:r>
      <w:r w:rsidR="00C075B4" w:rsidRPr="006A5F51">
        <w:rPr>
          <w:rFonts w:eastAsia="SimSun"/>
        </w:rPr>
        <w:t xml:space="preserve"> </w:t>
      </w:r>
      <w:r w:rsidR="00C075B4">
        <w:rPr>
          <w:rFonts w:eastAsia="SimSun"/>
        </w:rPr>
        <w:t>(Bias</w:t>
      </w:r>
      <w:r w:rsidR="008C6196">
        <w:rPr>
          <w:rFonts w:eastAsia="SimSun"/>
        </w:rPr>
        <w:t xml:space="preserve"> </w:t>
      </w:r>
      <w:r w:rsidR="00C075B4">
        <w:rPr>
          <w:rFonts w:eastAsia="SimSun"/>
        </w:rPr>
        <w:t>[95%CI] =</w:t>
      </w:r>
      <w:r w:rsidR="00C075B4" w:rsidRPr="00DF449D">
        <w:rPr>
          <w:rFonts w:eastAsia="SimSun"/>
        </w:rPr>
        <w:t>2.67</w:t>
      </w:r>
      <w:r w:rsidR="008C6196">
        <w:rPr>
          <w:rFonts w:eastAsia="SimSun"/>
        </w:rPr>
        <w:t xml:space="preserve"> </w:t>
      </w:r>
      <w:r w:rsidR="00C075B4" w:rsidRPr="00DF449D">
        <w:rPr>
          <w:rFonts w:eastAsia="SimSun"/>
        </w:rPr>
        <w:t>[0.39,4.95]</w:t>
      </w:r>
      <w:r w:rsidR="00C075B4">
        <w:rPr>
          <w:rFonts w:eastAsia="SimSun"/>
        </w:rPr>
        <w:t xml:space="preserve">, </w:t>
      </w:r>
      <w:r w:rsidR="00C075B4" w:rsidRPr="00B32063">
        <w:rPr>
          <w:rFonts w:eastAsia="SimSun" w:hint="eastAsia"/>
          <w:i/>
        </w:rPr>
        <w:t>P</w:t>
      </w:r>
      <w:r w:rsidR="00C075B4">
        <w:rPr>
          <w:rFonts w:eastAsia="SimSun" w:hint="eastAsia"/>
        </w:rPr>
        <w:t>=</w:t>
      </w:r>
      <w:r w:rsidR="00C075B4" w:rsidRPr="00DF449D">
        <w:rPr>
          <w:rFonts w:eastAsia="SimSun"/>
        </w:rPr>
        <w:t>0.027</w:t>
      </w:r>
      <w:r w:rsidR="00C075B4">
        <w:rPr>
          <w:rFonts w:eastAsia="SimSun"/>
        </w:rPr>
        <w:t>)</w:t>
      </w:r>
      <w:r w:rsidR="00C075B4">
        <w:t xml:space="preserve"> and case-control studies </w:t>
      </w:r>
      <w:r w:rsidR="000F515D">
        <w:t>of</w:t>
      </w:r>
      <w:r w:rsidR="005535FA">
        <w:t xml:space="preserve"> </w:t>
      </w:r>
      <w:r w:rsidR="00C075B4">
        <w:t>spontaneous abortion</w:t>
      </w:r>
      <w:r w:rsidR="00C075B4" w:rsidRPr="006A5F51">
        <w:rPr>
          <w:rFonts w:eastAsia="SimSun"/>
        </w:rPr>
        <w:t xml:space="preserve"> </w:t>
      </w:r>
      <w:r w:rsidR="00C075B4">
        <w:rPr>
          <w:rFonts w:eastAsia="SimSun"/>
        </w:rPr>
        <w:t>(Bias</w:t>
      </w:r>
      <w:r w:rsidR="008C6196">
        <w:rPr>
          <w:rFonts w:eastAsia="SimSun"/>
        </w:rPr>
        <w:t xml:space="preserve"> </w:t>
      </w:r>
      <w:r w:rsidR="00C075B4">
        <w:rPr>
          <w:rFonts w:eastAsia="SimSun"/>
        </w:rPr>
        <w:t>[95%CI] =</w:t>
      </w:r>
      <w:r w:rsidR="00C075B4" w:rsidRPr="00DF449D">
        <w:rPr>
          <w:rFonts w:eastAsia="SimSun"/>
        </w:rPr>
        <w:t>3.00</w:t>
      </w:r>
      <w:r w:rsidR="008C6196">
        <w:rPr>
          <w:rFonts w:eastAsia="SimSun"/>
        </w:rPr>
        <w:t xml:space="preserve"> </w:t>
      </w:r>
      <w:r w:rsidR="00C075B4" w:rsidRPr="00DF449D">
        <w:rPr>
          <w:rFonts w:eastAsia="SimSun"/>
        </w:rPr>
        <w:t>[0.70,5.31]</w:t>
      </w:r>
      <w:r w:rsidR="00C075B4">
        <w:rPr>
          <w:rFonts w:eastAsia="SimSun"/>
        </w:rPr>
        <w:t xml:space="preserve">, </w:t>
      </w:r>
      <w:r w:rsidR="00C075B4" w:rsidRPr="0062442E">
        <w:rPr>
          <w:rFonts w:eastAsia="SimSun"/>
          <w:i/>
        </w:rPr>
        <w:t>P</w:t>
      </w:r>
      <w:r w:rsidR="00C075B4">
        <w:rPr>
          <w:rFonts w:eastAsia="SimSun"/>
        </w:rPr>
        <w:t>=</w:t>
      </w:r>
      <w:r w:rsidR="00C075B4" w:rsidRPr="00DF449D">
        <w:rPr>
          <w:rFonts w:eastAsia="SimSun"/>
        </w:rPr>
        <w:t>0.</w:t>
      </w:r>
      <w:r w:rsidR="00C075B4" w:rsidRPr="006800C0">
        <w:t>015</w:t>
      </w:r>
      <w:r w:rsidR="004E4867" w:rsidRPr="006800C0">
        <w:rPr>
          <w:rFonts w:hint="eastAsia"/>
        </w:rPr>
        <w:t>)</w:t>
      </w:r>
      <w:r w:rsidR="004E4867">
        <w:t xml:space="preserve">. </w:t>
      </w:r>
      <w:r w:rsidR="006D716E">
        <w:t>In these two funnel plots</w:t>
      </w:r>
      <w:r w:rsidR="004E4867">
        <w:t xml:space="preserve">, the </w:t>
      </w:r>
      <w:r w:rsidR="006800C0" w:rsidRPr="006800C0">
        <w:t>gap in the lower left of the funnel suggest</w:t>
      </w:r>
      <w:r w:rsidR="000719F2">
        <w:t>s</w:t>
      </w:r>
      <w:r w:rsidR="006800C0" w:rsidRPr="006800C0">
        <w:t xml:space="preserve"> that studies with low precision and small </w:t>
      </w:r>
      <w:r w:rsidR="00A76753">
        <w:t>odds ratio</w:t>
      </w:r>
      <w:r w:rsidR="006800C0" w:rsidRPr="006800C0">
        <w:t xml:space="preserve">s have </w:t>
      </w:r>
      <w:r w:rsidR="006D716E">
        <w:rPr>
          <w:noProof/>
        </w:rPr>
        <w:t>not been</w:t>
      </w:r>
      <w:r w:rsidR="000F515D">
        <w:t xml:space="preserve"> published. </w:t>
      </w:r>
    </w:p>
    <w:p w14:paraId="5B735EC1" w14:textId="77777777" w:rsidR="000222D3" w:rsidRDefault="000222D3" w:rsidP="006800C0"/>
    <w:p w14:paraId="4FC90259" w14:textId="3E210319" w:rsidR="00922199" w:rsidRPr="00C96179" w:rsidRDefault="000222D3" w:rsidP="00C11D9E">
      <w:pPr>
        <w:rPr>
          <w:rFonts w:eastAsia="SimSun"/>
        </w:rPr>
        <w:sectPr w:rsidR="00922199" w:rsidRPr="00C96179" w:rsidSect="00F860A2">
          <w:footerReference w:type="default" r:id="rId9"/>
          <w:pgSz w:w="12240" w:h="15840" w:code="1"/>
          <w:pgMar w:top="1440" w:right="1797" w:bottom="1440" w:left="1797" w:header="851" w:footer="992" w:gutter="0"/>
          <w:cols w:space="425"/>
          <w:docGrid w:type="linesAndChars" w:linePitch="326"/>
        </w:sectPr>
      </w:pPr>
      <w:r>
        <w:t xml:space="preserve">We examined the overall certainty associated with the </w:t>
      </w:r>
      <w:r w:rsidR="000F515D">
        <w:t>evidence.</w:t>
      </w:r>
      <w:r w:rsidR="00C075B4">
        <w:rPr>
          <w:rFonts w:hint="eastAsia"/>
        </w:rPr>
        <w:t xml:space="preserve"> </w:t>
      </w:r>
      <w:r w:rsidR="00422604">
        <w:rPr>
          <w:rFonts w:hint="eastAsia"/>
        </w:rPr>
        <w:t>T</w:t>
      </w:r>
      <w:r w:rsidR="00C11D9E">
        <w:t xml:space="preserve">he overall </w:t>
      </w:r>
      <w:r w:rsidR="00EF66E2">
        <w:t>certainty</w:t>
      </w:r>
      <w:r w:rsidR="00C11D9E">
        <w:t xml:space="preserve"> for each of the 12 </w:t>
      </w:r>
      <w:r w:rsidR="009B1633">
        <w:t xml:space="preserve">pregnancy and fertility-related adverse </w:t>
      </w:r>
      <w:r w:rsidR="00C11D9E">
        <w:t xml:space="preserve">outcomes was </w:t>
      </w:r>
      <w:r w:rsidR="00C11D9E" w:rsidRPr="00E312E5">
        <w:t>eith</w:t>
      </w:r>
      <w:r w:rsidR="00C11D9E">
        <w:t xml:space="preserve">er low or </w:t>
      </w:r>
      <w:r w:rsidR="00C11D9E" w:rsidRPr="00E312E5">
        <w:t>very low</w:t>
      </w:r>
      <w:r w:rsidR="0016396E">
        <w:t xml:space="preserve"> (Table 1</w:t>
      </w:r>
      <w:r w:rsidR="00792F50">
        <w:t>)</w:t>
      </w:r>
      <w:r w:rsidR="00C11D9E">
        <w:t xml:space="preserve">. </w:t>
      </w:r>
      <w:bookmarkStart w:id="9" w:name="_Toc304981077"/>
      <w:r w:rsidR="000E6E4A" w:rsidRPr="00CD217E">
        <w:rPr>
          <w:noProof/>
        </w:rPr>
        <w:t>Th</w:t>
      </w:r>
      <w:r w:rsidR="008C6196">
        <w:rPr>
          <w:noProof/>
        </w:rPr>
        <w:t>o</w:t>
      </w:r>
      <w:r w:rsidR="000E6E4A">
        <w:rPr>
          <w:noProof/>
        </w:rPr>
        <w:t>se results are</w:t>
      </w:r>
      <w:r w:rsidR="000E6E4A">
        <w:t xml:space="preserve"> </w:t>
      </w:r>
      <w:r w:rsidR="000E6E4A">
        <w:rPr>
          <w:noProof/>
        </w:rPr>
        <w:t>further</w:t>
      </w:r>
      <w:r w:rsidR="00C70D3E" w:rsidRPr="00CD217E">
        <w:rPr>
          <w:noProof/>
        </w:rPr>
        <w:t xml:space="preserve"> detailed</w:t>
      </w:r>
      <w:r w:rsidR="00C70D3E">
        <w:t xml:space="preserve"> in </w:t>
      </w:r>
      <w:r w:rsidR="005F692A">
        <w:t>Supplementary</w:t>
      </w:r>
      <w:r w:rsidR="000E6E4A">
        <w:t xml:space="preserve"> </w:t>
      </w:r>
      <w:r w:rsidR="005F692A">
        <w:t xml:space="preserve">data </w:t>
      </w:r>
      <w:r w:rsidR="00C70D3E">
        <w:t xml:space="preserve">6. </w:t>
      </w:r>
      <w:r w:rsidR="00C32F1E" w:rsidRPr="00C32F1E">
        <w:t xml:space="preserve">We also present the results for each relevant outcome from cross-sectional studies in </w:t>
      </w:r>
      <w:r w:rsidR="005F692A">
        <w:t>Supplementary</w:t>
      </w:r>
      <w:r w:rsidR="001645FF" w:rsidRPr="00C32F1E">
        <w:t xml:space="preserve"> </w:t>
      </w:r>
      <w:r w:rsidR="005F692A">
        <w:t xml:space="preserve">data </w:t>
      </w:r>
      <w:r w:rsidR="00C32F1E" w:rsidRPr="00C32F1E">
        <w:t>7.</w:t>
      </w:r>
      <w:r w:rsidR="00B71454">
        <w:t xml:space="preserve"> However, </w:t>
      </w:r>
      <w:r w:rsidR="000F515D">
        <w:t xml:space="preserve">we could not obtain adjusted </w:t>
      </w:r>
      <w:r w:rsidR="00A76753">
        <w:t>odds ratio</w:t>
      </w:r>
      <w:r w:rsidR="008C6196">
        <w:t>s</w:t>
      </w:r>
      <w:r w:rsidR="000F515D">
        <w:t xml:space="preserve"> for cross-sectional studies</w:t>
      </w:r>
      <w:r w:rsidR="006D716E">
        <w:t xml:space="preserve"> </w:t>
      </w:r>
      <w:r w:rsidR="000F515D">
        <w:t>because of</w:t>
      </w:r>
      <w:r w:rsidR="00B71454">
        <w:t xml:space="preserve"> the small number of cross-sectional studies</w:t>
      </w:r>
      <w:r w:rsidR="000F515D">
        <w:t xml:space="preserve"> and the fact that few </w:t>
      </w:r>
      <w:r w:rsidR="000C1327">
        <w:t xml:space="preserve">controlled </w:t>
      </w:r>
      <w:r w:rsidR="00B71454">
        <w:t>for confounders</w:t>
      </w:r>
      <w:r w:rsidR="000F515D">
        <w:t>.</w:t>
      </w:r>
      <w:r w:rsidR="00B71454">
        <w:t xml:space="preserve"> </w:t>
      </w:r>
    </w:p>
    <w:tbl>
      <w:tblPr>
        <w:tblW w:w="5000" w:type="pct"/>
        <w:jc w:val="center"/>
        <w:tblLook w:val="04A0" w:firstRow="1" w:lastRow="0" w:firstColumn="1" w:lastColumn="0" w:noHBand="0" w:noVBand="1"/>
      </w:tblPr>
      <w:tblGrid>
        <w:gridCol w:w="1655"/>
        <w:gridCol w:w="586"/>
        <w:gridCol w:w="565"/>
        <w:gridCol w:w="486"/>
        <w:gridCol w:w="490"/>
        <w:gridCol w:w="857"/>
        <w:gridCol w:w="574"/>
        <w:gridCol w:w="486"/>
        <w:gridCol w:w="490"/>
        <w:gridCol w:w="857"/>
        <w:gridCol w:w="524"/>
        <w:gridCol w:w="486"/>
        <w:gridCol w:w="516"/>
        <w:gridCol w:w="832"/>
        <w:gridCol w:w="524"/>
        <w:gridCol w:w="486"/>
        <w:gridCol w:w="536"/>
        <w:gridCol w:w="873"/>
        <w:gridCol w:w="545"/>
        <w:gridCol w:w="572"/>
      </w:tblGrid>
      <w:tr w:rsidR="00AD4F63" w:rsidRPr="00FD3F17" w14:paraId="1879FAE5" w14:textId="729E3CC1" w:rsidTr="00C70D3E">
        <w:trPr>
          <w:trHeight w:val="288"/>
          <w:jc w:val="center"/>
        </w:trPr>
        <w:tc>
          <w:tcPr>
            <w:tcW w:w="4683" w:type="pct"/>
            <w:gridSpan w:val="19"/>
            <w:tcBorders>
              <w:top w:val="single" w:sz="8" w:space="0" w:color="auto"/>
              <w:left w:val="single" w:sz="8" w:space="0" w:color="auto"/>
              <w:bottom w:val="single" w:sz="8" w:space="0" w:color="auto"/>
              <w:right w:val="single" w:sz="8" w:space="0" w:color="000000"/>
            </w:tcBorders>
            <w:shd w:val="clear" w:color="auto" w:fill="auto"/>
            <w:noWrap/>
            <w:vAlign w:val="center"/>
            <w:hideMark/>
          </w:tcPr>
          <w:p w14:paraId="6FDD5104" w14:textId="6C46B502" w:rsidR="00AD4F63" w:rsidRPr="00FD3F17" w:rsidRDefault="00AD4F63" w:rsidP="002000C0">
            <w:pPr>
              <w:spacing w:after="0" w:line="240" w:lineRule="auto"/>
              <w:rPr>
                <w:rFonts w:eastAsia="DengXian"/>
                <w:b/>
                <w:bCs/>
                <w:color w:val="000000"/>
                <w:sz w:val="13"/>
                <w:szCs w:val="13"/>
              </w:rPr>
            </w:pPr>
            <w:r w:rsidRPr="00FD3F17">
              <w:rPr>
                <w:rFonts w:eastAsia="DengXian"/>
                <w:b/>
                <w:bCs/>
                <w:color w:val="000000"/>
                <w:sz w:val="13"/>
                <w:szCs w:val="13"/>
              </w:rPr>
              <w:lastRenderedPageBreak/>
              <w:t>Table 1: Summary of findings for quantitative analysis</w:t>
            </w:r>
            <w:r w:rsidR="006E3662">
              <w:rPr>
                <w:rFonts w:eastAsia="DengXian"/>
                <w:b/>
                <w:bCs/>
                <w:color w:val="000000"/>
                <w:sz w:val="13"/>
                <w:szCs w:val="13"/>
              </w:rPr>
              <w:t xml:space="preserve"> from </w:t>
            </w:r>
            <w:r w:rsidR="006E3662" w:rsidRPr="006C4D0A">
              <w:rPr>
                <w:rFonts w:eastAsia="DengXian"/>
                <w:b/>
                <w:bCs/>
                <w:color w:val="000000"/>
                <w:sz w:val="13"/>
                <w:szCs w:val="13"/>
              </w:rPr>
              <w:t>the case-control and cohort studies, with unadjusted and adjusted results</w:t>
            </w:r>
          </w:p>
        </w:tc>
        <w:tc>
          <w:tcPr>
            <w:tcW w:w="317" w:type="pct"/>
            <w:tcBorders>
              <w:top w:val="single" w:sz="8" w:space="0" w:color="auto"/>
              <w:left w:val="single" w:sz="8" w:space="0" w:color="auto"/>
              <w:bottom w:val="single" w:sz="8" w:space="0" w:color="auto"/>
              <w:right w:val="single" w:sz="8" w:space="0" w:color="000000"/>
            </w:tcBorders>
          </w:tcPr>
          <w:p w14:paraId="3B8DAD87" w14:textId="77777777" w:rsidR="00AD4F63" w:rsidRPr="00FD3F17" w:rsidRDefault="00AD4F63" w:rsidP="002000C0">
            <w:pPr>
              <w:spacing w:after="0" w:line="240" w:lineRule="auto"/>
              <w:rPr>
                <w:rFonts w:eastAsia="DengXian"/>
                <w:b/>
                <w:bCs/>
                <w:color w:val="000000"/>
                <w:sz w:val="13"/>
                <w:szCs w:val="13"/>
              </w:rPr>
            </w:pPr>
          </w:p>
        </w:tc>
      </w:tr>
      <w:tr w:rsidR="00B82765" w:rsidRPr="00FD3F17" w14:paraId="2D8D04B8" w14:textId="4546DFCC" w:rsidTr="00C70D3E">
        <w:trPr>
          <w:trHeight w:val="288"/>
          <w:jc w:val="center"/>
        </w:trPr>
        <w:tc>
          <w:tcPr>
            <w:tcW w:w="461" w:type="pct"/>
            <w:vMerge w:val="restart"/>
            <w:tcBorders>
              <w:top w:val="nil"/>
              <w:left w:val="single" w:sz="8" w:space="0" w:color="auto"/>
              <w:bottom w:val="single" w:sz="8" w:space="0" w:color="000000"/>
              <w:right w:val="single" w:sz="8" w:space="0" w:color="auto"/>
            </w:tcBorders>
            <w:shd w:val="clear" w:color="auto" w:fill="auto"/>
            <w:noWrap/>
            <w:vAlign w:val="center"/>
            <w:hideMark/>
          </w:tcPr>
          <w:p w14:paraId="1A9AE129" w14:textId="77777777" w:rsidR="00AD4F63" w:rsidRPr="00FD3F17" w:rsidRDefault="00AD4F63" w:rsidP="002000C0">
            <w:pPr>
              <w:spacing w:after="0" w:line="240" w:lineRule="auto"/>
              <w:jc w:val="center"/>
              <w:rPr>
                <w:rFonts w:eastAsia="DengXian"/>
                <w:b/>
                <w:bCs/>
                <w:color w:val="000000"/>
                <w:sz w:val="13"/>
                <w:szCs w:val="13"/>
              </w:rPr>
            </w:pPr>
            <w:r w:rsidRPr="00FD3F17">
              <w:rPr>
                <w:rFonts w:eastAsia="DengXian"/>
                <w:b/>
                <w:bCs/>
                <w:color w:val="000000"/>
                <w:sz w:val="13"/>
                <w:szCs w:val="13"/>
              </w:rPr>
              <w:t>Outcome</w:t>
            </w:r>
          </w:p>
        </w:tc>
        <w:tc>
          <w:tcPr>
            <w:tcW w:w="455" w:type="pct"/>
            <w:gridSpan w:val="2"/>
            <w:tcBorders>
              <w:top w:val="single" w:sz="8" w:space="0" w:color="auto"/>
              <w:left w:val="nil"/>
              <w:bottom w:val="single" w:sz="8" w:space="0" w:color="auto"/>
              <w:right w:val="single" w:sz="8" w:space="0" w:color="000000"/>
            </w:tcBorders>
            <w:shd w:val="clear" w:color="auto" w:fill="auto"/>
            <w:noWrap/>
            <w:vAlign w:val="center"/>
            <w:hideMark/>
          </w:tcPr>
          <w:p w14:paraId="42BC9DB0" w14:textId="77777777" w:rsidR="00AD4F63" w:rsidRPr="00FD3F17" w:rsidRDefault="00AD4F63" w:rsidP="002000C0">
            <w:pPr>
              <w:spacing w:after="0" w:line="240" w:lineRule="auto"/>
              <w:jc w:val="center"/>
              <w:rPr>
                <w:rFonts w:eastAsia="DengXian"/>
                <w:color w:val="000000"/>
                <w:sz w:val="13"/>
                <w:szCs w:val="13"/>
              </w:rPr>
            </w:pPr>
            <w:r w:rsidRPr="00FD3F17">
              <w:rPr>
                <w:rFonts w:eastAsia="DengXian"/>
                <w:color w:val="000000"/>
                <w:sz w:val="13"/>
                <w:szCs w:val="13"/>
              </w:rPr>
              <w:t>Overall Sample</w:t>
            </w:r>
          </w:p>
        </w:tc>
        <w:tc>
          <w:tcPr>
            <w:tcW w:w="924" w:type="pct"/>
            <w:gridSpan w:val="4"/>
            <w:tcBorders>
              <w:top w:val="single" w:sz="8" w:space="0" w:color="auto"/>
              <w:left w:val="nil"/>
              <w:bottom w:val="single" w:sz="8" w:space="0" w:color="auto"/>
              <w:right w:val="single" w:sz="8" w:space="0" w:color="000000"/>
            </w:tcBorders>
            <w:shd w:val="clear" w:color="auto" w:fill="auto"/>
            <w:noWrap/>
            <w:vAlign w:val="center"/>
            <w:hideMark/>
          </w:tcPr>
          <w:p w14:paraId="58FA40D4" w14:textId="4E33F96A" w:rsidR="00AD4F63" w:rsidRPr="00FD3F17" w:rsidRDefault="00AD4F63" w:rsidP="002000C0">
            <w:pPr>
              <w:spacing w:after="0" w:line="240" w:lineRule="auto"/>
              <w:jc w:val="center"/>
              <w:rPr>
                <w:rFonts w:eastAsia="DengXian"/>
                <w:color w:val="000000"/>
                <w:sz w:val="13"/>
                <w:szCs w:val="13"/>
              </w:rPr>
            </w:pPr>
            <w:r w:rsidRPr="00E67E61">
              <w:rPr>
                <w:rFonts w:eastAsia="DengXian"/>
                <w:noProof/>
                <w:color w:val="000000"/>
                <w:sz w:val="13"/>
                <w:szCs w:val="13"/>
              </w:rPr>
              <w:t>Case</w:t>
            </w:r>
            <w:r w:rsidR="00E67E61">
              <w:rPr>
                <w:rFonts w:eastAsia="DengXian"/>
                <w:noProof/>
                <w:color w:val="000000"/>
                <w:sz w:val="13"/>
                <w:szCs w:val="13"/>
              </w:rPr>
              <w:t>-</w:t>
            </w:r>
            <w:r w:rsidRPr="00E67E61">
              <w:rPr>
                <w:rFonts w:eastAsia="DengXian"/>
                <w:noProof/>
                <w:color w:val="000000"/>
                <w:sz w:val="13"/>
                <w:szCs w:val="13"/>
              </w:rPr>
              <w:t>Control</w:t>
            </w:r>
            <w:r w:rsidRPr="00FD3F17">
              <w:rPr>
                <w:rFonts w:eastAsia="DengXian"/>
                <w:color w:val="000000"/>
                <w:sz w:val="13"/>
                <w:szCs w:val="13"/>
              </w:rPr>
              <w:t xml:space="preserve"> Study</w:t>
            </w:r>
            <w:r w:rsidR="002A4A5E">
              <w:rPr>
                <w:rFonts w:eastAsia="DengXian"/>
                <w:color w:val="000000"/>
                <w:sz w:val="13"/>
                <w:szCs w:val="13"/>
              </w:rPr>
              <w:t xml:space="preserve"> (Unadjusted effect size)</w:t>
            </w:r>
          </w:p>
        </w:tc>
        <w:tc>
          <w:tcPr>
            <w:tcW w:w="935" w:type="pct"/>
            <w:gridSpan w:val="4"/>
            <w:tcBorders>
              <w:top w:val="single" w:sz="8" w:space="0" w:color="auto"/>
              <w:left w:val="nil"/>
              <w:bottom w:val="single" w:sz="8" w:space="0" w:color="auto"/>
              <w:right w:val="single" w:sz="8" w:space="0" w:color="000000"/>
            </w:tcBorders>
            <w:shd w:val="clear" w:color="auto" w:fill="auto"/>
            <w:noWrap/>
            <w:vAlign w:val="center"/>
            <w:hideMark/>
          </w:tcPr>
          <w:p w14:paraId="1395E155" w14:textId="352FAA2D" w:rsidR="00AD4F63" w:rsidRPr="00FD3F17" w:rsidRDefault="00AD4F63" w:rsidP="002000C0">
            <w:pPr>
              <w:spacing w:after="0" w:line="240" w:lineRule="auto"/>
              <w:jc w:val="center"/>
              <w:rPr>
                <w:rFonts w:eastAsia="DengXian"/>
                <w:color w:val="000000"/>
                <w:sz w:val="13"/>
                <w:szCs w:val="13"/>
              </w:rPr>
            </w:pPr>
            <w:r w:rsidRPr="00E67E61">
              <w:rPr>
                <w:rFonts w:eastAsia="DengXian"/>
                <w:noProof/>
                <w:color w:val="000000"/>
                <w:sz w:val="13"/>
                <w:szCs w:val="13"/>
              </w:rPr>
              <w:t>Case</w:t>
            </w:r>
            <w:r w:rsidR="00E67E61">
              <w:rPr>
                <w:rFonts w:eastAsia="DengXian"/>
                <w:noProof/>
                <w:color w:val="000000"/>
                <w:sz w:val="13"/>
                <w:szCs w:val="13"/>
              </w:rPr>
              <w:t>-</w:t>
            </w:r>
            <w:r w:rsidRPr="00E67E61">
              <w:rPr>
                <w:rFonts w:eastAsia="DengXian"/>
                <w:noProof/>
                <w:color w:val="000000"/>
                <w:sz w:val="13"/>
                <w:szCs w:val="13"/>
              </w:rPr>
              <w:t>Control</w:t>
            </w:r>
            <w:r w:rsidRPr="00FD3F17">
              <w:rPr>
                <w:rFonts w:eastAsia="DengXian"/>
                <w:color w:val="000000"/>
                <w:sz w:val="13"/>
                <w:szCs w:val="13"/>
              </w:rPr>
              <w:t xml:space="preserve"> Study (</w:t>
            </w:r>
            <w:r w:rsidR="005535FA">
              <w:rPr>
                <w:rFonts w:eastAsia="DengXian"/>
                <w:color w:val="000000"/>
                <w:sz w:val="13"/>
                <w:szCs w:val="13"/>
              </w:rPr>
              <w:t>A</w:t>
            </w:r>
            <w:r w:rsidRPr="00FD3F17">
              <w:rPr>
                <w:rFonts w:eastAsia="DengXian"/>
                <w:color w:val="000000"/>
                <w:sz w:val="13"/>
                <w:szCs w:val="13"/>
              </w:rPr>
              <w:t xml:space="preserve">djusted </w:t>
            </w:r>
            <w:r w:rsidR="002A4A5E">
              <w:rPr>
                <w:rFonts w:eastAsia="DengXian"/>
                <w:color w:val="000000"/>
                <w:sz w:val="13"/>
                <w:szCs w:val="13"/>
              </w:rPr>
              <w:t>e</w:t>
            </w:r>
            <w:r w:rsidRPr="00FD3F17">
              <w:rPr>
                <w:rFonts w:eastAsia="DengXian"/>
                <w:color w:val="000000"/>
                <w:sz w:val="13"/>
                <w:szCs w:val="13"/>
              </w:rPr>
              <w:t xml:space="preserve">ffect </w:t>
            </w:r>
            <w:r w:rsidR="002A4A5E">
              <w:rPr>
                <w:rFonts w:eastAsia="DengXian"/>
                <w:color w:val="000000"/>
                <w:sz w:val="13"/>
                <w:szCs w:val="13"/>
              </w:rPr>
              <w:t>s</w:t>
            </w:r>
            <w:r w:rsidRPr="00FD3F17">
              <w:rPr>
                <w:rFonts w:eastAsia="DengXian"/>
                <w:color w:val="000000"/>
                <w:sz w:val="13"/>
                <w:szCs w:val="13"/>
              </w:rPr>
              <w:t>ize)</w:t>
            </w:r>
          </w:p>
        </w:tc>
        <w:tc>
          <w:tcPr>
            <w:tcW w:w="935" w:type="pct"/>
            <w:gridSpan w:val="4"/>
            <w:tcBorders>
              <w:top w:val="single" w:sz="8" w:space="0" w:color="auto"/>
              <w:left w:val="nil"/>
              <w:bottom w:val="single" w:sz="8" w:space="0" w:color="auto"/>
              <w:right w:val="single" w:sz="8" w:space="0" w:color="000000"/>
            </w:tcBorders>
            <w:shd w:val="clear" w:color="auto" w:fill="auto"/>
            <w:noWrap/>
            <w:vAlign w:val="center"/>
            <w:hideMark/>
          </w:tcPr>
          <w:p w14:paraId="77F224F6" w14:textId="00346204" w:rsidR="00AD4F63" w:rsidRPr="00FD3F17" w:rsidRDefault="00AD4F63" w:rsidP="002000C0">
            <w:pPr>
              <w:spacing w:after="0" w:line="240" w:lineRule="auto"/>
              <w:jc w:val="center"/>
              <w:rPr>
                <w:rFonts w:eastAsia="DengXian"/>
                <w:color w:val="000000"/>
                <w:sz w:val="13"/>
                <w:szCs w:val="13"/>
              </w:rPr>
            </w:pPr>
            <w:r w:rsidRPr="00FD3F17">
              <w:rPr>
                <w:rFonts w:eastAsia="DengXian"/>
                <w:color w:val="000000"/>
                <w:sz w:val="13"/>
                <w:szCs w:val="13"/>
              </w:rPr>
              <w:t>Cohort Study</w:t>
            </w:r>
            <w:r w:rsidR="002A4A5E">
              <w:rPr>
                <w:rFonts w:eastAsia="DengXian"/>
                <w:color w:val="000000"/>
                <w:sz w:val="13"/>
                <w:szCs w:val="13"/>
              </w:rPr>
              <w:t xml:space="preserve"> (Unadjusted effect size)</w:t>
            </w:r>
          </w:p>
        </w:tc>
        <w:tc>
          <w:tcPr>
            <w:tcW w:w="972" w:type="pct"/>
            <w:gridSpan w:val="4"/>
            <w:tcBorders>
              <w:top w:val="single" w:sz="8" w:space="0" w:color="auto"/>
              <w:left w:val="nil"/>
              <w:bottom w:val="single" w:sz="8" w:space="0" w:color="auto"/>
              <w:right w:val="single" w:sz="8" w:space="0" w:color="000000"/>
            </w:tcBorders>
            <w:shd w:val="clear" w:color="auto" w:fill="FFFFFF" w:themeFill="background1"/>
            <w:noWrap/>
            <w:vAlign w:val="center"/>
            <w:hideMark/>
          </w:tcPr>
          <w:p w14:paraId="1F80DC38" w14:textId="4EF3D9D8" w:rsidR="00AD4F63" w:rsidRPr="00270C7E" w:rsidRDefault="00AD4F63" w:rsidP="002000C0">
            <w:pPr>
              <w:spacing w:after="0" w:line="240" w:lineRule="auto"/>
              <w:jc w:val="center"/>
              <w:rPr>
                <w:rFonts w:eastAsia="DengXian"/>
                <w:color w:val="000000"/>
                <w:sz w:val="13"/>
                <w:szCs w:val="13"/>
              </w:rPr>
            </w:pPr>
            <w:r w:rsidRPr="00270C7E">
              <w:rPr>
                <w:rFonts w:eastAsia="DengXian"/>
                <w:color w:val="000000"/>
                <w:sz w:val="13"/>
                <w:szCs w:val="13"/>
              </w:rPr>
              <w:t>Cohort Study (</w:t>
            </w:r>
            <w:r w:rsidR="005535FA">
              <w:rPr>
                <w:rFonts w:eastAsia="DengXian"/>
                <w:color w:val="000000"/>
                <w:sz w:val="13"/>
                <w:szCs w:val="13"/>
              </w:rPr>
              <w:t>A</w:t>
            </w:r>
            <w:r w:rsidRPr="00270C7E">
              <w:rPr>
                <w:rFonts w:eastAsia="DengXian"/>
                <w:color w:val="000000"/>
                <w:sz w:val="13"/>
                <w:szCs w:val="13"/>
              </w:rPr>
              <w:t xml:space="preserve">djusted </w:t>
            </w:r>
            <w:r w:rsidR="002A4A5E">
              <w:rPr>
                <w:rFonts w:eastAsia="DengXian"/>
                <w:color w:val="000000"/>
                <w:sz w:val="13"/>
                <w:szCs w:val="13"/>
              </w:rPr>
              <w:t>effect s</w:t>
            </w:r>
            <w:r w:rsidRPr="00270C7E">
              <w:rPr>
                <w:rFonts w:eastAsia="DengXian"/>
                <w:color w:val="000000"/>
                <w:sz w:val="13"/>
                <w:szCs w:val="13"/>
              </w:rPr>
              <w:t>ize)</w:t>
            </w:r>
          </w:p>
        </w:tc>
        <w:tc>
          <w:tcPr>
            <w:tcW w:w="317" w:type="pct"/>
            <w:tcBorders>
              <w:top w:val="single" w:sz="8" w:space="0" w:color="auto"/>
              <w:left w:val="nil"/>
              <w:bottom w:val="single" w:sz="8" w:space="0" w:color="auto"/>
              <w:right w:val="single" w:sz="8" w:space="0" w:color="000000"/>
            </w:tcBorders>
            <w:shd w:val="clear" w:color="auto" w:fill="FFFFFF" w:themeFill="background1"/>
          </w:tcPr>
          <w:p w14:paraId="4B046116" w14:textId="77777777" w:rsidR="00AD4F63" w:rsidRPr="00270C7E" w:rsidRDefault="00AD4F63" w:rsidP="002000C0">
            <w:pPr>
              <w:spacing w:after="0" w:line="240" w:lineRule="auto"/>
              <w:jc w:val="center"/>
              <w:rPr>
                <w:rFonts w:eastAsia="DengXian"/>
                <w:color w:val="000000"/>
                <w:sz w:val="13"/>
                <w:szCs w:val="13"/>
              </w:rPr>
            </w:pPr>
          </w:p>
        </w:tc>
      </w:tr>
      <w:tr w:rsidR="00417F4B" w:rsidRPr="00FD3F17" w14:paraId="3D245DB7" w14:textId="020D69E1" w:rsidTr="00C70D3E">
        <w:trPr>
          <w:trHeight w:val="600"/>
          <w:jc w:val="center"/>
        </w:trPr>
        <w:tc>
          <w:tcPr>
            <w:tcW w:w="461" w:type="pct"/>
            <w:vMerge/>
            <w:tcBorders>
              <w:top w:val="nil"/>
              <w:left w:val="single" w:sz="8" w:space="0" w:color="auto"/>
              <w:bottom w:val="single" w:sz="8" w:space="0" w:color="000000"/>
              <w:right w:val="single" w:sz="8" w:space="0" w:color="auto"/>
            </w:tcBorders>
            <w:vAlign w:val="center"/>
            <w:hideMark/>
          </w:tcPr>
          <w:p w14:paraId="15FADF69" w14:textId="77777777" w:rsidR="00AD4F63" w:rsidRPr="00FD3F17" w:rsidRDefault="00AD4F63" w:rsidP="002000C0">
            <w:pPr>
              <w:spacing w:after="0" w:line="240" w:lineRule="auto"/>
              <w:rPr>
                <w:rFonts w:eastAsia="DengXian"/>
                <w:b/>
                <w:bCs/>
                <w:color w:val="000000"/>
                <w:sz w:val="13"/>
                <w:szCs w:val="13"/>
              </w:rPr>
            </w:pPr>
          </w:p>
        </w:tc>
        <w:tc>
          <w:tcPr>
            <w:tcW w:w="232" w:type="pct"/>
            <w:tcBorders>
              <w:top w:val="nil"/>
              <w:left w:val="nil"/>
              <w:bottom w:val="single" w:sz="8" w:space="0" w:color="auto"/>
              <w:right w:val="single" w:sz="8" w:space="0" w:color="auto"/>
            </w:tcBorders>
            <w:shd w:val="clear" w:color="auto" w:fill="auto"/>
            <w:vAlign w:val="center"/>
            <w:hideMark/>
          </w:tcPr>
          <w:p w14:paraId="54598D72" w14:textId="77777777" w:rsidR="00AD4F63" w:rsidRPr="00FD3F17" w:rsidRDefault="00AD4F63" w:rsidP="002000C0">
            <w:pPr>
              <w:spacing w:after="0" w:line="240" w:lineRule="auto"/>
              <w:rPr>
                <w:rFonts w:eastAsia="DengXian"/>
                <w:b/>
                <w:bCs/>
                <w:color w:val="000000"/>
                <w:sz w:val="13"/>
                <w:szCs w:val="13"/>
              </w:rPr>
            </w:pPr>
            <w:r w:rsidRPr="00FD3F17">
              <w:rPr>
                <w:rFonts w:eastAsia="DengXian"/>
                <w:b/>
                <w:bCs/>
                <w:color w:val="000000"/>
                <w:sz w:val="13"/>
                <w:szCs w:val="13"/>
              </w:rPr>
              <w:t>No. of Outcomes</w:t>
            </w:r>
          </w:p>
        </w:tc>
        <w:tc>
          <w:tcPr>
            <w:tcW w:w="223" w:type="pct"/>
            <w:tcBorders>
              <w:top w:val="nil"/>
              <w:left w:val="nil"/>
              <w:bottom w:val="single" w:sz="8" w:space="0" w:color="auto"/>
              <w:right w:val="single" w:sz="8" w:space="0" w:color="auto"/>
            </w:tcBorders>
            <w:shd w:val="clear" w:color="auto" w:fill="auto"/>
            <w:vAlign w:val="center"/>
            <w:hideMark/>
          </w:tcPr>
          <w:p w14:paraId="0A942123" w14:textId="77777777" w:rsidR="00AD4F63" w:rsidRPr="00FD3F17" w:rsidRDefault="00AD4F63" w:rsidP="002000C0">
            <w:pPr>
              <w:spacing w:after="0" w:line="240" w:lineRule="auto"/>
              <w:rPr>
                <w:rFonts w:eastAsia="DengXian"/>
                <w:b/>
                <w:bCs/>
                <w:color w:val="000000"/>
                <w:sz w:val="13"/>
                <w:szCs w:val="13"/>
              </w:rPr>
            </w:pPr>
            <w:r w:rsidRPr="00FD3F17">
              <w:rPr>
                <w:rFonts w:eastAsia="DengXian"/>
                <w:b/>
                <w:bCs/>
                <w:color w:val="000000"/>
                <w:sz w:val="13"/>
                <w:szCs w:val="13"/>
              </w:rPr>
              <w:t>Sample Size</w:t>
            </w:r>
          </w:p>
        </w:tc>
        <w:tc>
          <w:tcPr>
            <w:tcW w:w="187" w:type="pct"/>
            <w:tcBorders>
              <w:top w:val="nil"/>
              <w:left w:val="nil"/>
              <w:bottom w:val="single" w:sz="8" w:space="0" w:color="auto"/>
              <w:right w:val="single" w:sz="8" w:space="0" w:color="auto"/>
            </w:tcBorders>
            <w:shd w:val="clear" w:color="auto" w:fill="auto"/>
            <w:vAlign w:val="center"/>
            <w:hideMark/>
          </w:tcPr>
          <w:p w14:paraId="6FC80392" w14:textId="77777777" w:rsidR="00AD4F63" w:rsidRPr="00FD3F17" w:rsidRDefault="00AD4F63" w:rsidP="002000C0">
            <w:pPr>
              <w:spacing w:after="0" w:line="240" w:lineRule="auto"/>
              <w:rPr>
                <w:rFonts w:eastAsia="DengXian"/>
                <w:b/>
                <w:bCs/>
                <w:color w:val="000000"/>
                <w:sz w:val="13"/>
                <w:szCs w:val="13"/>
              </w:rPr>
            </w:pPr>
            <w:r w:rsidRPr="00FD3F17">
              <w:rPr>
                <w:rFonts w:eastAsia="DengXian"/>
                <w:b/>
                <w:bCs/>
                <w:color w:val="000000"/>
                <w:sz w:val="13"/>
                <w:szCs w:val="13"/>
              </w:rPr>
              <w:t xml:space="preserve">No. of Studies </w:t>
            </w:r>
          </w:p>
        </w:tc>
        <w:tc>
          <w:tcPr>
            <w:tcW w:w="189" w:type="pct"/>
            <w:tcBorders>
              <w:top w:val="nil"/>
              <w:left w:val="nil"/>
              <w:bottom w:val="single" w:sz="8" w:space="0" w:color="auto"/>
              <w:right w:val="single" w:sz="8" w:space="0" w:color="auto"/>
            </w:tcBorders>
            <w:shd w:val="clear" w:color="auto" w:fill="auto"/>
            <w:vAlign w:val="center"/>
            <w:hideMark/>
          </w:tcPr>
          <w:p w14:paraId="673DD94B" w14:textId="77777777" w:rsidR="00AD4F63" w:rsidRPr="00FD3F17" w:rsidRDefault="00AD4F63" w:rsidP="002000C0">
            <w:pPr>
              <w:spacing w:after="0" w:line="240" w:lineRule="auto"/>
              <w:rPr>
                <w:rFonts w:eastAsia="DengXian"/>
                <w:b/>
                <w:bCs/>
                <w:color w:val="000000"/>
                <w:sz w:val="13"/>
                <w:szCs w:val="13"/>
              </w:rPr>
            </w:pPr>
            <w:r w:rsidRPr="00FD3F17">
              <w:rPr>
                <w:rFonts w:eastAsia="DengXian"/>
                <w:b/>
                <w:bCs/>
                <w:color w:val="000000"/>
                <w:sz w:val="13"/>
                <w:szCs w:val="13"/>
              </w:rPr>
              <w:t>Sample Size</w:t>
            </w:r>
          </w:p>
        </w:tc>
        <w:tc>
          <w:tcPr>
            <w:tcW w:w="343" w:type="pct"/>
            <w:tcBorders>
              <w:top w:val="nil"/>
              <w:left w:val="nil"/>
              <w:bottom w:val="single" w:sz="8" w:space="0" w:color="auto"/>
              <w:right w:val="single" w:sz="8" w:space="0" w:color="auto"/>
            </w:tcBorders>
            <w:shd w:val="clear" w:color="auto" w:fill="auto"/>
            <w:vAlign w:val="center"/>
            <w:hideMark/>
          </w:tcPr>
          <w:p w14:paraId="4AC609C2" w14:textId="77777777" w:rsidR="00AD4F63" w:rsidRPr="00FD3F17" w:rsidRDefault="00AD4F63" w:rsidP="002000C0">
            <w:pPr>
              <w:spacing w:after="0" w:line="240" w:lineRule="auto"/>
              <w:rPr>
                <w:rFonts w:eastAsia="DengXian"/>
                <w:b/>
                <w:bCs/>
                <w:color w:val="000000"/>
                <w:sz w:val="13"/>
                <w:szCs w:val="13"/>
              </w:rPr>
            </w:pPr>
            <w:r w:rsidRPr="00FD3F17">
              <w:rPr>
                <w:rFonts w:eastAsia="DengXian"/>
                <w:b/>
                <w:bCs/>
                <w:color w:val="000000"/>
                <w:sz w:val="13"/>
                <w:szCs w:val="13"/>
              </w:rPr>
              <w:t>OR</w:t>
            </w:r>
          </w:p>
        </w:tc>
        <w:tc>
          <w:tcPr>
            <w:tcW w:w="204" w:type="pct"/>
            <w:tcBorders>
              <w:top w:val="nil"/>
              <w:left w:val="nil"/>
              <w:bottom w:val="single" w:sz="8" w:space="0" w:color="auto"/>
              <w:right w:val="single" w:sz="8" w:space="0" w:color="auto"/>
            </w:tcBorders>
            <w:shd w:val="clear" w:color="auto" w:fill="auto"/>
            <w:vAlign w:val="center"/>
            <w:hideMark/>
          </w:tcPr>
          <w:p w14:paraId="2A712674" w14:textId="77777777" w:rsidR="00AD4F63" w:rsidRPr="00FD3F17" w:rsidRDefault="00AD4F63" w:rsidP="002000C0">
            <w:pPr>
              <w:spacing w:after="0" w:line="240" w:lineRule="auto"/>
              <w:rPr>
                <w:rFonts w:eastAsia="DengXian"/>
                <w:b/>
                <w:bCs/>
                <w:color w:val="000000"/>
                <w:sz w:val="13"/>
                <w:szCs w:val="13"/>
              </w:rPr>
            </w:pPr>
            <w:r w:rsidRPr="00FD3F17">
              <w:rPr>
                <w:rFonts w:eastAsia="DengXian"/>
                <w:b/>
                <w:bCs/>
                <w:color w:val="000000"/>
                <w:sz w:val="13"/>
                <w:szCs w:val="13"/>
              </w:rPr>
              <w:t>I</w:t>
            </w:r>
            <w:r w:rsidRPr="00FD3F17">
              <w:rPr>
                <w:rFonts w:eastAsia="DengXian"/>
                <w:b/>
                <w:bCs/>
                <w:color w:val="000000"/>
                <w:sz w:val="13"/>
                <w:szCs w:val="13"/>
                <w:vertAlign w:val="superscript"/>
              </w:rPr>
              <w:t>2</w:t>
            </w:r>
          </w:p>
        </w:tc>
        <w:tc>
          <w:tcPr>
            <w:tcW w:w="187" w:type="pct"/>
            <w:tcBorders>
              <w:top w:val="nil"/>
              <w:left w:val="nil"/>
              <w:bottom w:val="single" w:sz="8" w:space="0" w:color="auto"/>
              <w:right w:val="single" w:sz="8" w:space="0" w:color="auto"/>
            </w:tcBorders>
            <w:shd w:val="clear" w:color="auto" w:fill="auto"/>
            <w:vAlign w:val="center"/>
            <w:hideMark/>
          </w:tcPr>
          <w:p w14:paraId="51DCF4D9" w14:textId="77777777" w:rsidR="00AD4F63" w:rsidRPr="00FD3F17" w:rsidRDefault="00AD4F63" w:rsidP="002000C0">
            <w:pPr>
              <w:spacing w:after="0" w:line="240" w:lineRule="auto"/>
              <w:rPr>
                <w:rFonts w:eastAsia="DengXian"/>
                <w:b/>
                <w:bCs/>
                <w:color w:val="000000"/>
                <w:sz w:val="13"/>
                <w:szCs w:val="13"/>
              </w:rPr>
            </w:pPr>
            <w:r w:rsidRPr="00FD3F17">
              <w:rPr>
                <w:rFonts w:eastAsia="DengXian"/>
                <w:b/>
                <w:bCs/>
                <w:color w:val="000000"/>
                <w:sz w:val="13"/>
                <w:szCs w:val="13"/>
              </w:rPr>
              <w:t xml:space="preserve">No. of Studies </w:t>
            </w:r>
          </w:p>
        </w:tc>
        <w:tc>
          <w:tcPr>
            <w:tcW w:w="189" w:type="pct"/>
            <w:tcBorders>
              <w:top w:val="nil"/>
              <w:left w:val="nil"/>
              <w:bottom w:val="single" w:sz="8" w:space="0" w:color="auto"/>
              <w:right w:val="single" w:sz="8" w:space="0" w:color="auto"/>
            </w:tcBorders>
            <w:shd w:val="clear" w:color="auto" w:fill="auto"/>
            <w:vAlign w:val="center"/>
            <w:hideMark/>
          </w:tcPr>
          <w:p w14:paraId="24AA1854" w14:textId="77777777" w:rsidR="00AD4F63" w:rsidRPr="00FD3F17" w:rsidRDefault="00AD4F63" w:rsidP="002000C0">
            <w:pPr>
              <w:spacing w:after="0" w:line="240" w:lineRule="auto"/>
              <w:rPr>
                <w:rFonts w:eastAsia="DengXian"/>
                <w:b/>
                <w:bCs/>
                <w:color w:val="000000"/>
                <w:sz w:val="13"/>
                <w:szCs w:val="13"/>
              </w:rPr>
            </w:pPr>
            <w:r w:rsidRPr="00FD3F17">
              <w:rPr>
                <w:rFonts w:eastAsia="DengXian"/>
                <w:b/>
                <w:bCs/>
                <w:color w:val="000000"/>
                <w:sz w:val="13"/>
                <w:szCs w:val="13"/>
              </w:rPr>
              <w:t>Sample Size</w:t>
            </w:r>
          </w:p>
        </w:tc>
        <w:tc>
          <w:tcPr>
            <w:tcW w:w="355" w:type="pct"/>
            <w:tcBorders>
              <w:top w:val="nil"/>
              <w:left w:val="nil"/>
              <w:bottom w:val="single" w:sz="8" w:space="0" w:color="auto"/>
              <w:right w:val="single" w:sz="8" w:space="0" w:color="auto"/>
            </w:tcBorders>
            <w:shd w:val="clear" w:color="auto" w:fill="auto"/>
            <w:vAlign w:val="center"/>
            <w:hideMark/>
          </w:tcPr>
          <w:p w14:paraId="2C740CC8" w14:textId="77777777" w:rsidR="00AD4F63" w:rsidRPr="00FD3F17" w:rsidRDefault="00AD4F63" w:rsidP="002000C0">
            <w:pPr>
              <w:spacing w:after="0" w:line="240" w:lineRule="auto"/>
              <w:rPr>
                <w:rFonts w:eastAsia="DengXian"/>
                <w:b/>
                <w:bCs/>
                <w:color w:val="000000"/>
                <w:sz w:val="13"/>
                <w:szCs w:val="13"/>
              </w:rPr>
            </w:pPr>
            <w:proofErr w:type="spellStart"/>
            <w:r w:rsidRPr="00FD3F17">
              <w:rPr>
                <w:rFonts w:eastAsia="DengXian"/>
                <w:b/>
                <w:bCs/>
                <w:color w:val="000000"/>
                <w:sz w:val="13"/>
                <w:szCs w:val="13"/>
              </w:rPr>
              <w:t>aOR</w:t>
            </w:r>
            <w:proofErr w:type="spellEnd"/>
          </w:p>
        </w:tc>
        <w:tc>
          <w:tcPr>
            <w:tcW w:w="204" w:type="pct"/>
            <w:tcBorders>
              <w:top w:val="nil"/>
              <w:left w:val="nil"/>
              <w:bottom w:val="single" w:sz="8" w:space="0" w:color="auto"/>
              <w:right w:val="single" w:sz="8" w:space="0" w:color="auto"/>
            </w:tcBorders>
            <w:shd w:val="clear" w:color="auto" w:fill="auto"/>
            <w:vAlign w:val="center"/>
            <w:hideMark/>
          </w:tcPr>
          <w:p w14:paraId="7B1B2C52" w14:textId="77777777" w:rsidR="00AD4F63" w:rsidRPr="00FD3F17" w:rsidRDefault="00AD4F63" w:rsidP="002000C0">
            <w:pPr>
              <w:spacing w:after="0" w:line="240" w:lineRule="auto"/>
              <w:rPr>
                <w:rFonts w:eastAsia="DengXian"/>
                <w:b/>
                <w:bCs/>
                <w:color w:val="000000"/>
                <w:sz w:val="13"/>
                <w:szCs w:val="13"/>
              </w:rPr>
            </w:pPr>
            <w:r w:rsidRPr="00FD3F17">
              <w:rPr>
                <w:rFonts w:eastAsia="DengXian"/>
                <w:b/>
                <w:bCs/>
                <w:color w:val="000000"/>
                <w:sz w:val="13"/>
                <w:szCs w:val="13"/>
              </w:rPr>
              <w:t>I</w:t>
            </w:r>
            <w:r w:rsidRPr="00FD3F17">
              <w:rPr>
                <w:rFonts w:eastAsia="DengXian"/>
                <w:b/>
                <w:bCs/>
                <w:color w:val="000000"/>
                <w:sz w:val="13"/>
                <w:szCs w:val="13"/>
                <w:vertAlign w:val="superscript"/>
              </w:rPr>
              <w:t>2</w:t>
            </w:r>
          </w:p>
        </w:tc>
        <w:tc>
          <w:tcPr>
            <w:tcW w:w="187" w:type="pct"/>
            <w:tcBorders>
              <w:top w:val="nil"/>
              <w:left w:val="nil"/>
              <w:bottom w:val="single" w:sz="8" w:space="0" w:color="auto"/>
              <w:right w:val="single" w:sz="8" w:space="0" w:color="auto"/>
            </w:tcBorders>
            <w:shd w:val="clear" w:color="auto" w:fill="auto"/>
            <w:vAlign w:val="center"/>
            <w:hideMark/>
          </w:tcPr>
          <w:p w14:paraId="5C80338F" w14:textId="77777777" w:rsidR="00AD4F63" w:rsidRPr="00FD3F17" w:rsidRDefault="00AD4F63" w:rsidP="002000C0">
            <w:pPr>
              <w:spacing w:after="0" w:line="240" w:lineRule="auto"/>
              <w:rPr>
                <w:rFonts w:eastAsia="DengXian"/>
                <w:b/>
                <w:bCs/>
                <w:color w:val="000000"/>
                <w:sz w:val="13"/>
                <w:szCs w:val="13"/>
              </w:rPr>
            </w:pPr>
            <w:r w:rsidRPr="00FD3F17">
              <w:rPr>
                <w:rFonts w:eastAsia="DengXian"/>
                <w:b/>
                <w:bCs/>
                <w:color w:val="000000"/>
                <w:sz w:val="13"/>
                <w:szCs w:val="13"/>
              </w:rPr>
              <w:t xml:space="preserve">No. of Studies </w:t>
            </w:r>
          </w:p>
        </w:tc>
        <w:tc>
          <w:tcPr>
            <w:tcW w:w="200" w:type="pct"/>
            <w:tcBorders>
              <w:top w:val="nil"/>
              <w:left w:val="nil"/>
              <w:bottom w:val="single" w:sz="8" w:space="0" w:color="auto"/>
              <w:right w:val="single" w:sz="8" w:space="0" w:color="auto"/>
            </w:tcBorders>
            <w:shd w:val="clear" w:color="auto" w:fill="auto"/>
            <w:vAlign w:val="center"/>
            <w:hideMark/>
          </w:tcPr>
          <w:p w14:paraId="3D46D2D6" w14:textId="77777777" w:rsidR="00AD4F63" w:rsidRPr="00FD3F17" w:rsidRDefault="00AD4F63" w:rsidP="002000C0">
            <w:pPr>
              <w:spacing w:after="0" w:line="240" w:lineRule="auto"/>
              <w:rPr>
                <w:rFonts w:eastAsia="DengXian"/>
                <w:b/>
                <w:bCs/>
                <w:color w:val="000000"/>
                <w:sz w:val="13"/>
                <w:szCs w:val="13"/>
              </w:rPr>
            </w:pPr>
            <w:r w:rsidRPr="00FD3F17">
              <w:rPr>
                <w:rFonts w:eastAsia="DengXian"/>
                <w:b/>
                <w:bCs/>
                <w:color w:val="000000"/>
                <w:sz w:val="13"/>
                <w:szCs w:val="13"/>
              </w:rPr>
              <w:t>Sample Size</w:t>
            </w:r>
          </w:p>
        </w:tc>
        <w:tc>
          <w:tcPr>
            <w:tcW w:w="343" w:type="pct"/>
            <w:tcBorders>
              <w:top w:val="nil"/>
              <w:left w:val="nil"/>
              <w:bottom w:val="single" w:sz="8" w:space="0" w:color="auto"/>
              <w:right w:val="single" w:sz="8" w:space="0" w:color="auto"/>
            </w:tcBorders>
            <w:shd w:val="clear" w:color="auto" w:fill="auto"/>
            <w:vAlign w:val="center"/>
            <w:hideMark/>
          </w:tcPr>
          <w:p w14:paraId="61132612" w14:textId="77777777" w:rsidR="00AD4F63" w:rsidRPr="00FD3F17" w:rsidRDefault="00AD4F63" w:rsidP="002000C0">
            <w:pPr>
              <w:spacing w:after="0" w:line="240" w:lineRule="auto"/>
              <w:rPr>
                <w:rFonts w:eastAsia="DengXian"/>
                <w:b/>
                <w:bCs/>
                <w:color w:val="000000"/>
                <w:sz w:val="13"/>
                <w:szCs w:val="13"/>
              </w:rPr>
            </w:pPr>
            <w:r w:rsidRPr="00FD3F17">
              <w:rPr>
                <w:rFonts w:eastAsia="DengXian"/>
                <w:b/>
                <w:bCs/>
                <w:color w:val="000000"/>
                <w:sz w:val="13"/>
                <w:szCs w:val="13"/>
              </w:rPr>
              <w:t>RR</w:t>
            </w:r>
          </w:p>
        </w:tc>
        <w:tc>
          <w:tcPr>
            <w:tcW w:w="204" w:type="pct"/>
            <w:tcBorders>
              <w:top w:val="nil"/>
              <w:left w:val="nil"/>
              <w:bottom w:val="single" w:sz="8" w:space="0" w:color="auto"/>
              <w:right w:val="single" w:sz="8" w:space="0" w:color="auto"/>
            </w:tcBorders>
            <w:shd w:val="clear" w:color="auto" w:fill="auto"/>
            <w:vAlign w:val="center"/>
            <w:hideMark/>
          </w:tcPr>
          <w:p w14:paraId="36A86192" w14:textId="77777777" w:rsidR="00AD4F63" w:rsidRPr="00FD3F17" w:rsidRDefault="00AD4F63" w:rsidP="002000C0">
            <w:pPr>
              <w:spacing w:after="0" w:line="240" w:lineRule="auto"/>
              <w:rPr>
                <w:rFonts w:eastAsia="DengXian"/>
                <w:b/>
                <w:bCs/>
                <w:color w:val="000000"/>
                <w:sz w:val="13"/>
                <w:szCs w:val="13"/>
              </w:rPr>
            </w:pPr>
            <w:r w:rsidRPr="00FD3F17">
              <w:rPr>
                <w:rFonts w:eastAsia="DengXian"/>
                <w:b/>
                <w:bCs/>
                <w:color w:val="000000"/>
                <w:sz w:val="13"/>
                <w:szCs w:val="13"/>
              </w:rPr>
              <w:t>I</w:t>
            </w:r>
            <w:r w:rsidRPr="00FD3F17">
              <w:rPr>
                <w:rFonts w:eastAsia="DengXian"/>
                <w:b/>
                <w:bCs/>
                <w:color w:val="000000"/>
                <w:sz w:val="13"/>
                <w:szCs w:val="13"/>
                <w:vertAlign w:val="superscript"/>
              </w:rPr>
              <w:t>2</w:t>
            </w:r>
          </w:p>
        </w:tc>
        <w:tc>
          <w:tcPr>
            <w:tcW w:w="187" w:type="pct"/>
            <w:tcBorders>
              <w:top w:val="nil"/>
              <w:left w:val="nil"/>
              <w:bottom w:val="single" w:sz="8" w:space="0" w:color="auto"/>
              <w:right w:val="single" w:sz="8" w:space="0" w:color="auto"/>
            </w:tcBorders>
            <w:shd w:val="clear" w:color="auto" w:fill="FFFFFF" w:themeFill="background1"/>
            <w:vAlign w:val="center"/>
            <w:hideMark/>
          </w:tcPr>
          <w:p w14:paraId="74B4007E" w14:textId="77777777" w:rsidR="00AD4F63" w:rsidRPr="00270C7E" w:rsidRDefault="00AD4F63" w:rsidP="002000C0">
            <w:pPr>
              <w:spacing w:after="0" w:line="240" w:lineRule="auto"/>
              <w:rPr>
                <w:rFonts w:eastAsia="DengXian"/>
                <w:b/>
                <w:bCs/>
                <w:color w:val="000000"/>
                <w:sz w:val="13"/>
                <w:szCs w:val="13"/>
              </w:rPr>
            </w:pPr>
            <w:r w:rsidRPr="00270C7E">
              <w:rPr>
                <w:rFonts w:eastAsia="DengXian"/>
                <w:b/>
                <w:bCs/>
                <w:color w:val="000000"/>
                <w:sz w:val="13"/>
                <w:szCs w:val="13"/>
              </w:rPr>
              <w:t>No. of Studies</w:t>
            </w:r>
          </w:p>
        </w:tc>
        <w:tc>
          <w:tcPr>
            <w:tcW w:w="210" w:type="pct"/>
            <w:tcBorders>
              <w:top w:val="nil"/>
              <w:left w:val="nil"/>
              <w:bottom w:val="single" w:sz="8" w:space="0" w:color="auto"/>
              <w:right w:val="single" w:sz="8" w:space="0" w:color="auto"/>
            </w:tcBorders>
            <w:shd w:val="clear" w:color="auto" w:fill="FFFFFF" w:themeFill="background1"/>
            <w:vAlign w:val="center"/>
            <w:hideMark/>
          </w:tcPr>
          <w:p w14:paraId="3883D58A" w14:textId="219328EE" w:rsidR="00AD4F63" w:rsidRPr="00270C7E" w:rsidRDefault="00AD4F63" w:rsidP="002000C0">
            <w:pPr>
              <w:spacing w:after="0" w:line="240" w:lineRule="auto"/>
              <w:rPr>
                <w:rFonts w:eastAsia="DengXian"/>
                <w:b/>
                <w:bCs/>
                <w:color w:val="000000"/>
                <w:sz w:val="13"/>
                <w:szCs w:val="13"/>
              </w:rPr>
            </w:pPr>
            <w:r w:rsidRPr="00270C7E">
              <w:rPr>
                <w:rFonts w:eastAsia="DengXian"/>
                <w:b/>
                <w:bCs/>
                <w:color w:val="000000"/>
                <w:sz w:val="13"/>
                <w:szCs w:val="13"/>
              </w:rPr>
              <w:t>Sample Size</w:t>
            </w:r>
          </w:p>
        </w:tc>
        <w:tc>
          <w:tcPr>
            <w:tcW w:w="362" w:type="pct"/>
            <w:tcBorders>
              <w:top w:val="nil"/>
              <w:left w:val="nil"/>
              <w:bottom w:val="single" w:sz="8" w:space="0" w:color="auto"/>
              <w:right w:val="single" w:sz="8" w:space="0" w:color="auto"/>
            </w:tcBorders>
            <w:shd w:val="clear" w:color="auto" w:fill="FFFFFF" w:themeFill="background1"/>
            <w:vAlign w:val="center"/>
            <w:hideMark/>
          </w:tcPr>
          <w:p w14:paraId="34A3DB09" w14:textId="77777777" w:rsidR="00AD4F63" w:rsidRPr="00270C7E" w:rsidRDefault="00AD4F63" w:rsidP="002000C0">
            <w:pPr>
              <w:spacing w:after="0" w:line="240" w:lineRule="auto"/>
              <w:rPr>
                <w:rFonts w:eastAsia="DengXian"/>
                <w:b/>
                <w:bCs/>
                <w:color w:val="000000"/>
                <w:sz w:val="13"/>
                <w:szCs w:val="13"/>
              </w:rPr>
            </w:pPr>
            <w:proofErr w:type="spellStart"/>
            <w:r w:rsidRPr="00270C7E">
              <w:rPr>
                <w:rFonts w:eastAsia="DengXian"/>
                <w:b/>
                <w:bCs/>
                <w:color w:val="000000"/>
                <w:sz w:val="13"/>
                <w:szCs w:val="13"/>
              </w:rPr>
              <w:t>aRR</w:t>
            </w:r>
            <w:proofErr w:type="spellEnd"/>
          </w:p>
        </w:tc>
        <w:tc>
          <w:tcPr>
            <w:tcW w:w="214" w:type="pct"/>
            <w:tcBorders>
              <w:top w:val="nil"/>
              <w:left w:val="nil"/>
              <w:bottom w:val="single" w:sz="8" w:space="0" w:color="auto"/>
              <w:right w:val="single" w:sz="8" w:space="0" w:color="auto"/>
            </w:tcBorders>
            <w:shd w:val="clear" w:color="auto" w:fill="FFFFFF" w:themeFill="background1"/>
            <w:vAlign w:val="center"/>
            <w:hideMark/>
          </w:tcPr>
          <w:p w14:paraId="0D16C230" w14:textId="77777777" w:rsidR="00AD4F63" w:rsidRPr="00270C7E" w:rsidRDefault="00AD4F63" w:rsidP="002000C0">
            <w:pPr>
              <w:spacing w:after="0" w:line="240" w:lineRule="auto"/>
              <w:rPr>
                <w:rFonts w:eastAsia="DengXian"/>
                <w:b/>
                <w:bCs/>
                <w:color w:val="000000"/>
                <w:sz w:val="13"/>
                <w:szCs w:val="13"/>
              </w:rPr>
            </w:pPr>
            <w:r w:rsidRPr="00270C7E">
              <w:rPr>
                <w:rFonts w:eastAsia="DengXian"/>
                <w:b/>
                <w:bCs/>
                <w:color w:val="000000"/>
                <w:sz w:val="13"/>
                <w:szCs w:val="13"/>
              </w:rPr>
              <w:t>I</w:t>
            </w:r>
            <w:r w:rsidRPr="00270C7E">
              <w:rPr>
                <w:rFonts w:eastAsia="DengXian"/>
                <w:b/>
                <w:bCs/>
                <w:color w:val="000000"/>
                <w:sz w:val="13"/>
                <w:szCs w:val="13"/>
                <w:vertAlign w:val="superscript"/>
              </w:rPr>
              <w:t>2</w:t>
            </w:r>
          </w:p>
        </w:tc>
        <w:tc>
          <w:tcPr>
            <w:tcW w:w="317" w:type="pct"/>
            <w:tcBorders>
              <w:top w:val="nil"/>
              <w:left w:val="nil"/>
              <w:bottom w:val="single" w:sz="8" w:space="0" w:color="auto"/>
              <w:right w:val="single" w:sz="8" w:space="0" w:color="auto"/>
            </w:tcBorders>
            <w:shd w:val="clear" w:color="auto" w:fill="FFFFFF" w:themeFill="background1"/>
          </w:tcPr>
          <w:p w14:paraId="57A38AE5" w14:textId="29669691" w:rsidR="00AD4F63" w:rsidRPr="00270C7E" w:rsidRDefault="00CA2918" w:rsidP="002000C0">
            <w:pPr>
              <w:spacing w:after="0" w:line="240" w:lineRule="auto"/>
              <w:rPr>
                <w:rFonts w:eastAsia="DengXian"/>
                <w:b/>
                <w:bCs/>
                <w:color w:val="000000"/>
                <w:sz w:val="13"/>
                <w:szCs w:val="13"/>
              </w:rPr>
            </w:pPr>
            <w:r>
              <w:rPr>
                <w:rFonts w:eastAsia="DengXian"/>
                <w:b/>
                <w:bCs/>
                <w:color w:val="000000"/>
                <w:sz w:val="13"/>
                <w:szCs w:val="13"/>
              </w:rPr>
              <w:t xml:space="preserve">Certainty of </w:t>
            </w:r>
            <w:r>
              <w:rPr>
                <w:rFonts w:eastAsia="DengXian" w:hint="eastAsia"/>
                <w:b/>
                <w:bCs/>
                <w:color w:val="000000"/>
                <w:sz w:val="13"/>
                <w:szCs w:val="13"/>
              </w:rPr>
              <w:t>E</w:t>
            </w:r>
            <w:r>
              <w:rPr>
                <w:rFonts w:eastAsia="DengXian"/>
                <w:b/>
                <w:bCs/>
                <w:color w:val="000000"/>
                <w:sz w:val="13"/>
                <w:szCs w:val="13"/>
              </w:rPr>
              <w:t>vidence</w:t>
            </w:r>
          </w:p>
        </w:tc>
      </w:tr>
      <w:tr w:rsidR="00417F4B" w:rsidRPr="00FD3F17" w14:paraId="39A6B221" w14:textId="381448D6" w:rsidTr="00C70D3E">
        <w:trPr>
          <w:trHeight w:val="288"/>
          <w:jc w:val="center"/>
        </w:trPr>
        <w:tc>
          <w:tcPr>
            <w:tcW w:w="461" w:type="pct"/>
            <w:tcBorders>
              <w:top w:val="nil"/>
              <w:left w:val="single" w:sz="8" w:space="0" w:color="auto"/>
              <w:bottom w:val="single" w:sz="8" w:space="0" w:color="auto"/>
              <w:right w:val="single" w:sz="8" w:space="0" w:color="auto"/>
            </w:tcBorders>
            <w:shd w:val="clear" w:color="auto" w:fill="auto"/>
            <w:noWrap/>
            <w:vAlign w:val="center"/>
            <w:hideMark/>
          </w:tcPr>
          <w:p w14:paraId="372C0AC0" w14:textId="428CF8B5" w:rsidR="00AD4F63" w:rsidRPr="00FD3F17" w:rsidRDefault="00AD4F63" w:rsidP="002000C0">
            <w:pPr>
              <w:spacing w:after="0" w:line="240" w:lineRule="auto"/>
              <w:rPr>
                <w:rFonts w:eastAsia="DengXian"/>
                <w:color w:val="000000"/>
                <w:sz w:val="13"/>
                <w:szCs w:val="13"/>
              </w:rPr>
            </w:pPr>
            <w:r w:rsidRPr="00FD3F17">
              <w:rPr>
                <w:rFonts w:eastAsia="DengXian"/>
                <w:color w:val="000000"/>
                <w:sz w:val="13"/>
                <w:szCs w:val="13"/>
              </w:rPr>
              <w:t xml:space="preserve">All adverse </w:t>
            </w:r>
            <w:r w:rsidR="003D498D">
              <w:rPr>
                <w:rFonts w:eastAsia="DengXian"/>
                <w:color w:val="000000"/>
                <w:sz w:val="13"/>
                <w:szCs w:val="13"/>
              </w:rPr>
              <w:t xml:space="preserve">pregnancy-related </w:t>
            </w:r>
            <w:r w:rsidRPr="00FD3F17">
              <w:rPr>
                <w:rFonts w:eastAsia="DengXian"/>
                <w:color w:val="000000"/>
                <w:sz w:val="13"/>
                <w:szCs w:val="13"/>
              </w:rPr>
              <w:t>outcomes#</w:t>
            </w:r>
          </w:p>
        </w:tc>
        <w:tc>
          <w:tcPr>
            <w:tcW w:w="232" w:type="pct"/>
            <w:tcBorders>
              <w:top w:val="nil"/>
              <w:left w:val="nil"/>
              <w:bottom w:val="single" w:sz="8" w:space="0" w:color="auto"/>
              <w:right w:val="single" w:sz="8" w:space="0" w:color="auto"/>
            </w:tcBorders>
            <w:shd w:val="clear" w:color="auto" w:fill="auto"/>
            <w:noWrap/>
            <w:vAlign w:val="center"/>
            <w:hideMark/>
          </w:tcPr>
          <w:p w14:paraId="2FA5365A" w14:textId="77777777" w:rsidR="00AD4F63" w:rsidRPr="00FD3F17" w:rsidRDefault="00AD4F63" w:rsidP="002000C0">
            <w:pPr>
              <w:spacing w:after="0" w:line="240" w:lineRule="auto"/>
              <w:jc w:val="center"/>
              <w:rPr>
                <w:rFonts w:eastAsia="DengXian"/>
                <w:color w:val="000000"/>
                <w:sz w:val="15"/>
                <w:szCs w:val="15"/>
              </w:rPr>
            </w:pPr>
            <w:r w:rsidRPr="00FD3F17">
              <w:rPr>
                <w:rFonts w:eastAsia="DengXian"/>
                <w:color w:val="000000"/>
                <w:sz w:val="15"/>
                <w:szCs w:val="15"/>
              </w:rPr>
              <w:t>160</w:t>
            </w:r>
          </w:p>
        </w:tc>
        <w:tc>
          <w:tcPr>
            <w:tcW w:w="223" w:type="pct"/>
            <w:tcBorders>
              <w:top w:val="nil"/>
              <w:left w:val="nil"/>
              <w:bottom w:val="single" w:sz="8" w:space="0" w:color="auto"/>
              <w:right w:val="single" w:sz="8" w:space="0" w:color="auto"/>
            </w:tcBorders>
            <w:shd w:val="clear" w:color="auto" w:fill="auto"/>
            <w:noWrap/>
            <w:vAlign w:val="center"/>
            <w:hideMark/>
          </w:tcPr>
          <w:p w14:paraId="7022E2EC" w14:textId="77777777" w:rsidR="00AD4F63" w:rsidRPr="00FD3F17" w:rsidRDefault="00AD4F63" w:rsidP="002000C0">
            <w:pPr>
              <w:spacing w:after="0" w:line="240" w:lineRule="auto"/>
              <w:jc w:val="center"/>
              <w:rPr>
                <w:rFonts w:eastAsia="DengXian"/>
                <w:color w:val="000000"/>
                <w:sz w:val="15"/>
                <w:szCs w:val="15"/>
              </w:rPr>
            </w:pPr>
            <w:r w:rsidRPr="00FD3F17">
              <w:rPr>
                <w:rFonts w:eastAsia="DengXian"/>
                <w:color w:val="000000"/>
                <w:sz w:val="15"/>
                <w:szCs w:val="15"/>
              </w:rPr>
              <w:t>2876075</w:t>
            </w:r>
          </w:p>
        </w:tc>
        <w:tc>
          <w:tcPr>
            <w:tcW w:w="187" w:type="pct"/>
            <w:tcBorders>
              <w:top w:val="nil"/>
              <w:left w:val="nil"/>
              <w:bottom w:val="single" w:sz="8" w:space="0" w:color="auto"/>
              <w:right w:val="single" w:sz="8" w:space="0" w:color="auto"/>
            </w:tcBorders>
            <w:shd w:val="clear" w:color="auto" w:fill="auto"/>
            <w:noWrap/>
            <w:vAlign w:val="center"/>
            <w:hideMark/>
          </w:tcPr>
          <w:p w14:paraId="05687BD6" w14:textId="090CE82D" w:rsidR="00AD4F63" w:rsidRPr="00FD3F17" w:rsidRDefault="00AD4F63" w:rsidP="002000C0">
            <w:pPr>
              <w:spacing w:after="0" w:line="240" w:lineRule="auto"/>
              <w:jc w:val="center"/>
              <w:rPr>
                <w:rFonts w:ascii="DengXian" w:eastAsia="DengXian" w:hAnsi="DengXian" w:cs="SimSun"/>
                <w:color w:val="000000"/>
                <w:sz w:val="15"/>
                <w:szCs w:val="15"/>
              </w:rPr>
            </w:pPr>
          </w:p>
        </w:tc>
        <w:tc>
          <w:tcPr>
            <w:tcW w:w="189" w:type="pct"/>
            <w:tcBorders>
              <w:top w:val="nil"/>
              <w:left w:val="nil"/>
              <w:bottom w:val="single" w:sz="8" w:space="0" w:color="auto"/>
              <w:right w:val="single" w:sz="8" w:space="0" w:color="auto"/>
            </w:tcBorders>
            <w:shd w:val="clear" w:color="auto" w:fill="auto"/>
            <w:noWrap/>
            <w:vAlign w:val="center"/>
            <w:hideMark/>
          </w:tcPr>
          <w:p w14:paraId="14637D36" w14:textId="4F33AFDB" w:rsidR="00AD4F63" w:rsidRPr="00FD3F17" w:rsidRDefault="00AD4F63" w:rsidP="002000C0">
            <w:pPr>
              <w:spacing w:after="0" w:line="240" w:lineRule="auto"/>
              <w:jc w:val="center"/>
              <w:rPr>
                <w:rFonts w:ascii="DengXian" w:eastAsia="DengXian" w:hAnsi="DengXian" w:cs="SimSun"/>
                <w:color w:val="000000"/>
                <w:sz w:val="15"/>
                <w:szCs w:val="15"/>
              </w:rPr>
            </w:pPr>
          </w:p>
        </w:tc>
        <w:tc>
          <w:tcPr>
            <w:tcW w:w="343" w:type="pct"/>
            <w:tcBorders>
              <w:top w:val="nil"/>
              <w:left w:val="nil"/>
              <w:bottom w:val="single" w:sz="8" w:space="0" w:color="auto"/>
              <w:right w:val="single" w:sz="8" w:space="0" w:color="auto"/>
            </w:tcBorders>
            <w:shd w:val="clear" w:color="auto" w:fill="auto"/>
            <w:noWrap/>
            <w:vAlign w:val="center"/>
            <w:hideMark/>
          </w:tcPr>
          <w:p w14:paraId="47C74A7F" w14:textId="0CEE5687" w:rsidR="00AD4F63" w:rsidRPr="00FD3F17" w:rsidRDefault="00AD4F63" w:rsidP="002000C0">
            <w:pPr>
              <w:spacing w:after="0" w:line="240" w:lineRule="auto"/>
              <w:jc w:val="center"/>
              <w:rPr>
                <w:rFonts w:ascii="DengXian" w:eastAsia="DengXian" w:hAnsi="DengXian" w:cs="SimSun"/>
                <w:color w:val="000000"/>
                <w:sz w:val="15"/>
                <w:szCs w:val="15"/>
              </w:rPr>
            </w:pPr>
          </w:p>
        </w:tc>
        <w:tc>
          <w:tcPr>
            <w:tcW w:w="204" w:type="pct"/>
            <w:tcBorders>
              <w:top w:val="nil"/>
              <w:left w:val="nil"/>
              <w:bottom w:val="single" w:sz="8" w:space="0" w:color="auto"/>
              <w:right w:val="single" w:sz="8" w:space="0" w:color="auto"/>
            </w:tcBorders>
            <w:shd w:val="clear" w:color="auto" w:fill="auto"/>
            <w:noWrap/>
            <w:vAlign w:val="center"/>
            <w:hideMark/>
          </w:tcPr>
          <w:p w14:paraId="4381C7B9" w14:textId="2E7A3716" w:rsidR="00AD4F63" w:rsidRPr="00FD3F17" w:rsidRDefault="00AD4F63" w:rsidP="002000C0">
            <w:pPr>
              <w:spacing w:after="0" w:line="240" w:lineRule="auto"/>
              <w:jc w:val="center"/>
              <w:rPr>
                <w:rFonts w:ascii="DengXian" w:eastAsia="DengXian" w:hAnsi="DengXian" w:cs="SimSun"/>
                <w:color w:val="000000"/>
                <w:sz w:val="15"/>
                <w:szCs w:val="15"/>
              </w:rPr>
            </w:pPr>
          </w:p>
        </w:tc>
        <w:tc>
          <w:tcPr>
            <w:tcW w:w="187" w:type="pct"/>
            <w:tcBorders>
              <w:top w:val="nil"/>
              <w:left w:val="nil"/>
              <w:bottom w:val="single" w:sz="8" w:space="0" w:color="auto"/>
              <w:right w:val="single" w:sz="8" w:space="0" w:color="auto"/>
            </w:tcBorders>
            <w:shd w:val="clear" w:color="auto" w:fill="auto"/>
            <w:noWrap/>
            <w:vAlign w:val="center"/>
            <w:hideMark/>
          </w:tcPr>
          <w:p w14:paraId="64D7D906" w14:textId="21A009C1" w:rsidR="00AD4F63" w:rsidRPr="00FD3F17" w:rsidRDefault="00AD4F63" w:rsidP="002000C0">
            <w:pPr>
              <w:spacing w:after="0" w:line="240" w:lineRule="auto"/>
              <w:jc w:val="center"/>
              <w:rPr>
                <w:rFonts w:ascii="DengXian" w:eastAsia="DengXian" w:hAnsi="DengXian" w:cs="SimSun"/>
                <w:color w:val="000000"/>
                <w:sz w:val="15"/>
                <w:szCs w:val="15"/>
              </w:rPr>
            </w:pPr>
          </w:p>
        </w:tc>
        <w:tc>
          <w:tcPr>
            <w:tcW w:w="189" w:type="pct"/>
            <w:tcBorders>
              <w:top w:val="nil"/>
              <w:left w:val="nil"/>
              <w:bottom w:val="single" w:sz="8" w:space="0" w:color="auto"/>
              <w:right w:val="single" w:sz="8" w:space="0" w:color="auto"/>
            </w:tcBorders>
            <w:shd w:val="clear" w:color="auto" w:fill="auto"/>
            <w:noWrap/>
            <w:vAlign w:val="center"/>
            <w:hideMark/>
          </w:tcPr>
          <w:p w14:paraId="47ADACB2" w14:textId="13A304E3" w:rsidR="00AD4F63" w:rsidRPr="00FD3F17" w:rsidRDefault="00AD4F63" w:rsidP="002000C0">
            <w:pPr>
              <w:spacing w:after="0" w:line="240" w:lineRule="auto"/>
              <w:jc w:val="center"/>
              <w:rPr>
                <w:rFonts w:ascii="DengXian" w:eastAsia="DengXian" w:hAnsi="DengXian" w:cs="SimSun"/>
                <w:color w:val="000000"/>
                <w:sz w:val="15"/>
                <w:szCs w:val="15"/>
              </w:rPr>
            </w:pPr>
          </w:p>
        </w:tc>
        <w:tc>
          <w:tcPr>
            <w:tcW w:w="355" w:type="pct"/>
            <w:tcBorders>
              <w:top w:val="nil"/>
              <w:left w:val="nil"/>
              <w:bottom w:val="single" w:sz="8" w:space="0" w:color="auto"/>
              <w:right w:val="single" w:sz="8" w:space="0" w:color="auto"/>
            </w:tcBorders>
            <w:shd w:val="clear" w:color="auto" w:fill="auto"/>
            <w:noWrap/>
            <w:vAlign w:val="center"/>
            <w:hideMark/>
          </w:tcPr>
          <w:p w14:paraId="6CC7099E" w14:textId="6FFF2EC9" w:rsidR="00AD4F63" w:rsidRPr="00FD3F17" w:rsidRDefault="00AD4F63" w:rsidP="002000C0">
            <w:pPr>
              <w:spacing w:after="0" w:line="240" w:lineRule="auto"/>
              <w:jc w:val="center"/>
              <w:rPr>
                <w:rFonts w:ascii="DengXian" w:eastAsia="DengXian" w:hAnsi="DengXian" w:cs="SimSun"/>
                <w:color w:val="000000"/>
                <w:sz w:val="15"/>
                <w:szCs w:val="15"/>
              </w:rPr>
            </w:pPr>
          </w:p>
        </w:tc>
        <w:tc>
          <w:tcPr>
            <w:tcW w:w="204" w:type="pct"/>
            <w:tcBorders>
              <w:top w:val="nil"/>
              <w:left w:val="nil"/>
              <w:bottom w:val="single" w:sz="8" w:space="0" w:color="auto"/>
              <w:right w:val="single" w:sz="8" w:space="0" w:color="auto"/>
            </w:tcBorders>
            <w:shd w:val="clear" w:color="auto" w:fill="auto"/>
            <w:noWrap/>
            <w:vAlign w:val="center"/>
            <w:hideMark/>
          </w:tcPr>
          <w:p w14:paraId="2AC8F440" w14:textId="2BB2C94F" w:rsidR="00AD4F63" w:rsidRPr="00FD3F17" w:rsidRDefault="00AD4F63" w:rsidP="002000C0">
            <w:pPr>
              <w:spacing w:after="0" w:line="240" w:lineRule="auto"/>
              <w:jc w:val="center"/>
              <w:rPr>
                <w:rFonts w:ascii="DengXian" w:eastAsia="DengXian" w:hAnsi="DengXian" w:cs="SimSun"/>
                <w:color w:val="000000"/>
                <w:sz w:val="15"/>
                <w:szCs w:val="15"/>
              </w:rPr>
            </w:pPr>
          </w:p>
        </w:tc>
        <w:tc>
          <w:tcPr>
            <w:tcW w:w="187" w:type="pct"/>
            <w:tcBorders>
              <w:top w:val="nil"/>
              <w:left w:val="nil"/>
              <w:bottom w:val="single" w:sz="8" w:space="0" w:color="auto"/>
              <w:right w:val="single" w:sz="8" w:space="0" w:color="auto"/>
            </w:tcBorders>
            <w:shd w:val="clear" w:color="auto" w:fill="auto"/>
            <w:noWrap/>
            <w:vAlign w:val="center"/>
            <w:hideMark/>
          </w:tcPr>
          <w:p w14:paraId="7A4F0CD8" w14:textId="04E1B1F2" w:rsidR="00AD4F63" w:rsidRPr="00FD3F17" w:rsidRDefault="00AD4F63" w:rsidP="002000C0">
            <w:pPr>
              <w:spacing w:after="0" w:line="240" w:lineRule="auto"/>
              <w:jc w:val="center"/>
              <w:rPr>
                <w:rFonts w:ascii="DengXian" w:eastAsia="DengXian" w:hAnsi="DengXian" w:cs="SimSun"/>
                <w:color w:val="000000"/>
                <w:sz w:val="15"/>
                <w:szCs w:val="15"/>
              </w:rPr>
            </w:pPr>
          </w:p>
        </w:tc>
        <w:tc>
          <w:tcPr>
            <w:tcW w:w="200" w:type="pct"/>
            <w:tcBorders>
              <w:top w:val="nil"/>
              <w:left w:val="nil"/>
              <w:bottom w:val="single" w:sz="8" w:space="0" w:color="auto"/>
              <w:right w:val="single" w:sz="8" w:space="0" w:color="auto"/>
            </w:tcBorders>
            <w:shd w:val="clear" w:color="auto" w:fill="auto"/>
            <w:noWrap/>
            <w:vAlign w:val="center"/>
            <w:hideMark/>
          </w:tcPr>
          <w:p w14:paraId="45ACB341" w14:textId="61744703" w:rsidR="00AD4F63" w:rsidRPr="00FD3F17" w:rsidRDefault="00AD4F63" w:rsidP="002000C0">
            <w:pPr>
              <w:spacing w:after="0" w:line="240" w:lineRule="auto"/>
              <w:jc w:val="center"/>
              <w:rPr>
                <w:rFonts w:ascii="DengXian" w:eastAsia="DengXian" w:hAnsi="DengXian" w:cs="SimSun"/>
                <w:color w:val="000000"/>
                <w:sz w:val="15"/>
                <w:szCs w:val="15"/>
              </w:rPr>
            </w:pPr>
          </w:p>
        </w:tc>
        <w:tc>
          <w:tcPr>
            <w:tcW w:w="343" w:type="pct"/>
            <w:tcBorders>
              <w:top w:val="nil"/>
              <w:left w:val="nil"/>
              <w:bottom w:val="single" w:sz="8" w:space="0" w:color="auto"/>
              <w:right w:val="single" w:sz="8" w:space="0" w:color="auto"/>
            </w:tcBorders>
            <w:shd w:val="clear" w:color="auto" w:fill="auto"/>
            <w:noWrap/>
            <w:vAlign w:val="center"/>
            <w:hideMark/>
          </w:tcPr>
          <w:p w14:paraId="0D6596F6" w14:textId="44D51D79" w:rsidR="00AD4F63" w:rsidRPr="00FD3F17" w:rsidRDefault="00AD4F63" w:rsidP="002000C0">
            <w:pPr>
              <w:spacing w:after="0" w:line="240" w:lineRule="auto"/>
              <w:jc w:val="center"/>
              <w:rPr>
                <w:rFonts w:ascii="DengXian" w:eastAsia="DengXian" w:hAnsi="DengXian" w:cs="SimSun"/>
                <w:color w:val="000000"/>
                <w:sz w:val="15"/>
                <w:szCs w:val="15"/>
              </w:rPr>
            </w:pPr>
          </w:p>
        </w:tc>
        <w:tc>
          <w:tcPr>
            <w:tcW w:w="204" w:type="pct"/>
            <w:tcBorders>
              <w:top w:val="nil"/>
              <w:left w:val="nil"/>
              <w:bottom w:val="single" w:sz="8" w:space="0" w:color="auto"/>
              <w:right w:val="single" w:sz="8" w:space="0" w:color="auto"/>
            </w:tcBorders>
            <w:shd w:val="clear" w:color="auto" w:fill="auto"/>
            <w:noWrap/>
            <w:vAlign w:val="center"/>
            <w:hideMark/>
          </w:tcPr>
          <w:p w14:paraId="0D5D26C0" w14:textId="3ED88D90" w:rsidR="00AD4F63" w:rsidRPr="00FD3F17" w:rsidRDefault="00AD4F63" w:rsidP="002000C0">
            <w:pPr>
              <w:spacing w:after="0" w:line="240" w:lineRule="auto"/>
              <w:jc w:val="center"/>
              <w:rPr>
                <w:rFonts w:ascii="DengXian" w:eastAsia="DengXian" w:hAnsi="DengXian" w:cs="SimSun"/>
                <w:color w:val="000000"/>
                <w:sz w:val="15"/>
                <w:szCs w:val="15"/>
              </w:rPr>
            </w:pPr>
          </w:p>
        </w:tc>
        <w:tc>
          <w:tcPr>
            <w:tcW w:w="187" w:type="pct"/>
            <w:tcBorders>
              <w:top w:val="nil"/>
              <w:left w:val="nil"/>
              <w:bottom w:val="single" w:sz="8" w:space="0" w:color="auto"/>
              <w:right w:val="single" w:sz="8" w:space="0" w:color="auto"/>
            </w:tcBorders>
            <w:shd w:val="clear" w:color="auto" w:fill="FFFFFF" w:themeFill="background1"/>
            <w:noWrap/>
            <w:vAlign w:val="center"/>
            <w:hideMark/>
          </w:tcPr>
          <w:p w14:paraId="49A43CE3" w14:textId="14BBA8A7" w:rsidR="00AD4F63" w:rsidRPr="00270C7E" w:rsidRDefault="00AD4F63" w:rsidP="002000C0">
            <w:pPr>
              <w:spacing w:after="0" w:line="240" w:lineRule="auto"/>
              <w:jc w:val="center"/>
              <w:rPr>
                <w:rFonts w:ascii="DengXian" w:eastAsia="DengXian" w:hAnsi="DengXian" w:cs="SimSun"/>
                <w:color w:val="000000"/>
                <w:sz w:val="15"/>
                <w:szCs w:val="15"/>
              </w:rPr>
            </w:pPr>
          </w:p>
        </w:tc>
        <w:tc>
          <w:tcPr>
            <w:tcW w:w="210" w:type="pct"/>
            <w:tcBorders>
              <w:top w:val="nil"/>
              <w:left w:val="nil"/>
              <w:bottom w:val="single" w:sz="8" w:space="0" w:color="auto"/>
              <w:right w:val="single" w:sz="8" w:space="0" w:color="auto"/>
            </w:tcBorders>
            <w:shd w:val="clear" w:color="auto" w:fill="FFFFFF" w:themeFill="background1"/>
            <w:noWrap/>
            <w:vAlign w:val="center"/>
            <w:hideMark/>
          </w:tcPr>
          <w:p w14:paraId="3CC09F97" w14:textId="7E41D240" w:rsidR="00AD4F63" w:rsidRPr="00270C7E" w:rsidRDefault="00AD4F63" w:rsidP="002000C0">
            <w:pPr>
              <w:spacing w:after="0" w:line="240" w:lineRule="auto"/>
              <w:jc w:val="center"/>
              <w:rPr>
                <w:rFonts w:ascii="DengXian" w:eastAsia="DengXian" w:hAnsi="DengXian" w:cs="SimSun"/>
                <w:color w:val="000000"/>
                <w:sz w:val="15"/>
                <w:szCs w:val="15"/>
              </w:rPr>
            </w:pPr>
          </w:p>
        </w:tc>
        <w:tc>
          <w:tcPr>
            <w:tcW w:w="362" w:type="pct"/>
            <w:tcBorders>
              <w:top w:val="nil"/>
              <w:left w:val="nil"/>
              <w:bottom w:val="single" w:sz="8" w:space="0" w:color="auto"/>
              <w:right w:val="single" w:sz="8" w:space="0" w:color="auto"/>
            </w:tcBorders>
            <w:shd w:val="clear" w:color="auto" w:fill="FFFFFF" w:themeFill="background1"/>
            <w:noWrap/>
            <w:vAlign w:val="center"/>
            <w:hideMark/>
          </w:tcPr>
          <w:p w14:paraId="44B73680" w14:textId="3E2BDB4F" w:rsidR="00AD4F63" w:rsidRPr="00270C7E" w:rsidRDefault="00AD4F63" w:rsidP="002000C0">
            <w:pPr>
              <w:spacing w:after="0" w:line="240" w:lineRule="auto"/>
              <w:jc w:val="center"/>
              <w:rPr>
                <w:rFonts w:ascii="DengXian" w:eastAsia="DengXian" w:hAnsi="DengXian" w:cs="SimSun"/>
                <w:color w:val="000000"/>
                <w:sz w:val="15"/>
                <w:szCs w:val="15"/>
              </w:rPr>
            </w:pPr>
          </w:p>
        </w:tc>
        <w:tc>
          <w:tcPr>
            <w:tcW w:w="214" w:type="pct"/>
            <w:tcBorders>
              <w:top w:val="nil"/>
              <w:left w:val="nil"/>
              <w:bottom w:val="single" w:sz="8" w:space="0" w:color="auto"/>
              <w:right w:val="single" w:sz="8" w:space="0" w:color="auto"/>
            </w:tcBorders>
            <w:shd w:val="clear" w:color="auto" w:fill="FFFFFF" w:themeFill="background1"/>
            <w:noWrap/>
            <w:vAlign w:val="center"/>
            <w:hideMark/>
          </w:tcPr>
          <w:p w14:paraId="43B2B3C0" w14:textId="33893B7E" w:rsidR="00AD4F63" w:rsidRPr="00270C7E" w:rsidRDefault="00AD4F63" w:rsidP="002000C0">
            <w:pPr>
              <w:spacing w:after="0" w:line="240" w:lineRule="auto"/>
              <w:jc w:val="center"/>
              <w:rPr>
                <w:rFonts w:ascii="DengXian" w:eastAsia="DengXian" w:hAnsi="DengXian" w:cs="SimSun"/>
                <w:color w:val="000000"/>
                <w:sz w:val="15"/>
                <w:szCs w:val="15"/>
              </w:rPr>
            </w:pPr>
          </w:p>
        </w:tc>
        <w:tc>
          <w:tcPr>
            <w:tcW w:w="317" w:type="pct"/>
            <w:tcBorders>
              <w:top w:val="nil"/>
              <w:left w:val="nil"/>
              <w:bottom w:val="single" w:sz="8" w:space="0" w:color="auto"/>
              <w:right w:val="single" w:sz="8" w:space="0" w:color="auto"/>
            </w:tcBorders>
            <w:shd w:val="clear" w:color="auto" w:fill="FFFFFF" w:themeFill="background1"/>
          </w:tcPr>
          <w:p w14:paraId="7D3B1BD2" w14:textId="77777777" w:rsidR="00AD4F63" w:rsidRPr="00270C7E" w:rsidRDefault="00AD4F63" w:rsidP="002000C0">
            <w:pPr>
              <w:spacing w:after="0" w:line="240" w:lineRule="auto"/>
              <w:jc w:val="center"/>
              <w:rPr>
                <w:rFonts w:ascii="DengXian" w:eastAsia="DengXian" w:hAnsi="DengXian" w:cs="SimSun"/>
                <w:color w:val="000000"/>
                <w:sz w:val="15"/>
                <w:szCs w:val="15"/>
              </w:rPr>
            </w:pPr>
          </w:p>
        </w:tc>
      </w:tr>
      <w:tr w:rsidR="00417F4B" w:rsidRPr="00FD3F17" w14:paraId="54869D39" w14:textId="5FA73E93" w:rsidTr="00C70D3E">
        <w:trPr>
          <w:trHeight w:val="288"/>
          <w:jc w:val="center"/>
        </w:trPr>
        <w:tc>
          <w:tcPr>
            <w:tcW w:w="461" w:type="pct"/>
            <w:tcBorders>
              <w:top w:val="nil"/>
              <w:left w:val="single" w:sz="8" w:space="0" w:color="auto"/>
              <w:bottom w:val="single" w:sz="8" w:space="0" w:color="auto"/>
              <w:right w:val="single" w:sz="8" w:space="0" w:color="auto"/>
            </w:tcBorders>
            <w:shd w:val="clear" w:color="auto" w:fill="auto"/>
            <w:noWrap/>
            <w:vAlign w:val="center"/>
            <w:hideMark/>
          </w:tcPr>
          <w:p w14:paraId="4B0C6C9C" w14:textId="77777777" w:rsidR="00AD4F63" w:rsidRPr="00FD3F17" w:rsidRDefault="00AD4F63" w:rsidP="002000C0">
            <w:pPr>
              <w:spacing w:after="0" w:line="240" w:lineRule="auto"/>
              <w:rPr>
                <w:rFonts w:eastAsia="DengXian"/>
                <w:color w:val="000000"/>
                <w:sz w:val="13"/>
                <w:szCs w:val="13"/>
              </w:rPr>
            </w:pPr>
            <w:r w:rsidRPr="00FD3F17">
              <w:rPr>
                <w:rFonts w:eastAsia="DengXian"/>
                <w:color w:val="000000"/>
                <w:sz w:val="13"/>
                <w:szCs w:val="13"/>
              </w:rPr>
              <w:t>Still birth</w:t>
            </w:r>
          </w:p>
        </w:tc>
        <w:tc>
          <w:tcPr>
            <w:tcW w:w="232" w:type="pct"/>
            <w:tcBorders>
              <w:top w:val="nil"/>
              <w:left w:val="nil"/>
              <w:bottom w:val="single" w:sz="8" w:space="0" w:color="auto"/>
              <w:right w:val="single" w:sz="8" w:space="0" w:color="auto"/>
            </w:tcBorders>
            <w:shd w:val="clear" w:color="auto" w:fill="auto"/>
            <w:noWrap/>
            <w:vAlign w:val="center"/>
            <w:hideMark/>
          </w:tcPr>
          <w:p w14:paraId="36AF8798" w14:textId="77777777" w:rsidR="00AD4F63" w:rsidRPr="00FD3F17" w:rsidRDefault="00AD4F63" w:rsidP="002000C0">
            <w:pPr>
              <w:spacing w:after="0" w:line="240" w:lineRule="auto"/>
              <w:jc w:val="center"/>
              <w:rPr>
                <w:rFonts w:eastAsia="DengXian"/>
                <w:color w:val="000000"/>
                <w:sz w:val="15"/>
                <w:szCs w:val="15"/>
              </w:rPr>
            </w:pPr>
            <w:r w:rsidRPr="00FD3F17">
              <w:rPr>
                <w:rFonts w:eastAsia="DengXian"/>
                <w:color w:val="000000"/>
                <w:sz w:val="15"/>
                <w:szCs w:val="15"/>
              </w:rPr>
              <w:t>8</w:t>
            </w:r>
          </w:p>
        </w:tc>
        <w:tc>
          <w:tcPr>
            <w:tcW w:w="223" w:type="pct"/>
            <w:tcBorders>
              <w:top w:val="nil"/>
              <w:left w:val="nil"/>
              <w:bottom w:val="single" w:sz="8" w:space="0" w:color="auto"/>
              <w:right w:val="single" w:sz="8" w:space="0" w:color="auto"/>
            </w:tcBorders>
            <w:shd w:val="clear" w:color="auto" w:fill="auto"/>
            <w:noWrap/>
            <w:vAlign w:val="center"/>
            <w:hideMark/>
          </w:tcPr>
          <w:p w14:paraId="06F1B3C7" w14:textId="77777777" w:rsidR="00AD4F63" w:rsidRPr="00FD3F17" w:rsidRDefault="00AD4F63" w:rsidP="002000C0">
            <w:pPr>
              <w:spacing w:after="0" w:line="240" w:lineRule="auto"/>
              <w:jc w:val="center"/>
              <w:rPr>
                <w:rFonts w:eastAsia="DengXian"/>
                <w:color w:val="000000"/>
                <w:sz w:val="15"/>
                <w:szCs w:val="15"/>
              </w:rPr>
            </w:pPr>
            <w:r w:rsidRPr="00FD3F17">
              <w:rPr>
                <w:rFonts w:eastAsia="DengXian"/>
                <w:color w:val="000000"/>
                <w:sz w:val="15"/>
                <w:szCs w:val="15"/>
              </w:rPr>
              <w:t>415704</w:t>
            </w:r>
          </w:p>
        </w:tc>
        <w:tc>
          <w:tcPr>
            <w:tcW w:w="187" w:type="pct"/>
            <w:tcBorders>
              <w:top w:val="nil"/>
              <w:left w:val="nil"/>
              <w:bottom w:val="single" w:sz="8" w:space="0" w:color="auto"/>
              <w:right w:val="single" w:sz="8" w:space="0" w:color="auto"/>
            </w:tcBorders>
            <w:shd w:val="clear" w:color="auto" w:fill="auto"/>
            <w:noWrap/>
            <w:vAlign w:val="center"/>
            <w:hideMark/>
          </w:tcPr>
          <w:p w14:paraId="018A9FCE" w14:textId="77777777" w:rsidR="00AD4F63" w:rsidRPr="00FD3F17" w:rsidRDefault="00AD4F63" w:rsidP="002000C0">
            <w:pPr>
              <w:spacing w:after="0" w:line="240" w:lineRule="auto"/>
              <w:jc w:val="center"/>
              <w:rPr>
                <w:rFonts w:eastAsia="DengXian"/>
                <w:color w:val="000000"/>
                <w:sz w:val="15"/>
                <w:szCs w:val="15"/>
              </w:rPr>
            </w:pPr>
            <w:r w:rsidRPr="00FD3F17">
              <w:rPr>
                <w:rFonts w:eastAsia="DengXian"/>
                <w:color w:val="000000"/>
                <w:sz w:val="15"/>
                <w:szCs w:val="15"/>
              </w:rPr>
              <w:t>4</w:t>
            </w:r>
          </w:p>
        </w:tc>
        <w:tc>
          <w:tcPr>
            <w:tcW w:w="189" w:type="pct"/>
            <w:tcBorders>
              <w:top w:val="nil"/>
              <w:left w:val="nil"/>
              <w:bottom w:val="single" w:sz="8" w:space="0" w:color="auto"/>
              <w:right w:val="single" w:sz="8" w:space="0" w:color="auto"/>
            </w:tcBorders>
            <w:shd w:val="clear" w:color="auto" w:fill="auto"/>
            <w:noWrap/>
            <w:vAlign w:val="center"/>
            <w:hideMark/>
          </w:tcPr>
          <w:p w14:paraId="3E215264" w14:textId="77777777" w:rsidR="00AD4F63" w:rsidRPr="00FD3F17" w:rsidRDefault="00AD4F63" w:rsidP="002000C0">
            <w:pPr>
              <w:spacing w:after="0" w:line="240" w:lineRule="auto"/>
              <w:jc w:val="center"/>
              <w:rPr>
                <w:rFonts w:eastAsia="DengXian"/>
                <w:color w:val="000000"/>
                <w:sz w:val="15"/>
                <w:szCs w:val="15"/>
              </w:rPr>
            </w:pPr>
            <w:r w:rsidRPr="00FD3F17">
              <w:rPr>
                <w:rFonts w:eastAsia="DengXian"/>
                <w:color w:val="000000"/>
                <w:sz w:val="15"/>
                <w:szCs w:val="15"/>
              </w:rPr>
              <w:t>610</w:t>
            </w:r>
          </w:p>
        </w:tc>
        <w:tc>
          <w:tcPr>
            <w:tcW w:w="343" w:type="pct"/>
            <w:tcBorders>
              <w:top w:val="nil"/>
              <w:left w:val="nil"/>
              <w:bottom w:val="single" w:sz="8" w:space="0" w:color="auto"/>
              <w:right w:val="single" w:sz="8" w:space="0" w:color="auto"/>
            </w:tcBorders>
            <w:shd w:val="clear" w:color="auto" w:fill="auto"/>
            <w:noWrap/>
            <w:vAlign w:val="center"/>
            <w:hideMark/>
          </w:tcPr>
          <w:p w14:paraId="1F6294C8" w14:textId="77777777" w:rsidR="00AD4F63" w:rsidRPr="00FD3F17" w:rsidRDefault="00AD4F63" w:rsidP="002000C0">
            <w:pPr>
              <w:spacing w:after="0" w:line="240" w:lineRule="auto"/>
              <w:jc w:val="center"/>
              <w:rPr>
                <w:rFonts w:eastAsia="DengXian"/>
                <w:color w:val="000000"/>
                <w:sz w:val="15"/>
                <w:szCs w:val="15"/>
              </w:rPr>
            </w:pPr>
            <w:r w:rsidRPr="00FD3F17">
              <w:rPr>
                <w:rFonts w:eastAsia="DengXian"/>
                <w:color w:val="000000"/>
                <w:sz w:val="15"/>
                <w:szCs w:val="15"/>
              </w:rPr>
              <w:t>5.05[2.95,8.65]</w:t>
            </w:r>
          </w:p>
        </w:tc>
        <w:tc>
          <w:tcPr>
            <w:tcW w:w="204" w:type="pct"/>
            <w:tcBorders>
              <w:top w:val="nil"/>
              <w:left w:val="nil"/>
              <w:bottom w:val="single" w:sz="8" w:space="0" w:color="auto"/>
              <w:right w:val="single" w:sz="8" w:space="0" w:color="auto"/>
            </w:tcBorders>
            <w:shd w:val="clear" w:color="auto" w:fill="auto"/>
            <w:noWrap/>
            <w:vAlign w:val="center"/>
            <w:hideMark/>
          </w:tcPr>
          <w:p w14:paraId="23F2826B" w14:textId="77777777" w:rsidR="00AD4F63" w:rsidRPr="00FD3F17" w:rsidRDefault="00AD4F63" w:rsidP="002000C0">
            <w:pPr>
              <w:spacing w:after="0" w:line="240" w:lineRule="auto"/>
              <w:jc w:val="center"/>
              <w:rPr>
                <w:rFonts w:eastAsia="DengXian"/>
                <w:color w:val="000000"/>
                <w:sz w:val="15"/>
                <w:szCs w:val="15"/>
              </w:rPr>
            </w:pPr>
            <w:r w:rsidRPr="00FD3F17">
              <w:rPr>
                <w:rFonts w:eastAsia="DengXian"/>
                <w:color w:val="000000"/>
                <w:sz w:val="15"/>
                <w:szCs w:val="15"/>
              </w:rPr>
              <w:t>33.70%</w:t>
            </w:r>
          </w:p>
        </w:tc>
        <w:tc>
          <w:tcPr>
            <w:tcW w:w="187" w:type="pct"/>
            <w:tcBorders>
              <w:top w:val="nil"/>
              <w:left w:val="nil"/>
              <w:bottom w:val="single" w:sz="8" w:space="0" w:color="auto"/>
              <w:right w:val="single" w:sz="8" w:space="0" w:color="auto"/>
            </w:tcBorders>
            <w:shd w:val="clear" w:color="auto" w:fill="auto"/>
            <w:noWrap/>
            <w:vAlign w:val="center"/>
            <w:hideMark/>
          </w:tcPr>
          <w:p w14:paraId="2981FA78" w14:textId="77777777" w:rsidR="00AD4F63" w:rsidRPr="00FD3F17" w:rsidRDefault="00AD4F63" w:rsidP="002000C0">
            <w:pPr>
              <w:spacing w:after="0" w:line="240" w:lineRule="auto"/>
              <w:jc w:val="center"/>
              <w:rPr>
                <w:rFonts w:eastAsia="DengXian"/>
                <w:color w:val="000000"/>
                <w:sz w:val="15"/>
                <w:szCs w:val="15"/>
              </w:rPr>
            </w:pPr>
            <w:r w:rsidRPr="00FD3F17">
              <w:rPr>
                <w:rFonts w:eastAsia="DengXian"/>
                <w:color w:val="000000"/>
                <w:sz w:val="15"/>
                <w:szCs w:val="15"/>
              </w:rPr>
              <w:t>N/A</w:t>
            </w:r>
          </w:p>
        </w:tc>
        <w:tc>
          <w:tcPr>
            <w:tcW w:w="189" w:type="pct"/>
            <w:tcBorders>
              <w:top w:val="nil"/>
              <w:left w:val="nil"/>
              <w:bottom w:val="single" w:sz="8" w:space="0" w:color="auto"/>
              <w:right w:val="single" w:sz="8" w:space="0" w:color="auto"/>
            </w:tcBorders>
            <w:shd w:val="clear" w:color="auto" w:fill="auto"/>
            <w:noWrap/>
            <w:vAlign w:val="center"/>
            <w:hideMark/>
          </w:tcPr>
          <w:p w14:paraId="7A729EE3" w14:textId="77777777" w:rsidR="00AD4F63" w:rsidRPr="00FD3F17" w:rsidRDefault="00AD4F63" w:rsidP="002000C0">
            <w:pPr>
              <w:spacing w:after="0" w:line="240" w:lineRule="auto"/>
              <w:jc w:val="center"/>
              <w:rPr>
                <w:rFonts w:eastAsia="DengXian"/>
                <w:color w:val="000000"/>
                <w:sz w:val="15"/>
                <w:szCs w:val="15"/>
              </w:rPr>
            </w:pPr>
            <w:r w:rsidRPr="00FD3F17">
              <w:rPr>
                <w:rFonts w:eastAsia="DengXian"/>
                <w:color w:val="000000"/>
                <w:sz w:val="15"/>
                <w:szCs w:val="15"/>
              </w:rPr>
              <w:t>N/A</w:t>
            </w:r>
          </w:p>
        </w:tc>
        <w:tc>
          <w:tcPr>
            <w:tcW w:w="355" w:type="pct"/>
            <w:tcBorders>
              <w:top w:val="nil"/>
              <w:left w:val="nil"/>
              <w:bottom w:val="single" w:sz="8" w:space="0" w:color="auto"/>
              <w:right w:val="single" w:sz="8" w:space="0" w:color="auto"/>
            </w:tcBorders>
            <w:shd w:val="clear" w:color="auto" w:fill="auto"/>
            <w:noWrap/>
            <w:vAlign w:val="center"/>
            <w:hideMark/>
          </w:tcPr>
          <w:p w14:paraId="1A466DBE" w14:textId="77777777" w:rsidR="00AD4F63" w:rsidRPr="00FD3F17" w:rsidRDefault="00AD4F63" w:rsidP="002000C0">
            <w:pPr>
              <w:spacing w:after="0" w:line="240" w:lineRule="auto"/>
              <w:jc w:val="center"/>
              <w:rPr>
                <w:rFonts w:eastAsia="DengXian"/>
                <w:color w:val="000000"/>
                <w:sz w:val="15"/>
                <w:szCs w:val="15"/>
              </w:rPr>
            </w:pPr>
            <w:r w:rsidRPr="00FD3F17">
              <w:rPr>
                <w:rFonts w:eastAsia="DengXian"/>
                <w:color w:val="000000"/>
                <w:sz w:val="15"/>
                <w:szCs w:val="15"/>
              </w:rPr>
              <w:t>N/A</w:t>
            </w:r>
          </w:p>
        </w:tc>
        <w:tc>
          <w:tcPr>
            <w:tcW w:w="204" w:type="pct"/>
            <w:tcBorders>
              <w:top w:val="nil"/>
              <w:left w:val="nil"/>
              <w:bottom w:val="single" w:sz="8" w:space="0" w:color="auto"/>
              <w:right w:val="single" w:sz="8" w:space="0" w:color="auto"/>
            </w:tcBorders>
            <w:shd w:val="clear" w:color="auto" w:fill="auto"/>
            <w:noWrap/>
            <w:vAlign w:val="center"/>
            <w:hideMark/>
          </w:tcPr>
          <w:p w14:paraId="1AECCE7E" w14:textId="77777777" w:rsidR="00AD4F63" w:rsidRPr="00FD3F17" w:rsidRDefault="00AD4F63" w:rsidP="002000C0">
            <w:pPr>
              <w:spacing w:after="0" w:line="240" w:lineRule="auto"/>
              <w:jc w:val="center"/>
              <w:rPr>
                <w:rFonts w:eastAsia="DengXian"/>
                <w:color w:val="000000"/>
                <w:sz w:val="15"/>
                <w:szCs w:val="15"/>
              </w:rPr>
            </w:pPr>
            <w:r w:rsidRPr="00FD3F17">
              <w:rPr>
                <w:rFonts w:eastAsia="DengXian"/>
                <w:color w:val="000000"/>
                <w:sz w:val="15"/>
                <w:szCs w:val="15"/>
              </w:rPr>
              <w:t>N/A</w:t>
            </w:r>
          </w:p>
        </w:tc>
        <w:tc>
          <w:tcPr>
            <w:tcW w:w="187" w:type="pct"/>
            <w:tcBorders>
              <w:top w:val="nil"/>
              <w:left w:val="nil"/>
              <w:bottom w:val="single" w:sz="8" w:space="0" w:color="auto"/>
              <w:right w:val="single" w:sz="8" w:space="0" w:color="auto"/>
            </w:tcBorders>
            <w:shd w:val="clear" w:color="auto" w:fill="auto"/>
            <w:noWrap/>
            <w:vAlign w:val="center"/>
            <w:hideMark/>
          </w:tcPr>
          <w:p w14:paraId="09BA81A8" w14:textId="77777777" w:rsidR="00AD4F63" w:rsidRPr="00FD3F17" w:rsidRDefault="00AD4F63" w:rsidP="002000C0">
            <w:pPr>
              <w:spacing w:after="0" w:line="240" w:lineRule="auto"/>
              <w:jc w:val="center"/>
              <w:rPr>
                <w:rFonts w:eastAsia="DengXian"/>
                <w:color w:val="000000"/>
                <w:sz w:val="15"/>
                <w:szCs w:val="15"/>
              </w:rPr>
            </w:pPr>
            <w:r w:rsidRPr="00FD3F17">
              <w:rPr>
                <w:rFonts w:eastAsia="DengXian"/>
                <w:color w:val="000000"/>
                <w:sz w:val="15"/>
                <w:szCs w:val="15"/>
              </w:rPr>
              <w:t>4</w:t>
            </w:r>
          </w:p>
        </w:tc>
        <w:tc>
          <w:tcPr>
            <w:tcW w:w="200" w:type="pct"/>
            <w:tcBorders>
              <w:top w:val="nil"/>
              <w:left w:val="nil"/>
              <w:bottom w:val="single" w:sz="8" w:space="0" w:color="auto"/>
              <w:right w:val="single" w:sz="8" w:space="0" w:color="auto"/>
            </w:tcBorders>
            <w:shd w:val="clear" w:color="auto" w:fill="auto"/>
            <w:noWrap/>
            <w:vAlign w:val="center"/>
            <w:hideMark/>
          </w:tcPr>
          <w:p w14:paraId="530CC141" w14:textId="77777777" w:rsidR="00AD4F63" w:rsidRPr="00FD3F17" w:rsidRDefault="00AD4F63" w:rsidP="002000C0">
            <w:pPr>
              <w:spacing w:after="0" w:line="240" w:lineRule="auto"/>
              <w:jc w:val="center"/>
              <w:rPr>
                <w:rFonts w:eastAsia="DengXian"/>
                <w:color w:val="000000"/>
                <w:sz w:val="15"/>
                <w:szCs w:val="15"/>
              </w:rPr>
            </w:pPr>
            <w:r w:rsidRPr="00FD3F17">
              <w:rPr>
                <w:rFonts w:eastAsia="DengXian"/>
                <w:color w:val="000000"/>
                <w:sz w:val="15"/>
                <w:szCs w:val="15"/>
              </w:rPr>
              <w:t>415094</w:t>
            </w:r>
          </w:p>
        </w:tc>
        <w:tc>
          <w:tcPr>
            <w:tcW w:w="343" w:type="pct"/>
            <w:tcBorders>
              <w:top w:val="nil"/>
              <w:left w:val="nil"/>
              <w:bottom w:val="single" w:sz="8" w:space="0" w:color="auto"/>
              <w:right w:val="single" w:sz="8" w:space="0" w:color="auto"/>
            </w:tcBorders>
            <w:shd w:val="clear" w:color="auto" w:fill="auto"/>
            <w:noWrap/>
            <w:vAlign w:val="center"/>
            <w:hideMark/>
          </w:tcPr>
          <w:p w14:paraId="2B5EAF6F" w14:textId="77777777" w:rsidR="00AD4F63" w:rsidRPr="00FD3F17" w:rsidRDefault="00AD4F63" w:rsidP="002000C0">
            <w:pPr>
              <w:spacing w:after="0" w:line="240" w:lineRule="auto"/>
              <w:jc w:val="center"/>
              <w:rPr>
                <w:rFonts w:eastAsia="DengXian"/>
                <w:color w:val="000000"/>
                <w:sz w:val="15"/>
                <w:szCs w:val="15"/>
              </w:rPr>
            </w:pPr>
            <w:r w:rsidRPr="00FD3F17">
              <w:rPr>
                <w:rFonts w:eastAsia="DengXian"/>
                <w:color w:val="000000"/>
                <w:sz w:val="15"/>
                <w:szCs w:val="15"/>
              </w:rPr>
              <w:t>1.28[1.09,1.51]</w:t>
            </w:r>
          </w:p>
        </w:tc>
        <w:tc>
          <w:tcPr>
            <w:tcW w:w="204" w:type="pct"/>
            <w:tcBorders>
              <w:top w:val="nil"/>
              <w:left w:val="nil"/>
              <w:bottom w:val="single" w:sz="8" w:space="0" w:color="auto"/>
              <w:right w:val="single" w:sz="8" w:space="0" w:color="auto"/>
            </w:tcBorders>
            <w:shd w:val="clear" w:color="auto" w:fill="auto"/>
            <w:noWrap/>
            <w:vAlign w:val="center"/>
            <w:hideMark/>
          </w:tcPr>
          <w:p w14:paraId="6A7D007A" w14:textId="77777777" w:rsidR="00AD4F63" w:rsidRPr="00FD3F17" w:rsidRDefault="00AD4F63" w:rsidP="002000C0">
            <w:pPr>
              <w:spacing w:after="0" w:line="240" w:lineRule="auto"/>
              <w:jc w:val="center"/>
              <w:rPr>
                <w:rFonts w:eastAsia="DengXian"/>
                <w:color w:val="000000"/>
                <w:sz w:val="15"/>
                <w:szCs w:val="15"/>
              </w:rPr>
            </w:pPr>
            <w:r w:rsidRPr="00FD3F17">
              <w:rPr>
                <w:rFonts w:eastAsia="DengXian"/>
                <w:color w:val="000000"/>
                <w:sz w:val="15"/>
                <w:szCs w:val="15"/>
              </w:rPr>
              <w:t>19%</w:t>
            </w:r>
          </w:p>
        </w:tc>
        <w:tc>
          <w:tcPr>
            <w:tcW w:w="187" w:type="pct"/>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58882947" w14:textId="77777777" w:rsidR="00AD4F63" w:rsidRPr="00270C7E" w:rsidRDefault="00AD4F63" w:rsidP="002000C0">
            <w:pPr>
              <w:spacing w:after="0" w:line="240" w:lineRule="auto"/>
              <w:jc w:val="center"/>
              <w:rPr>
                <w:rFonts w:eastAsia="DengXian"/>
                <w:color w:val="000000"/>
                <w:sz w:val="16"/>
                <w:szCs w:val="16"/>
              </w:rPr>
            </w:pPr>
            <w:r w:rsidRPr="00270C7E">
              <w:rPr>
                <w:rFonts w:eastAsia="DengXian"/>
                <w:color w:val="000000"/>
                <w:sz w:val="16"/>
                <w:szCs w:val="16"/>
              </w:rPr>
              <w:t>3</w:t>
            </w:r>
          </w:p>
        </w:tc>
        <w:tc>
          <w:tcPr>
            <w:tcW w:w="210" w:type="pct"/>
            <w:tcBorders>
              <w:top w:val="single" w:sz="4" w:space="0" w:color="auto"/>
              <w:left w:val="nil"/>
              <w:bottom w:val="single" w:sz="4" w:space="0" w:color="auto"/>
              <w:right w:val="single" w:sz="4" w:space="0" w:color="auto"/>
            </w:tcBorders>
            <w:shd w:val="clear" w:color="auto" w:fill="FFFFFF" w:themeFill="background1"/>
            <w:noWrap/>
            <w:vAlign w:val="center"/>
            <w:hideMark/>
          </w:tcPr>
          <w:p w14:paraId="7AA46447" w14:textId="77777777" w:rsidR="00AD4F63" w:rsidRPr="00270C7E" w:rsidRDefault="00AD4F63" w:rsidP="002000C0">
            <w:pPr>
              <w:spacing w:after="0" w:line="240" w:lineRule="auto"/>
              <w:jc w:val="center"/>
              <w:rPr>
                <w:rFonts w:eastAsia="DengXian"/>
                <w:color w:val="000000"/>
                <w:sz w:val="16"/>
                <w:szCs w:val="16"/>
              </w:rPr>
            </w:pPr>
            <w:r w:rsidRPr="00270C7E">
              <w:rPr>
                <w:rFonts w:eastAsia="DengXian"/>
                <w:color w:val="000000"/>
                <w:sz w:val="16"/>
                <w:szCs w:val="16"/>
              </w:rPr>
              <w:t>408152</w:t>
            </w:r>
          </w:p>
        </w:tc>
        <w:tc>
          <w:tcPr>
            <w:tcW w:w="362" w:type="pct"/>
            <w:tcBorders>
              <w:top w:val="single" w:sz="4" w:space="0" w:color="auto"/>
              <w:left w:val="nil"/>
              <w:bottom w:val="single" w:sz="4" w:space="0" w:color="auto"/>
              <w:right w:val="single" w:sz="4" w:space="0" w:color="auto"/>
            </w:tcBorders>
            <w:shd w:val="clear" w:color="auto" w:fill="FFFFFF" w:themeFill="background1"/>
            <w:noWrap/>
            <w:vAlign w:val="center"/>
            <w:hideMark/>
          </w:tcPr>
          <w:p w14:paraId="0FA7EFAE" w14:textId="77777777" w:rsidR="00AD4F63" w:rsidRPr="00270C7E" w:rsidRDefault="00AD4F63" w:rsidP="002000C0">
            <w:pPr>
              <w:spacing w:after="0" w:line="240" w:lineRule="auto"/>
              <w:jc w:val="center"/>
              <w:rPr>
                <w:rFonts w:eastAsia="DengXian"/>
                <w:color w:val="000000"/>
                <w:sz w:val="16"/>
                <w:szCs w:val="16"/>
              </w:rPr>
            </w:pPr>
            <w:r w:rsidRPr="00270C7E">
              <w:rPr>
                <w:rFonts w:eastAsia="DengXian"/>
                <w:color w:val="000000"/>
                <w:sz w:val="16"/>
                <w:szCs w:val="16"/>
              </w:rPr>
              <w:t>0.95[0.87,1.03]</w:t>
            </w:r>
          </w:p>
        </w:tc>
        <w:tc>
          <w:tcPr>
            <w:tcW w:w="214" w:type="pct"/>
            <w:tcBorders>
              <w:top w:val="single" w:sz="4" w:space="0" w:color="auto"/>
              <w:left w:val="nil"/>
              <w:bottom w:val="single" w:sz="4" w:space="0" w:color="auto"/>
              <w:right w:val="single" w:sz="4" w:space="0" w:color="auto"/>
            </w:tcBorders>
            <w:shd w:val="clear" w:color="auto" w:fill="FFFFFF" w:themeFill="background1"/>
            <w:noWrap/>
            <w:vAlign w:val="center"/>
            <w:hideMark/>
          </w:tcPr>
          <w:p w14:paraId="38A2B1AA" w14:textId="77777777" w:rsidR="00AD4F63" w:rsidRPr="00270C7E" w:rsidRDefault="00AD4F63" w:rsidP="002000C0">
            <w:pPr>
              <w:spacing w:after="0" w:line="240" w:lineRule="auto"/>
              <w:jc w:val="center"/>
              <w:rPr>
                <w:rFonts w:eastAsia="DengXian"/>
                <w:color w:val="000000"/>
                <w:sz w:val="16"/>
                <w:szCs w:val="16"/>
              </w:rPr>
            </w:pPr>
            <w:r w:rsidRPr="00270C7E">
              <w:rPr>
                <w:rFonts w:eastAsia="DengXian"/>
                <w:color w:val="000000"/>
                <w:sz w:val="16"/>
                <w:szCs w:val="16"/>
              </w:rPr>
              <w:t>64.20%</w:t>
            </w:r>
          </w:p>
        </w:tc>
        <w:tc>
          <w:tcPr>
            <w:tcW w:w="317" w:type="pct"/>
            <w:tcBorders>
              <w:top w:val="single" w:sz="4" w:space="0" w:color="auto"/>
              <w:left w:val="nil"/>
              <w:bottom w:val="single" w:sz="4" w:space="0" w:color="auto"/>
              <w:right w:val="single" w:sz="4" w:space="0" w:color="auto"/>
            </w:tcBorders>
            <w:shd w:val="clear" w:color="auto" w:fill="FFFFFF" w:themeFill="background1"/>
          </w:tcPr>
          <w:p w14:paraId="2E186DD6" w14:textId="0282BCCD" w:rsidR="00AD4F63" w:rsidRPr="00270C7E" w:rsidRDefault="00C11D9E">
            <w:pPr>
              <w:spacing w:after="0" w:line="240" w:lineRule="auto"/>
              <w:jc w:val="center"/>
              <w:rPr>
                <w:rFonts w:eastAsia="DengXian"/>
                <w:color w:val="000000"/>
                <w:sz w:val="16"/>
                <w:szCs w:val="16"/>
              </w:rPr>
            </w:pPr>
            <w:r>
              <w:rPr>
                <w:rFonts w:eastAsia="DengXian" w:hint="eastAsia"/>
                <w:color w:val="000000"/>
                <w:sz w:val="16"/>
                <w:szCs w:val="16"/>
              </w:rPr>
              <w:t>l</w:t>
            </w:r>
            <w:r>
              <w:rPr>
                <w:rFonts w:eastAsia="DengXian"/>
                <w:color w:val="000000"/>
                <w:sz w:val="16"/>
                <w:szCs w:val="16"/>
              </w:rPr>
              <w:t>ow</w:t>
            </w:r>
            <w:r w:rsidRPr="00C11D9E" w:rsidDel="00C11D9E">
              <w:rPr>
                <w:rFonts w:eastAsia="DengXian"/>
                <w:color w:val="000000"/>
                <w:sz w:val="16"/>
                <w:szCs w:val="16"/>
              </w:rPr>
              <w:t xml:space="preserve"> </w:t>
            </w:r>
          </w:p>
        </w:tc>
      </w:tr>
      <w:tr w:rsidR="00417F4B" w:rsidRPr="00FD3F17" w14:paraId="444488A0" w14:textId="7A3A7BD0" w:rsidTr="00C70D3E">
        <w:trPr>
          <w:trHeight w:val="288"/>
          <w:jc w:val="center"/>
        </w:trPr>
        <w:tc>
          <w:tcPr>
            <w:tcW w:w="461" w:type="pct"/>
            <w:tcBorders>
              <w:top w:val="nil"/>
              <w:left w:val="single" w:sz="8" w:space="0" w:color="auto"/>
              <w:bottom w:val="single" w:sz="8" w:space="0" w:color="auto"/>
              <w:right w:val="single" w:sz="8" w:space="0" w:color="auto"/>
            </w:tcBorders>
            <w:shd w:val="clear" w:color="auto" w:fill="auto"/>
            <w:noWrap/>
            <w:vAlign w:val="center"/>
            <w:hideMark/>
          </w:tcPr>
          <w:p w14:paraId="4B4A8513" w14:textId="77777777" w:rsidR="00AD4F63" w:rsidRPr="00FD3F17" w:rsidRDefault="00AD4F63" w:rsidP="002000C0">
            <w:pPr>
              <w:spacing w:after="0" w:line="240" w:lineRule="auto"/>
              <w:rPr>
                <w:rFonts w:eastAsia="DengXian"/>
                <w:color w:val="000000"/>
                <w:sz w:val="13"/>
                <w:szCs w:val="13"/>
              </w:rPr>
            </w:pPr>
            <w:r w:rsidRPr="00FD3F17">
              <w:rPr>
                <w:rFonts w:eastAsia="DengXian"/>
                <w:color w:val="000000"/>
                <w:sz w:val="13"/>
                <w:szCs w:val="13"/>
              </w:rPr>
              <w:t>Infant death</w:t>
            </w:r>
          </w:p>
        </w:tc>
        <w:tc>
          <w:tcPr>
            <w:tcW w:w="232" w:type="pct"/>
            <w:tcBorders>
              <w:top w:val="nil"/>
              <w:left w:val="nil"/>
              <w:bottom w:val="single" w:sz="8" w:space="0" w:color="auto"/>
              <w:right w:val="single" w:sz="8" w:space="0" w:color="auto"/>
            </w:tcBorders>
            <w:shd w:val="clear" w:color="auto" w:fill="auto"/>
            <w:noWrap/>
            <w:vAlign w:val="center"/>
            <w:hideMark/>
          </w:tcPr>
          <w:p w14:paraId="04DFFCED" w14:textId="77777777" w:rsidR="00AD4F63" w:rsidRPr="00FD3F17" w:rsidRDefault="00AD4F63" w:rsidP="002000C0">
            <w:pPr>
              <w:spacing w:after="0" w:line="240" w:lineRule="auto"/>
              <w:jc w:val="center"/>
              <w:rPr>
                <w:rFonts w:eastAsia="DengXian"/>
                <w:color w:val="000000"/>
                <w:sz w:val="15"/>
                <w:szCs w:val="15"/>
              </w:rPr>
            </w:pPr>
            <w:r w:rsidRPr="00FD3F17">
              <w:rPr>
                <w:rFonts w:eastAsia="DengXian"/>
                <w:color w:val="000000"/>
                <w:sz w:val="15"/>
                <w:szCs w:val="15"/>
              </w:rPr>
              <w:t>3</w:t>
            </w:r>
          </w:p>
        </w:tc>
        <w:tc>
          <w:tcPr>
            <w:tcW w:w="223" w:type="pct"/>
            <w:tcBorders>
              <w:top w:val="nil"/>
              <w:left w:val="nil"/>
              <w:bottom w:val="single" w:sz="8" w:space="0" w:color="auto"/>
              <w:right w:val="single" w:sz="8" w:space="0" w:color="auto"/>
            </w:tcBorders>
            <w:shd w:val="clear" w:color="auto" w:fill="auto"/>
            <w:noWrap/>
            <w:vAlign w:val="center"/>
            <w:hideMark/>
          </w:tcPr>
          <w:p w14:paraId="1FF6CD77" w14:textId="77777777" w:rsidR="00AD4F63" w:rsidRPr="00FD3F17" w:rsidRDefault="00AD4F63" w:rsidP="002000C0">
            <w:pPr>
              <w:spacing w:after="0" w:line="240" w:lineRule="auto"/>
              <w:jc w:val="center"/>
              <w:rPr>
                <w:rFonts w:eastAsia="DengXian"/>
                <w:color w:val="000000"/>
                <w:sz w:val="15"/>
                <w:szCs w:val="15"/>
              </w:rPr>
            </w:pPr>
            <w:r w:rsidRPr="00FD3F17">
              <w:rPr>
                <w:rFonts w:eastAsia="DengXian"/>
                <w:color w:val="000000"/>
                <w:sz w:val="15"/>
                <w:szCs w:val="15"/>
              </w:rPr>
              <w:t>10494</w:t>
            </w:r>
          </w:p>
        </w:tc>
        <w:tc>
          <w:tcPr>
            <w:tcW w:w="187" w:type="pct"/>
            <w:tcBorders>
              <w:top w:val="nil"/>
              <w:left w:val="nil"/>
              <w:bottom w:val="single" w:sz="8" w:space="0" w:color="auto"/>
              <w:right w:val="single" w:sz="8" w:space="0" w:color="auto"/>
            </w:tcBorders>
            <w:shd w:val="clear" w:color="auto" w:fill="auto"/>
            <w:noWrap/>
            <w:vAlign w:val="center"/>
            <w:hideMark/>
          </w:tcPr>
          <w:p w14:paraId="5A351F00" w14:textId="77777777" w:rsidR="00AD4F63" w:rsidRPr="00FD3F17" w:rsidRDefault="00AD4F63" w:rsidP="002000C0">
            <w:pPr>
              <w:spacing w:after="0" w:line="240" w:lineRule="auto"/>
              <w:jc w:val="center"/>
              <w:rPr>
                <w:rFonts w:eastAsia="DengXian"/>
                <w:color w:val="000000"/>
                <w:sz w:val="15"/>
                <w:szCs w:val="15"/>
              </w:rPr>
            </w:pPr>
            <w:r w:rsidRPr="00FD3F17">
              <w:rPr>
                <w:rFonts w:eastAsia="DengXian"/>
                <w:color w:val="000000"/>
                <w:sz w:val="15"/>
                <w:szCs w:val="15"/>
              </w:rPr>
              <w:t>2</w:t>
            </w:r>
          </w:p>
        </w:tc>
        <w:tc>
          <w:tcPr>
            <w:tcW w:w="189" w:type="pct"/>
            <w:tcBorders>
              <w:top w:val="nil"/>
              <w:left w:val="nil"/>
              <w:bottom w:val="single" w:sz="8" w:space="0" w:color="auto"/>
              <w:right w:val="single" w:sz="8" w:space="0" w:color="auto"/>
            </w:tcBorders>
            <w:shd w:val="clear" w:color="auto" w:fill="auto"/>
            <w:noWrap/>
            <w:vAlign w:val="center"/>
            <w:hideMark/>
          </w:tcPr>
          <w:p w14:paraId="42F33BDC" w14:textId="77777777" w:rsidR="00AD4F63" w:rsidRPr="00FD3F17" w:rsidRDefault="00AD4F63" w:rsidP="002000C0">
            <w:pPr>
              <w:spacing w:after="0" w:line="240" w:lineRule="auto"/>
              <w:jc w:val="center"/>
              <w:rPr>
                <w:rFonts w:eastAsia="DengXian"/>
                <w:color w:val="000000"/>
                <w:sz w:val="15"/>
                <w:szCs w:val="15"/>
              </w:rPr>
            </w:pPr>
            <w:r w:rsidRPr="00FD3F17">
              <w:rPr>
                <w:rFonts w:eastAsia="DengXian"/>
                <w:color w:val="000000"/>
                <w:sz w:val="15"/>
                <w:szCs w:val="15"/>
              </w:rPr>
              <w:t>6239</w:t>
            </w:r>
          </w:p>
        </w:tc>
        <w:tc>
          <w:tcPr>
            <w:tcW w:w="343" w:type="pct"/>
            <w:tcBorders>
              <w:top w:val="nil"/>
              <w:left w:val="nil"/>
              <w:bottom w:val="single" w:sz="8" w:space="0" w:color="auto"/>
              <w:right w:val="single" w:sz="8" w:space="0" w:color="auto"/>
            </w:tcBorders>
            <w:shd w:val="clear" w:color="auto" w:fill="auto"/>
            <w:noWrap/>
            <w:vAlign w:val="center"/>
            <w:hideMark/>
          </w:tcPr>
          <w:p w14:paraId="084C403D" w14:textId="77777777" w:rsidR="00AD4F63" w:rsidRPr="00FD3F17" w:rsidRDefault="00AD4F63" w:rsidP="002000C0">
            <w:pPr>
              <w:spacing w:after="0" w:line="240" w:lineRule="auto"/>
              <w:jc w:val="center"/>
              <w:rPr>
                <w:rFonts w:eastAsia="DengXian"/>
                <w:color w:val="000000"/>
                <w:sz w:val="15"/>
                <w:szCs w:val="15"/>
              </w:rPr>
            </w:pPr>
            <w:r w:rsidRPr="00FD3F17">
              <w:rPr>
                <w:rFonts w:eastAsia="DengXian"/>
                <w:color w:val="000000"/>
                <w:sz w:val="15"/>
                <w:szCs w:val="15"/>
              </w:rPr>
              <w:t>1.86[1.11,3.10]</w:t>
            </w:r>
          </w:p>
        </w:tc>
        <w:tc>
          <w:tcPr>
            <w:tcW w:w="204" w:type="pct"/>
            <w:tcBorders>
              <w:top w:val="nil"/>
              <w:left w:val="nil"/>
              <w:bottom w:val="single" w:sz="8" w:space="0" w:color="auto"/>
              <w:right w:val="single" w:sz="8" w:space="0" w:color="auto"/>
            </w:tcBorders>
            <w:shd w:val="clear" w:color="auto" w:fill="auto"/>
            <w:noWrap/>
            <w:vAlign w:val="center"/>
            <w:hideMark/>
          </w:tcPr>
          <w:p w14:paraId="70492B6A" w14:textId="77777777" w:rsidR="00AD4F63" w:rsidRPr="00FD3F17" w:rsidRDefault="00AD4F63" w:rsidP="002000C0">
            <w:pPr>
              <w:spacing w:after="0" w:line="240" w:lineRule="auto"/>
              <w:jc w:val="center"/>
              <w:rPr>
                <w:rFonts w:eastAsia="DengXian"/>
                <w:color w:val="000000"/>
                <w:sz w:val="15"/>
                <w:szCs w:val="15"/>
              </w:rPr>
            </w:pPr>
            <w:r w:rsidRPr="00FD3F17">
              <w:rPr>
                <w:rFonts w:eastAsia="DengXian"/>
                <w:color w:val="000000"/>
                <w:sz w:val="15"/>
                <w:szCs w:val="15"/>
              </w:rPr>
              <w:t>N/A</w:t>
            </w:r>
          </w:p>
        </w:tc>
        <w:tc>
          <w:tcPr>
            <w:tcW w:w="187" w:type="pct"/>
            <w:tcBorders>
              <w:top w:val="nil"/>
              <w:left w:val="nil"/>
              <w:bottom w:val="single" w:sz="8" w:space="0" w:color="auto"/>
              <w:right w:val="single" w:sz="8" w:space="0" w:color="auto"/>
            </w:tcBorders>
            <w:shd w:val="clear" w:color="auto" w:fill="auto"/>
            <w:noWrap/>
            <w:vAlign w:val="center"/>
            <w:hideMark/>
          </w:tcPr>
          <w:p w14:paraId="421377BF" w14:textId="77777777" w:rsidR="00AD4F63" w:rsidRPr="00FD3F17" w:rsidRDefault="00AD4F63" w:rsidP="002000C0">
            <w:pPr>
              <w:spacing w:after="0" w:line="240" w:lineRule="auto"/>
              <w:jc w:val="center"/>
              <w:rPr>
                <w:rFonts w:eastAsia="DengXian"/>
                <w:color w:val="000000"/>
                <w:sz w:val="15"/>
                <w:szCs w:val="15"/>
              </w:rPr>
            </w:pPr>
            <w:r w:rsidRPr="00FD3F17">
              <w:rPr>
                <w:rFonts w:eastAsia="DengXian"/>
                <w:color w:val="000000"/>
                <w:sz w:val="15"/>
                <w:szCs w:val="15"/>
              </w:rPr>
              <w:t>1</w:t>
            </w:r>
          </w:p>
        </w:tc>
        <w:tc>
          <w:tcPr>
            <w:tcW w:w="189" w:type="pct"/>
            <w:tcBorders>
              <w:top w:val="nil"/>
              <w:left w:val="nil"/>
              <w:bottom w:val="single" w:sz="8" w:space="0" w:color="auto"/>
              <w:right w:val="single" w:sz="8" w:space="0" w:color="auto"/>
            </w:tcBorders>
            <w:shd w:val="clear" w:color="auto" w:fill="auto"/>
            <w:noWrap/>
            <w:vAlign w:val="center"/>
            <w:hideMark/>
          </w:tcPr>
          <w:p w14:paraId="7FE5A623" w14:textId="77777777" w:rsidR="00AD4F63" w:rsidRPr="00FD3F17" w:rsidRDefault="00AD4F63" w:rsidP="002000C0">
            <w:pPr>
              <w:spacing w:after="0" w:line="240" w:lineRule="auto"/>
              <w:jc w:val="center"/>
              <w:rPr>
                <w:rFonts w:eastAsia="DengXian"/>
                <w:color w:val="000000"/>
                <w:sz w:val="15"/>
                <w:szCs w:val="15"/>
              </w:rPr>
            </w:pPr>
            <w:r w:rsidRPr="00FD3F17">
              <w:rPr>
                <w:rFonts w:eastAsia="DengXian"/>
                <w:color w:val="000000"/>
                <w:sz w:val="15"/>
                <w:szCs w:val="15"/>
              </w:rPr>
              <w:t>6156</w:t>
            </w:r>
          </w:p>
        </w:tc>
        <w:tc>
          <w:tcPr>
            <w:tcW w:w="355" w:type="pct"/>
            <w:tcBorders>
              <w:top w:val="nil"/>
              <w:left w:val="nil"/>
              <w:bottom w:val="single" w:sz="8" w:space="0" w:color="auto"/>
              <w:right w:val="single" w:sz="8" w:space="0" w:color="auto"/>
            </w:tcBorders>
            <w:shd w:val="clear" w:color="auto" w:fill="auto"/>
            <w:noWrap/>
            <w:vAlign w:val="center"/>
            <w:hideMark/>
          </w:tcPr>
          <w:p w14:paraId="28237F0F" w14:textId="77777777" w:rsidR="00AD4F63" w:rsidRPr="00FD3F17" w:rsidRDefault="00AD4F63" w:rsidP="002000C0">
            <w:pPr>
              <w:spacing w:after="0" w:line="240" w:lineRule="auto"/>
              <w:jc w:val="center"/>
              <w:rPr>
                <w:rFonts w:eastAsia="DengXian"/>
                <w:color w:val="000000"/>
                <w:sz w:val="15"/>
                <w:szCs w:val="15"/>
              </w:rPr>
            </w:pPr>
            <w:r w:rsidRPr="00FD3F17">
              <w:rPr>
                <w:rFonts w:eastAsia="DengXian"/>
                <w:color w:val="000000"/>
                <w:sz w:val="15"/>
                <w:szCs w:val="15"/>
              </w:rPr>
              <w:t>1.80[1.14,2.90]</w:t>
            </w:r>
          </w:p>
        </w:tc>
        <w:tc>
          <w:tcPr>
            <w:tcW w:w="204" w:type="pct"/>
            <w:tcBorders>
              <w:top w:val="nil"/>
              <w:left w:val="nil"/>
              <w:bottom w:val="single" w:sz="8" w:space="0" w:color="auto"/>
              <w:right w:val="single" w:sz="8" w:space="0" w:color="auto"/>
            </w:tcBorders>
            <w:shd w:val="clear" w:color="auto" w:fill="auto"/>
            <w:noWrap/>
            <w:vAlign w:val="center"/>
            <w:hideMark/>
          </w:tcPr>
          <w:p w14:paraId="74CE1D1D" w14:textId="77777777" w:rsidR="00AD4F63" w:rsidRPr="00FD3F17" w:rsidRDefault="00AD4F63" w:rsidP="002000C0">
            <w:pPr>
              <w:spacing w:after="0" w:line="240" w:lineRule="auto"/>
              <w:jc w:val="center"/>
              <w:rPr>
                <w:rFonts w:eastAsia="DengXian"/>
                <w:color w:val="000000"/>
                <w:sz w:val="15"/>
                <w:szCs w:val="15"/>
              </w:rPr>
            </w:pPr>
            <w:r w:rsidRPr="00FD3F17">
              <w:rPr>
                <w:rFonts w:eastAsia="DengXian"/>
                <w:color w:val="000000"/>
                <w:sz w:val="15"/>
                <w:szCs w:val="15"/>
              </w:rPr>
              <w:t>N/A</w:t>
            </w:r>
          </w:p>
        </w:tc>
        <w:tc>
          <w:tcPr>
            <w:tcW w:w="187" w:type="pct"/>
            <w:tcBorders>
              <w:top w:val="nil"/>
              <w:left w:val="nil"/>
              <w:bottom w:val="single" w:sz="8" w:space="0" w:color="auto"/>
              <w:right w:val="single" w:sz="8" w:space="0" w:color="auto"/>
            </w:tcBorders>
            <w:shd w:val="clear" w:color="auto" w:fill="auto"/>
            <w:noWrap/>
            <w:vAlign w:val="center"/>
            <w:hideMark/>
          </w:tcPr>
          <w:p w14:paraId="223FEA5B" w14:textId="77777777" w:rsidR="00AD4F63" w:rsidRPr="00FD3F17" w:rsidRDefault="00AD4F63" w:rsidP="002000C0">
            <w:pPr>
              <w:spacing w:after="0" w:line="240" w:lineRule="auto"/>
              <w:jc w:val="center"/>
              <w:rPr>
                <w:rFonts w:eastAsia="DengXian"/>
                <w:color w:val="000000"/>
                <w:sz w:val="15"/>
                <w:szCs w:val="15"/>
              </w:rPr>
            </w:pPr>
            <w:r w:rsidRPr="00FD3F17">
              <w:rPr>
                <w:rFonts w:eastAsia="DengXian"/>
                <w:color w:val="000000"/>
                <w:sz w:val="15"/>
                <w:szCs w:val="15"/>
              </w:rPr>
              <w:t>1</w:t>
            </w:r>
          </w:p>
        </w:tc>
        <w:tc>
          <w:tcPr>
            <w:tcW w:w="200" w:type="pct"/>
            <w:tcBorders>
              <w:top w:val="nil"/>
              <w:left w:val="nil"/>
              <w:bottom w:val="single" w:sz="8" w:space="0" w:color="auto"/>
              <w:right w:val="single" w:sz="8" w:space="0" w:color="auto"/>
            </w:tcBorders>
            <w:shd w:val="clear" w:color="auto" w:fill="auto"/>
            <w:noWrap/>
            <w:vAlign w:val="center"/>
            <w:hideMark/>
          </w:tcPr>
          <w:p w14:paraId="090E729D" w14:textId="77777777" w:rsidR="00AD4F63" w:rsidRPr="00FD3F17" w:rsidRDefault="00AD4F63" w:rsidP="002000C0">
            <w:pPr>
              <w:spacing w:after="0" w:line="240" w:lineRule="auto"/>
              <w:jc w:val="center"/>
              <w:rPr>
                <w:rFonts w:eastAsia="DengXian"/>
                <w:color w:val="000000"/>
                <w:sz w:val="15"/>
                <w:szCs w:val="15"/>
              </w:rPr>
            </w:pPr>
            <w:r w:rsidRPr="00FD3F17">
              <w:rPr>
                <w:rFonts w:eastAsia="DengXian"/>
                <w:color w:val="000000"/>
                <w:sz w:val="15"/>
                <w:szCs w:val="15"/>
              </w:rPr>
              <w:t>4255</w:t>
            </w:r>
          </w:p>
        </w:tc>
        <w:tc>
          <w:tcPr>
            <w:tcW w:w="343" w:type="pct"/>
            <w:tcBorders>
              <w:top w:val="nil"/>
              <w:left w:val="nil"/>
              <w:bottom w:val="single" w:sz="8" w:space="0" w:color="auto"/>
              <w:right w:val="single" w:sz="8" w:space="0" w:color="auto"/>
            </w:tcBorders>
            <w:shd w:val="clear" w:color="auto" w:fill="auto"/>
            <w:noWrap/>
            <w:vAlign w:val="center"/>
            <w:hideMark/>
          </w:tcPr>
          <w:p w14:paraId="0A4FA471" w14:textId="77777777" w:rsidR="00AD4F63" w:rsidRPr="00FD3F17" w:rsidRDefault="00AD4F63" w:rsidP="002000C0">
            <w:pPr>
              <w:spacing w:after="0" w:line="240" w:lineRule="auto"/>
              <w:jc w:val="center"/>
              <w:rPr>
                <w:rFonts w:eastAsia="DengXian"/>
                <w:color w:val="000000"/>
                <w:sz w:val="15"/>
                <w:szCs w:val="15"/>
              </w:rPr>
            </w:pPr>
            <w:r w:rsidRPr="00FD3F17">
              <w:rPr>
                <w:rFonts w:eastAsia="DengXian"/>
                <w:color w:val="000000"/>
                <w:sz w:val="15"/>
                <w:szCs w:val="15"/>
              </w:rPr>
              <w:t>1.87[0.76,4.56]</w:t>
            </w:r>
          </w:p>
        </w:tc>
        <w:tc>
          <w:tcPr>
            <w:tcW w:w="204" w:type="pct"/>
            <w:tcBorders>
              <w:top w:val="nil"/>
              <w:left w:val="nil"/>
              <w:bottom w:val="single" w:sz="8" w:space="0" w:color="auto"/>
              <w:right w:val="single" w:sz="8" w:space="0" w:color="auto"/>
            </w:tcBorders>
            <w:shd w:val="clear" w:color="auto" w:fill="auto"/>
            <w:noWrap/>
            <w:vAlign w:val="center"/>
            <w:hideMark/>
          </w:tcPr>
          <w:p w14:paraId="2C642764" w14:textId="77777777" w:rsidR="00AD4F63" w:rsidRPr="00FD3F17" w:rsidRDefault="00AD4F63" w:rsidP="002000C0">
            <w:pPr>
              <w:spacing w:after="0" w:line="240" w:lineRule="auto"/>
              <w:jc w:val="center"/>
              <w:rPr>
                <w:rFonts w:eastAsia="DengXian"/>
                <w:color w:val="000000"/>
                <w:sz w:val="15"/>
                <w:szCs w:val="15"/>
              </w:rPr>
            </w:pPr>
            <w:r w:rsidRPr="00FD3F17">
              <w:rPr>
                <w:rFonts w:eastAsia="DengXian"/>
                <w:color w:val="000000"/>
                <w:sz w:val="15"/>
                <w:szCs w:val="15"/>
              </w:rPr>
              <w:t>N/A</w:t>
            </w:r>
          </w:p>
        </w:tc>
        <w:tc>
          <w:tcPr>
            <w:tcW w:w="187" w:type="pct"/>
            <w:tcBorders>
              <w:top w:val="nil"/>
              <w:left w:val="single" w:sz="4" w:space="0" w:color="auto"/>
              <w:bottom w:val="single" w:sz="4" w:space="0" w:color="auto"/>
              <w:right w:val="single" w:sz="4" w:space="0" w:color="auto"/>
            </w:tcBorders>
            <w:shd w:val="clear" w:color="auto" w:fill="FFFFFF" w:themeFill="background1"/>
            <w:noWrap/>
            <w:vAlign w:val="center"/>
            <w:hideMark/>
          </w:tcPr>
          <w:p w14:paraId="194804D7" w14:textId="77777777" w:rsidR="00AD4F63" w:rsidRPr="00270C7E" w:rsidRDefault="00AD4F63" w:rsidP="002000C0">
            <w:pPr>
              <w:spacing w:after="0" w:line="240" w:lineRule="auto"/>
              <w:jc w:val="center"/>
              <w:rPr>
                <w:rFonts w:eastAsia="DengXian"/>
                <w:color w:val="000000"/>
                <w:sz w:val="16"/>
                <w:szCs w:val="16"/>
              </w:rPr>
            </w:pPr>
            <w:r w:rsidRPr="00270C7E">
              <w:rPr>
                <w:rFonts w:eastAsia="DengXian"/>
                <w:color w:val="000000"/>
                <w:sz w:val="16"/>
                <w:szCs w:val="16"/>
              </w:rPr>
              <w:t>1</w:t>
            </w:r>
          </w:p>
        </w:tc>
        <w:tc>
          <w:tcPr>
            <w:tcW w:w="210" w:type="pct"/>
            <w:tcBorders>
              <w:top w:val="nil"/>
              <w:left w:val="nil"/>
              <w:bottom w:val="single" w:sz="4" w:space="0" w:color="auto"/>
              <w:right w:val="single" w:sz="4" w:space="0" w:color="auto"/>
            </w:tcBorders>
            <w:shd w:val="clear" w:color="auto" w:fill="FFFFFF" w:themeFill="background1"/>
            <w:noWrap/>
            <w:vAlign w:val="center"/>
            <w:hideMark/>
          </w:tcPr>
          <w:p w14:paraId="7AEE79F4" w14:textId="77777777" w:rsidR="00AD4F63" w:rsidRPr="00270C7E" w:rsidRDefault="00AD4F63" w:rsidP="002000C0">
            <w:pPr>
              <w:spacing w:after="0" w:line="240" w:lineRule="auto"/>
              <w:jc w:val="center"/>
              <w:rPr>
                <w:rFonts w:eastAsia="DengXian"/>
                <w:color w:val="000000"/>
                <w:sz w:val="16"/>
                <w:szCs w:val="16"/>
              </w:rPr>
            </w:pPr>
            <w:r w:rsidRPr="00270C7E">
              <w:rPr>
                <w:rFonts w:eastAsia="DengXian"/>
                <w:color w:val="000000"/>
                <w:sz w:val="16"/>
                <w:szCs w:val="16"/>
              </w:rPr>
              <w:t>4255</w:t>
            </w:r>
          </w:p>
        </w:tc>
        <w:tc>
          <w:tcPr>
            <w:tcW w:w="362" w:type="pct"/>
            <w:tcBorders>
              <w:top w:val="nil"/>
              <w:left w:val="nil"/>
              <w:bottom w:val="single" w:sz="4" w:space="0" w:color="auto"/>
              <w:right w:val="single" w:sz="4" w:space="0" w:color="auto"/>
            </w:tcBorders>
            <w:shd w:val="clear" w:color="auto" w:fill="FFFFFF" w:themeFill="background1"/>
            <w:noWrap/>
            <w:vAlign w:val="center"/>
            <w:hideMark/>
          </w:tcPr>
          <w:p w14:paraId="29C97B48" w14:textId="77777777" w:rsidR="00AD4F63" w:rsidRPr="00270C7E" w:rsidRDefault="00AD4F63" w:rsidP="002000C0">
            <w:pPr>
              <w:spacing w:after="0" w:line="240" w:lineRule="auto"/>
              <w:jc w:val="center"/>
              <w:rPr>
                <w:rFonts w:eastAsia="DengXian"/>
                <w:color w:val="000000"/>
                <w:sz w:val="16"/>
                <w:szCs w:val="16"/>
              </w:rPr>
            </w:pPr>
            <w:r w:rsidRPr="00270C7E">
              <w:rPr>
                <w:rFonts w:eastAsia="DengXian"/>
                <w:color w:val="000000"/>
                <w:sz w:val="16"/>
                <w:szCs w:val="16"/>
              </w:rPr>
              <w:t>1.02[0.37,2.81]</w:t>
            </w:r>
          </w:p>
        </w:tc>
        <w:tc>
          <w:tcPr>
            <w:tcW w:w="214" w:type="pct"/>
            <w:tcBorders>
              <w:top w:val="nil"/>
              <w:left w:val="nil"/>
              <w:bottom w:val="single" w:sz="4" w:space="0" w:color="auto"/>
              <w:right w:val="single" w:sz="4" w:space="0" w:color="auto"/>
            </w:tcBorders>
            <w:shd w:val="clear" w:color="auto" w:fill="FFFFFF" w:themeFill="background1"/>
            <w:noWrap/>
            <w:vAlign w:val="center"/>
            <w:hideMark/>
          </w:tcPr>
          <w:p w14:paraId="318B3387" w14:textId="77777777" w:rsidR="00AD4F63" w:rsidRPr="00270C7E" w:rsidRDefault="00AD4F63" w:rsidP="002000C0">
            <w:pPr>
              <w:spacing w:after="0" w:line="240" w:lineRule="auto"/>
              <w:jc w:val="center"/>
              <w:rPr>
                <w:rFonts w:eastAsia="DengXian"/>
                <w:color w:val="000000"/>
                <w:sz w:val="16"/>
                <w:szCs w:val="16"/>
              </w:rPr>
            </w:pPr>
            <w:r w:rsidRPr="00270C7E">
              <w:rPr>
                <w:rFonts w:eastAsia="DengXian"/>
                <w:color w:val="000000"/>
                <w:sz w:val="16"/>
                <w:szCs w:val="16"/>
              </w:rPr>
              <w:t>N/A</w:t>
            </w:r>
          </w:p>
        </w:tc>
        <w:tc>
          <w:tcPr>
            <w:tcW w:w="317" w:type="pct"/>
            <w:tcBorders>
              <w:top w:val="nil"/>
              <w:left w:val="nil"/>
              <w:bottom w:val="single" w:sz="4" w:space="0" w:color="auto"/>
              <w:right w:val="single" w:sz="4" w:space="0" w:color="auto"/>
            </w:tcBorders>
            <w:shd w:val="clear" w:color="auto" w:fill="FFFFFF" w:themeFill="background1"/>
          </w:tcPr>
          <w:p w14:paraId="30ACC8EF" w14:textId="2D84345E" w:rsidR="00AD4F63" w:rsidRPr="00270C7E" w:rsidRDefault="00C11D9E" w:rsidP="00AD4F63">
            <w:pPr>
              <w:spacing w:after="0" w:line="240" w:lineRule="auto"/>
              <w:jc w:val="center"/>
              <w:rPr>
                <w:rFonts w:eastAsia="DengXian"/>
                <w:color w:val="000000"/>
                <w:sz w:val="16"/>
                <w:szCs w:val="16"/>
              </w:rPr>
            </w:pPr>
            <w:r>
              <w:rPr>
                <w:rFonts w:eastAsia="DengXian"/>
                <w:color w:val="000000"/>
                <w:sz w:val="16"/>
                <w:szCs w:val="16"/>
              </w:rPr>
              <w:t xml:space="preserve">Very </w:t>
            </w:r>
            <w:r>
              <w:rPr>
                <w:rFonts w:eastAsia="DengXian" w:hint="eastAsia"/>
                <w:color w:val="000000"/>
                <w:sz w:val="16"/>
                <w:szCs w:val="16"/>
              </w:rPr>
              <w:t>l</w:t>
            </w:r>
            <w:r>
              <w:rPr>
                <w:rFonts w:eastAsia="DengXian"/>
                <w:color w:val="000000"/>
                <w:sz w:val="16"/>
                <w:szCs w:val="16"/>
              </w:rPr>
              <w:t>ow</w:t>
            </w:r>
          </w:p>
        </w:tc>
      </w:tr>
      <w:tr w:rsidR="00417F4B" w:rsidRPr="00FD3F17" w14:paraId="564696FA" w14:textId="6FA541BA" w:rsidTr="00C70D3E">
        <w:trPr>
          <w:trHeight w:val="288"/>
          <w:jc w:val="center"/>
        </w:trPr>
        <w:tc>
          <w:tcPr>
            <w:tcW w:w="461" w:type="pct"/>
            <w:tcBorders>
              <w:top w:val="nil"/>
              <w:left w:val="single" w:sz="8" w:space="0" w:color="auto"/>
              <w:bottom w:val="single" w:sz="8" w:space="0" w:color="auto"/>
              <w:right w:val="single" w:sz="8" w:space="0" w:color="auto"/>
            </w:tcBorders>
            <w:shd w:val="clear" w:color="auto" w:fill="auto"/>
            <w:noWrap/>
            <w:vAlign w:val="center"/>
            <w:hideMark/>
          </w:tcPr>
          <w:p w14:paraId="143A4003" w14:textId="77777777" w:rsidR="00C11D9E" w:rsidRPr="00FD3F17" w:rsidRDefault="00C11D9E" w:rsidP="00C11D9E">
            <w:pPr>
              <w:spacing w:after="0" w:line="240" w:lineRule="auto"/>
              <w:rPr>
                <w:rFonts w:eastAsia="DengXian"/>
                <w:color w:val="000000"/>
                <w:sz w:val="13"/>
                <w:szCs w:val="13"/>
              </w:rPr>
            </w:pPr>
            <w:r w:rsidRPr="00FD3F17">
              <w:rPr>
                <w:rFonts w:eastAsia="DengXian"/>
                <w:color w:val="000000"/>
                <w:sz w:val="13"/>
                <w:szCs w:val="13"/>
              </w:rPr>
              <w:t>Infertility</w:t>
            </w:r>
          </w:p>
        </w:tc>
        <w:tc>
          <w:tcPr>
            <w:tcW w:w="232" w:type="pct"/>
            <w:tcBorders>
              <w:top w:val="nil"/>
              <w:left w:val="nil"/>
              <w:bottom w:val="single" w:sz="8" w:space="0" w:color="auto"/>
              <w:right w:val="single" w:sz="8" w:space="0" w:color="auto"/>
            </w:tcBorders>
            <w:shd w:val="clear" w:color="auto" w:fill="auto"/>
            <w:noWrap/>
            <w:vAlign w:val="center"/>
            <w:hideMark/>
          </w:tcPr>
          <w:p w14:paraId="19B67D6C" w14:textId="77777777" w:rsidR="00C11D9E" w:rsidRPr="00FD3F17" w:rsidRDefault="00C11D9E" w:rsidP="00C11D9E">
            <w:pPr>
              <w:spacing w:after="0" w:line="240" w:lineRule="auto"/>
              <w:jc w:val="center"/>
              <w:rPr>
                <w:rFonts w:eastAsia="DengXian"/>
                <w:color w:val="000000"/>
                <w:sz w:val="15"/>
                <w:szCs w:val="15"/>
              </w:rPr>
            </w:pPr>
            <w:r w:rsidRPr="00FD3F17">
              <w:rPr>
                <w:rFonts w:eastAsia="DengXian"/>
                <w:color w:val="000000"/>
                <w:sz w:val="15"/>
                <w:szCs w:val="15"/>
              </w:rPr>
              <w:t>39</w:t>
            </w:r>
          </w:p>
        </w:tc>
        <w:tc>
          <w:tcPr>
            <w:tcW w:w="223" w:type="pct"/>
            <w:tcBorders>
              <w:top w:val="nil"/>
              <w:left w:val="nil"/>
              <w:bottom w:val="single" w:sz="8" w:space="0" w:color="auto"/>
              <w:right w:val="single" w:sz="8" w:space="0" w:color="auto"/>
            </w:tcBorders>
            <w:shd w:val="clear" w:color="auto" w:fill="auto"/>
            <w:noWrap/>
            <w:vAlign w:val="center"/>
            <w:hideMark/>
          </w:tcPr>
          <w:p w14:paraId="08F652E8" w14:textId="77777777" w:rsidR="00C11D9E" w:rsidRPr="00FD3F17" w:rsidRDefault="00C11D9E" w:rsidP="00C11D9E">
            <w:pPr>
              <w:spacing w:after="0" w:line="240" w:lineRule="auto"/>
              <w:jc w:val="center"/>
              <w:rPr>
                <w:rFonts w:eastAsia="DengXian"/>
                <w:color w:val="000000"/>
                <w:sz w:val="15"/>
                <w:szCs w:val="15"/>
              </w:rPr>
            </w:pPr>
            <w:r w:rsidRPr="00FD3F17">
              <w:rPr>
                <w:rFonts w:eastAsia="DengXian"/>
                <w:color w:val="000000"/>
                <w:sz w:val="15"/>
                <w:szCs w:val="15"/>
              </w:rPr>
              <w:t>581309</w:t>
            </w:r>
          </w:p>
        </w:tc>
        <w:tc>
          <w:tcPr>
            <w:tcW w:w="187" w:type="pct"/>
            <w:tcBorders>
              <w:top w:val="nil"/>
              <w:left w:val="nil"/>
              <w:bottom w:val="single" w:sz="8" w:space="0" w:color="auto"/>
              <w:right w:val="single" w:sz="8" w:space="0" w:color="auto"/>
            </w:tcBorders>
            <w:shd w:val="clear" w:color="auto" w:fill="auto"/>
            <w:noWrap/>
            <w:vAlign w:val="center"/>
            <w:hideMark/>
          </w:tcPr>
          <w:p w14:paraId="6CD74A5F" w14:textId="77777777" w:rsidR="00C11D9E" w:rsidRPr="00FD3F17" w:rsidRDefault="00C11D9E" w:rsidP="00C11D9E">
            <w:pPr>
              <w:spacing w:after="0" w:line="240" w:lineRule="auto"/>
              <w:jc w:val="center"/>
              <w:rPr>
                <w:rFonts w:eastAsia="DengXian"/>
                <w:color w:val="000000"/>
                <w:sz w:val="15"/>
                <w:szCs w:val="15"/>
              </w:rPr>
            </w:pPr>
            <w:r w:rsidRPr="00FD3F17">
              <w:rPr>
                <w:rFonts w:eastAsia="DengXian"/>
                <w:color w:val="000000"/>
                <w:sz w:val="15"/>
                <w:szCs w:val="15"/>
              </w:rPr>
              <w:t>24</w:t>
            </w:r>
          </w:p>
        </w:tc>
        <w:tc>
          <w:tcPr>
            <w:tcW w:w="189" w:type="pct"/>
            <w:tcBorders>
              <w:top w:val="nil"/>
              <w:left w:val="nil"/>
              <w:bottom w:val="single" w:sz="8" w:space="0" w:color="auto"/>
              <w:right w:val="single" w:sz="8" w:space="0" w:color="auto"/>
            </w:tcBorders>
            <w:shd w:val="clear" w:color="auto" w:fill="auto"/>
            <w:noWrap/>
            <w:vAlign w:val="center"/>
            <w:hideMark/>
          </w:tcPr>
          <w:p w14:paraId="1A4D1247" w14:textId="77777777" w:rsidR="00C11D9E" w:rsidRPr="00FD3F17" w:rsidRDefault="00C11D9E" w:rsidP="00C11D9E">
            <w:pPr>
              <w:spacing w:after="0" w:line="240" w:lineRule="auto"/>
              <w:jc w:val="center"/>
              <w:rPr>
                <w:rFonts w:eastAsia="DengXian"/>
                <w:color w:val="000000"/>
                <w:sz w:val="15"/>
                <w:szCs w:val="15"/>
              </w:rPr>
            </w:pPr>
            <w:r w:rsidRPr="00FD3F17">
              <w:rPr>
                <w:rFonts w:eastAsia="DengXian"/>
                <w:color w:val="000000"/>
                <w:sz w:val="15"/>
                <w:szCs w:val="15"/>
              </w:rPr>
              <w:t>8049</w:t>
            </w:r>
          </w:p>
        </w:tc>
        <w:tc>
          <w:tcPr>
            <w:tcW w:w="343" w:type="pct"/>
            <w:tcBorders>
              <w:top w:val="nil"/>
              <w:left w:val="nil"/>
              <w:bottom w:val="single" w:sz="8" w:space="0" w:color="auto"/>
              <w:right w:val="single" w:sz="8" w:space="0" w:color="auto"/>
            </w:tcBorders>
            <w:shd w:val="clear" w:color="auto" w:fill="auto"/>
            <w:noWrap/>
            <w:vAlign w:val="center"/>
            <w:hideMark/>
          </w:tcPr>
          <w:p w14:paraId="19C2F9B3" w14:textId="77777777" w:rsidR="00C11D9E" w:rsidRPr="00FD3F17" w:rsidRDefault="00C11D9E" w:rsidP="00C11D9E">
            <w:pPr>
              <w:spacing w:after="0" w:line="240" w:lineRule="auto"/>
              <w:jc w:val="center"/>
              <w:rPr>
                <w:rFonts w:eastAsia="DengXian"/>
                <w:color w:val="000000"/>
                <w:sz w:val="15"/>
                <w:szCs w:val="15"/>
              </w:rPr>
            </w:pPr>
            <w:r w:rsidRPr="00FD3F17">
              <w:rPr>
                <w:rFonts w:eastAsia="DengXian"/>
                <w:color w:val="000000"/>
                <w:sz w:val="15"/>
                <w:szCs w:val="15"/>
              </w:rPr>
              <w:t>2.72[2.37,3.12]</w:t>
            </w:r>
          </w:p>
        </w:tc>
        <w:tc>
          <w:tcPr>
            <w:tcW w:w="204" w:type="pct"/>
            <w:tcBorders>
              <w:top w:val="nil"/>
              <w:left w:val="nil"/>
              <w:bottom w:val="single" w:sz="8" w:space="0" w:color="auto"/>
              <w:right w:val="single" w:sz="8" w:space="0" w:color="auto"/>
            </w:tcBorders>
            <w:shd w:val="clear" w:color="000000" w:fill="FFFFFF"/>
            <w:noWrap/>
            <w:vAlign w:val="center"/>
            <w:hideMark/>
          </w:tcPr>
          <w:p w14:paraId="67F1FB93" w14:textId="77777777" w:rsidR="00C11D9E" w:rsidRPr="00FD3F17" w:rsidRDefault="00C11D9E" w:rsidP="00C11D9E">
            <w:pPr>
              <w:spacing w:after="0" w:line="240" w:lineRule="auto"/>
              <w:jc w:val="center"/>
              <w:rPr>
                <w:rFonts w:eastAsia="DengXian"/>
                <w:color w:val="000000"/>
                <w:sz w:val="15"/>
                <w:szCs w:val="15"/>
              </w:rPr>
            </w:pPr>
            <w:r w:rsidRPr="00FD3F17">
              <w:rPr>
                <w:rFonts w:eastAsia="DengXian"/>
                <w:color w:val="000000"/>
                <w:sz w:val="15"/>
                <w:szCs w:val="15"/>
              </w:rPr>
              <w:t>82.70%</w:t>
            </w:r>
          </w:p>
        </w:tc>
        <w:tc>
          <w:tcPr>
            <w:tcW w:w="187" w:type="pct"/>
            <w:tcBorders>
              <w:top w:val="nil"/>
              <w:left w:val="nil"/>
              <w:bottom w:val="single" w:sz="8" w:space="0" w:color="auto"/>
              <w:right w:val="single" w:sz="8" w:space="0" w:color="auto"/>
            </w:tcBorders>
            <w:shd w:val="clear" w:color="auto" w:fill="auto"/>
            <w:noWrap/>
            <w:vAlign w:val="center"/>
            <w:hideMark/>
          </w:tcPr>
          <w:p w14:paraId="494D3568" w14:textId="77777777" w:rsidR="00C11D9E" w:rsidRPr="00FD3F17" w:rsidRDefault="00C11D9E" w:rsidP="00C11D9E">
            <w:pPr>
              <w:spacing w:after="0" w:line="240" w:lineRule="auto"/>
              <w:jc w:val="center"/>
              <w:rPr>
                <w:rFonts w:eastAsia="DengXian"/>
                <w:color w:val="000000"/>
                <w:sz w:val="15"/>
                <w:szCs w:val="15"/>
              </w:rPr>
            </w:pPr>
            <w:r w:rsidRPr="00FD3F17">
              <w:rPr>
                <w:rFonts w:eastAsia="DengXian"/>
                <w:color w:val="000000"/>
                <w:sz w:val="15"/>
                <w:szCs w:val="15"/>
              </w:rPr>
              <w:t>2</w:t>
            </w:r>
          </w:p>
        </w:tc>
        <w:tc>
          <w:tcPr>
            <w:tcW w:w="189" w:type="pct"/>
            <w:tcBorders>
              <w:top w:val="nil"/>
              <w:left w:val="nil"/>
              <w:bottom w:val="single" w:sz="8" w:space="0" w:color="auto"/>
              <w:right w:val="single" w:sz="8" w:space="0" w:color="auto"/>
            </w:tcBorders>
            <w:shd w:val="clear" w:color="auto" w:fill="auto"/>
            <w:noWrap/>
            <w:vAlign w:val="center"/>
            <w:hideMark/>
          </w:tcPr>
          <w:p w14:paraId="3206AC0D" w14:textId="77777777" w:rsidR="00C11D9E" w:rsidRPr="00FD3F17" w:rsidRDefault="00C11D9E" w:rsidP="00C11D9E">
            <w:pPr>
              <w:spacing w:after="0" w:line="240" w:lineRule="auto"/>
              <w:jc w:val="center"/>
              <w:rPr>
                <w:rFonts w:eastAsia="DengXian"/>
                <w:color w:val="000000"/>
                <w:sz w:val="15"/>
                <w:szCs w:val="15"/>
              </w:rPr>
            </w:pPr>
            <w:r w:rsidRPr="00FD3F17">
              <w:rPr>
                <w:rFonts w:eastAsia="DengXian"/>
                <w:color w:val="000000"/>
                <w:sz w:val="15"/>
                <w:szCs w:val="15"/>
              </w:rPr>
              <w:t>732</w:t>
            </w:r>
          </w:p>
        </w:tc>
        <w:tc>
          <w:tcPr>
            <w:tcW w:w="355" w:type="pct"/>
            <w:tcBorders>
              <w:top w:val="nil"/>
              <w:left w:val="nil"/>
              <w:bottom w:val="single" w:sz="8" w:space="0" w:color="auto"/>
              <w:right w:val="single" w:sz="8" w:space="0" w:color="auto"/>
            </w:tcBorders>
            <w:shd w:val="clear" w:color="auto" w:fill="auto"/>
            <w:noWrap/>
            <w:vAlign w:val="center"/>
            <w:hideMark/>
          </w:tcPr>
          <w:p w14:paraId="45033D53" w14:textId="77777777" w:rsidR="00C11D9E" w:rsidRPr="00FD3F17" w:rsidRDefault="00C11D9E" w:rsidP="00C11D9E">
            <w:pPr>
              <w:spacing w:after="0" w:line="240" w:lineRule="auto"/>
              <w:jc w:val="center"/>
              <w:rPr>
                <w:rFonts w:eastAsia="DengXian"/>
                <w:color w:val="000000"/>
                <w:sz w:val="15"/>
                <w:szCs w:val="15"/>
              </w:rPr>
            </w:pPr>
            <w:r w:rsidRPr="00FD3F17">
              <w:rPr>
                <w:rFonts w:eastAsia="DengXian"/>
                <w:color w:val="000000"/>
                <w:sz w:val="15"/>
                <w:szCs w:val="15"/>
              </w:rPr>
              <w:t>1.91[1.29,2.83]</w:t>
            </w:r>
          </w:p>
        </w:tc>
        <w:tc>
          <w:tcPr>
            <w:tcW w:w="204" w:type="pct"/>
            <w:tcBorders>
              <w:top w:val="nil"/>
              <w:left w:val="nil"/>
              <w:bottom w:val="single" w:sz="8" w:space="0" w:color="auto"/>
              <w:right w:val="single" w:sz="8" w:space="0" w:color="auto"/>
            </w:tcBorders>
            <w:shd w:val="clear" w:color="auto" w:fill="auto"/>
            <w:noWrap/>
            <w:vAlign w:val="center"/>
            <w:hideMark/>
          </w:tcPr>
          <w:p w14:paraId="28546163" w14:textId="77777777" w:rsidR="00C11D9E" w:rsidRPr="00FD3F17" w:rsidRDefault="00C11D9E" w:rsidP="00C11D9E">
            <w:pPr>
              <w:spacing w:after="0" w:line="240" w:lineRule="auto"/>
              <w:jc w:val="center"/>
              <w:rPr>
                <w:rFonts w:eastAsia="DengXian"/>
                <w:color w:val="000000"/>
                <w:sz w:val="15"/>
                <w:szCs w:val="15"/>
              </w:rPr>
            </w:pPr>
            <w:r w:rsidRPr="00FD3F17">
              <w:rPr>
                <w:rFonts w:eastAsia="DengXian"/>
                <w:color w:val="000000"/>
                <w:sz w:val="15"/>
                <w:szCs w:val="15"/>
              </w:rPr>
              <w:t>61.70%</w:t>
            </w:r>
          </w:p>
        </w:tc>
        <w:tc>
          <w:tcPr>
            <w:tcW w:w="187" w:type="pct"/>
            <w:tcBorders>
              <w:top w:val="nil"/>
              <w:left w:val="nil"/>
              <w:bottom w:val="single" w:sz="8" w:space="0" w:color="auto"/>
              <w:right w:val="single" w:sz="8" w:space="0" w:color="auto"/>
            </w:tcBorders>
            <w:shd w:val="clear" w:color="auto" w:fill="auto"/>
            <w:noWrap/>
            <w:vAlign w:val="center"/>
            <w:hideMark/>
          </w:tcPr>
          <w:p w14:paraId="4828CA56" w14:textId="77777777" w:rsidR="00C11D9E" w:rsidRPr="00FD3F17" w:rsidRDefault="00C11D9E" w:rsidP="00C11D9E">
            <w:pPr>
              <w:spacing w:after="0" w:line="240" w:lineRule="auto"/>
              <w:jc w:val="center"/>
              <w:rPr>
                <w:rFonts w:eastAsia="DengXian"/>
                <w:color w:val="000000"/>
                <w:sz w:val="15"/>
                <w:szCs w:val="15"/>
              </w:rPr>
            </w:pPr>
            <w:r w:rsidRPr="00FD3F17">
              <w:rPr>
                <w:rFonts w:eastAsia="DengXian"/>
                <w:color w:val="000000"/>
                <w:sz w:val="15"/>
                <w:szCs w:val="15"/>
              </w:rPr>
              <w:t>5</w:t>
            </w:r>
          </w:p>
        </w:tc>
        <w:tc>
          <w:tcPr>
            <w:tcW w:w="200" w:type="pct"/>
            <w:tcBorders>
              <w:top w:val="nil"/>
              <w:left w:val="nil"/>
              <w:bottom w:val="single" w:sz="8" w:space="0" w:color="auto"/>
              <w:right w:val="single" w:sz="8" w:space="0" w:color="auto"/>
            </w:tcBorders>
            <w:shd w:val="clear" w:color="auto" w:fill="auto"/>
            <w:noWrap/>
            <w:vAlign w:val="center"/>
            <w:hideMark/>
          </w:tcPr>
          <w:p w14:paraId="5FE727FF" w14:textId="77777777" w:rsidR="00C11D9E" w:rsidRPr="00FD3F17" w:rsidRDefault="00C11D9E" w:rsidP="00C11D9E">
            <w:pPr>
              <w:spacing w:after="0" w:line="240" w:lineRule="auto"/>
              <w:jc w:val="center"/>
              <w:rPr>
                <w:rFonts w:eastAsia="DengXian"/>
                <w:color w:val="000000"/>
                <w:sz w:val="15"/>
                <w:szCs w:val="15"/>
              </w:rPr>
            </w:pPr>
            <w:r w:rsidRPr="00FD3F17">
              <w:rPr>
                <w:rFonts w:eastAsia="DengXian"/>
                <w:color w:val="000000"/>
                <w:sz w:val="15"/>
                <w:szCs w:val="15"/>
              </w:rPr>
              <w:t>573250</w:t>
            </w:r>
          </w:p>
        </w:tc>
        <w:tc>
          <w:tcPr>
            <w:tcW w:w="343" w:type="pct"/>
            <w:tcBorders>
              <w:top w:val="nil"/>
              <w:left w:val="nil"/>
              <w:bottom w:val="single" w:sz="8" w:space="0" w:color="auto"/>
              <w:right w:val="single" w:sz="8" w:space="0" w:color="auto"/>
            </w:tcBorders>
            <w:shd w:val="clear" w:color="auto" w:fill="auto"/>
            <w:noWrap/>
            <w:vAlign w:val="center"/>
            <w:hideMark/>
          </w:tcPr>
          <w:p w14:paraId="41F64AE9" w14:textId="77777777" w:rsidR="00C11D9E" w:rsidRPr="00FD3F17" w:rsidRDefault="00C11D9E" w:rsidP="00C11D9E">
            <w:pPr>
              <w:spacing w:after="0" w:line="240" w:lineRule="auto"/>
              <w:jc w:val="center"/>
              <w:rPr>
                <w:rFonts w:eastAsia="DengXian"/>
                <w:color w:val="000000"/>
                <w:sz w:val="15"/>
                <w:szCs w:val="15"/>
              </w:rPr>
            </w:pPr>
            <w:r w:rsidRPr="00FD3F17">
              <w:rPr>
                <w:rFonts w:eastAsia="DengXian"/>
                <w:color w:val="000000"/>
                <w:sz w:val="15"/>
                <w:szCs w:val="15"/>
              </w:rPr>
              <w:t>1.84[1.77,1.90]</w:t>
            </w:r>
          </w:p>
        </w:tc>
        <w:tc>
          <w:tcPr>
            <w:tcW w:w="204" w:type="pct"/>
            <w:tcBorders>
              <w:top w:val="nil"/>
              <w:left w:val="nil"/>
              <w:bottom w:val="single" w:sz="8" w:space="0" w:color="auto"/>
              <w:right w:val="single" w:sz="8" w:space="0" w:color="auto"/>
            </w:tcBorders>
            <w:shd w:val="clear" w:color="auto" w:fill="auto"/>
            <w:noWrap/>
            <w:vAlign w:val="center"/>
            <w:hideMark/>
          </w:tcPr>
          <w:p w14:paraId="20A4AE5A" w14:textId="77777777" w:rsidR="00C11D9E" w:rsidRPr="00FD3F17" w:rsidRDefault="00C11D9E" w:rsidP="00C11D9E">
            <w:pPr>
              <w:spacing w:after="0" w:line="240" w:lineRule="auto"/>
              <w:jc w:val="center"/>
              <w:rPr>
                <w:rFonts w:eastAsia="DengXian"/>
                <w:color w:val="000000"/>
                <w:sz w:val="15"/>
                <w:szCs w:val="15"/>
              </w:rPr>
            </w:pPr>
            <w:r w:rsidRPr="00FD3F17">
              <w:rPr>
                <w:rFonts w:eastAsia="DengXian"/>
                <w:color w:val="000000"/>
                <w:sz w:val="15"/>
                <w:szCs w:val="15"/>
              </w:rPr>
              <w:t>90.90%</w:t>
            </w:r>
          </w:p>
        </w:tc>
        <w:tc>
          <w:tcPr>
            <w:tcW w:w="187" w:type="pct"/>
            <w:tcBorders>
              <w:top w:val="nil"/>
              <w:left w:val="single" w:sz="4" w:space="0" w:color="auto"/>
              <w:bottom w:val="single" w:sz="4" w:space="0" w:color="auto"/>
              <w:right w:val="single" w:sz="4" w:space="0" w:color="auto"/>
            </w:tcBorders>
            <w:shd w:val="clear" w:color="auto" w:fill="FFFFFF" w:themeFill="background1"/>
            <w:noWrap/>
            <w:vAlign w:val="center"/>
            <w:hideMark/>
          </w:tcPr>
          <w:p w14:paraId="68C18723" w14:textId="77777777" w:rsidR="00C11D9E" w:rsidRPr="00270C7E" w:rsidRDefault="00C11D9E" w:rsidP="00C11D9E">
            <w:pPr>
              <w:spacing w:after="0" w:line="240" w:lineRule="auto"/>
              <w:jc w:val="center"/>
              <w:rPr>
                <w:rFonts w:eastAsia="DengXian"/>
                <w:color w:val="000000"/>
                <w:sz w:val="16"/>
                <w:szCs w:val="16"/>
              </w:rPr>
            </w:pPr>
            <w:r w:rsidRPr="00270C7E">
              <w:rPr>
                <w:rFonts w:eastAsia="DengXian"/>
                <w:color w:val="000000"/>
                <w:sz w:val="16"/>
                <w:szCs w:val="16"/>
              </w:rPr>
              <w:t>2</w:t>
            </w:r>
          </w:p>
        </w:tc>
        <w:tc>
          <w:tcPr>
            <w:tcW w:w="210" w:type="pct"/>
            <w:tcBorders>
              <w:top w:val="nil"/>
              <w:left w:val="nil"/>
              <w:bottom w:val="single" w:sz="4" w:space="0" w:color="auto"/>
              <w:right w:val="single" w:sz="4" w:space="0" w:color="auto"/>
            </w:tcBorders>
            <w:shd w:val="clear" w:color="auto" w:fill="FFFFFF" w:themeFill="background1"/>
            <w:noWrap/>
            <w:vAlign w:val="center"/>
            <w:hideMark/>
          </w:tcPr>
          <w:p w14:paraId="636A3EC0" w14:textId="77777777" w:rsidR="00C11D9E" w:rsidRPr="00270C7E" w:rsidRDefault="00C11D9E" w:rsidP="00C11D9E">
            <w:pPr>
              <w:spacing w:after="0" w:line="240" w:lineRule="auto"/>
              <w:jc w:val="center"/>
              <w:rPr>
                <w:rFonts w:eastAsia="DengXian"/>
                <w:color w:val="000000"/>
                <w:sz w:val="16"/>
                <w:szCs w:val="16"/>
              </w:rPr>
            </w:pPr>
            <w:r w:rsidRPr="00270C7E">
              <w:rPr>
                <w:rFonts w:eastAsia="DengXian"/>
                <w:color w:val="000000"/>
                <w:sz w:val="16"/>
                <w:szCs w:val="16"/>
              </w:rPr>
              <w:t>572446</w:t>
            </w:r>
          </w:p>
        </w:tc>
        <w:tc>
          <w:tcPr>
            <w:tcW w:w="362" w:type="pct"/>
            <w:tcBorders>
              <w:top w:val="nil"/>
              <w:left w:val="nil"/>
              <w:bottom w:val="single" w:sz="4" w:space="0" w:color="auto"/>
              <w:right w:val="single" w:sz="4" w:space="0" w:color="auto"/>
            </w:tcBorders>
            <w:shd w:val="clear" w:color="auto" w:fill="FFFFFF" w:themeFill="background1"/>
            <w:noWrap/>
            <w:vAlign w:val="center"/>
            <w:hideMark/>
          </w:tcPr>
          <w:p w14:paraId="7DF6414F" w14:textId="77777777" w:rsidR="00C11D9E" w:rsidRPr="00270C7E" w:rsidRDefault="00C11D9E" w:rsidP="00C11D9E">
            <w:pPr>
              <w:spacing w:after="0" w:line="240" w:lineRule="auto"/>
              <w:jc w:val="center"/>
              <w:rPr>
                <w:rFonts w:eastAsia="DengXian"/>
                <w:color w:val="000000"/>
                <w:sz w:val="16"/>
                <w:szCs w:val="16"/>
              </w:rPr>
            </w:pPr>
            <w:r w:rsidRPr="00270C7E">
              <w:rPr>
                <w:rFonts w:eastAsia="DengXian"/>
                <w:color w:val="000000"/>
                <w:sz w:val="16"/>
                <w:szCs w:val="16"/>
              </w:rPr>
              <w:t>1.37[1.28,1.47]</w:t>
            </w:r>
          </w:p>
        </w:tc>
        <w:tc>
          <w:tcPr>
            <w:tcW w:w="214" w:type="pct"/>
            <w:tcBorders>
              <w:top w:val="nil"/>
              <w:left w:val="nil"/>
              <w:bottom w:val="single" w:sz="4" w:space="0" w:color="auto"/>
              <w:right w:val="single" w:sz="4" w:space="0" w:color="auto"/>
            </w:tcBorders>
            <w:shd w:val="clear" w:color="auto" w:fill="FFFFFF" w:themeFill="background1"/>
            <w:noWrap/>
            <w:vAlign w:val="center"/>
            <w:hideMark/>
          </w:tcPr>
          <w:p w14:paraId="6B3473AD" w14:textId="77777777" w:rsidR="00C11D9E" w:rsidRPr="00270C7E" w:rsidRDefault="00C11D9E" w:rsidP="00C11D9E">
            <w:pPr>
              <w:spacing w:after="0" w:line="240" w:lineRule="auto"/>
              <w:jc w:val="center"/>
              <w:rPr>
                <w:rFonts w:eastAsia="DengXian"/>
                <w:color w:val="000000"/>
                <w:sz w:val="16"/>
                <w:szCs w:val="16"/>
              </w:rPr>
            </w:pPr>
            <w:r w:rsidRPr="00270C7E">
              <w:rPr>
                <w:rFonts w:eastAsia="DengXian"/>
                <w:color w:val="000000"/>
                <w:sz w:val="16"/>
                <w:szCs w:val="16"/>
              </w:rPr>
              <w:t>0.00%</w:t>
            </w:r>
          </w:p>
        </w:tc>
        <w:tc>
          <w:tcPr>
            <w:tcW w:w="317" w:type="pct"/>
            <w:tcBorders>
              <w:top w:val="nil"/>
              <w:left w:val="nil"/>
              <w:bottom w:val="single" w:sz="4" w:space="0" w:color="auto"/>
              <w:right w:val="single" w:sz="4" w:space="0" w:color="auto"/>
            </w:tcBorders>
            <w:shd w:val="clear" w:color="auto" w:fill="FFFFFF" w:themeFill="background1"/>
          </w:tcPr>
          <w:p w14:paraId="31D772A9" w14:textId="13704792" w:rsidR="00C11D9E" w:rsidRPr="00270C7E" w:rsidRDefault="00C11D9E" w:rsidP="00C11D9E">
            <w:pPr>
              <w:spacing w:after="0" w:line="240" w:lineRule="auto"/>
              <w:jc w:val="center"/>
              <w:rPr>
                <w:rFonts w:eastAsia="DengXian"/>
                <w:color w:val="000000"/>
                <w:sz w:val="16"/>
                <w:szCs w:val="16"/>
              </w:rPr>
            </w:pPr>
            <w:r w:rsidRPr="00E7701B">
              <w:rPr>
                <w:rFonts w:eastAsia="DengXian" w:hint="eastAsia"/>
                <w:color w:val="000000"/>
                <w:sz w:val="16"/>
                <w:szCs w:val="16"/>
              </w:rPr>
              <w:t>l</w:t>
            </w:r>
            <w:r w:rsidRPr="00E7701B">
              <w:rPr>
                <w:rFonts w:eastAsia="DengXian"/>
                <w:color w:val="000000"/>
                <w:sz w:val="16"/>
                <w:szCs w:val="16"/>
              </w:rPr>
              <w:t>ow</w:t>
            </w:r>
          </w:p>
        </w:tc>
      </w:tr>
      <w:tr w:rsidR="00417F4B" w:rsidRPr="00FD3F17" w14:paraId="03012F22" w14:textId="31567B10" w:rsidTr="00C70D3E">
        <w:trPr>
          <w:trHeight w:val="288"/>
          <w:jc w:val="center"/>
        </w:trPr>
        <w:tc>
          <w:tcPr>
            <w:tcW w:w="461" w:type="pct"/>
            <w:tcBorders>
              <w:top w:val="nil"/>
              <w:left w:val="single" w:sz="8" w:space="0" w:color="auto"/>
              <w:bottom w:val="single" w:sz="8" w:space="0" w:color="auto"/>
              <w:right w:val="single" w:sz="8" w:space="0" w:color="auto"/>
            </w:tcBorders>
            <w:shd w:val="clear" w:color="auto" w:fill="auto"/>
            <w:noWrap/>
            <w:vAlign w:val="center"/>
            <w:hideMark/>
          </w:tcPr>
          <w:p w14:paraId="6D1ADAA5" w14:textId="77777777" w:rsidR="00C11D9E" w:rsidRPr="00FD3F17" w:rsidRDefault="00C11D9E" w:rsidP="00C11D9E">
            <w:pPr>
              <w:spacing w:after="0" w:line="240" w:lineRule="auto"/>
              <w:rPr>
                <w:rFonts w:eastAsia="DengXian"/>
                <w:color w:val="000000"/>
                <w:sz w:val="13"/>
                <w:szCs w:val="13"/>
              </w:rPr>
            </w:pPr>
            <w:r w:rsidRPr="00FD3F17">
              <w:rPr>
                <w:rFonts w:eastAsia="DengXian"/>
                <w:color w:val="000000"/>
                <w:sz w:val="13"/>
                <w:szCs w:val="13"/>
              </w:rPr>
              <w:t>Tubal infertility</w:t>
            </w:r>
          </w:p>
        </w:tc>
        <w:tc>
          <w:tcPr>
            <w:tcW w:w="232" w:type="pct"/>
            <w:tcBorders>
              <w:top w:val="nil"/>
              <w:left w:val="nil"/>
              <w:bottom w:val="single" w:sz="8" w:space="0" w:color="auto"/>
              <w:right w:val="single" w:sz="8" w:space="0" w:color="auto"/>
            </w:tcBorders>
            <w:shd w:val="clear" w:color="auto" w:fill="auto"/>
            <w:noWrap/>
            <w:vAlign w:val="center"/>
            <w:hideMark/>
          </w:tcPr>
          <w:p w14:paraId="3A42E660" w14:textId="77777777" w:rsidR="00C11D9E" w:rsidRPr="00FD3F17" w:rsidRDefault="00C11D9E" w:rsidP="00C11D9E">
            <w:pPr>
              <w:spacing w:after="0" w:line="240" w:lineRule="auto"/>
              <w:jc w:val="center"/>
              <w:rPr>
                <w:rFonts w:eastAsia="DengXian"/>
                <w:color w:val="000000"/>
                <w:sz w:val="15"/>
                <w:szCs w:val="15"/>
              </w:rPr>
            </w:pPr>
            <w:r w:rsidRPr="00FD3F17">
              <w:rPr>
                <w:rFonts w:eastAsia="DengXian"/>
                <w:color w:val="000000"/>
                <w:sz w:val="15"/>
                <w:szCs w:val="15"/>
              </w:rPr>
              <w:t>14</w:t>
            </w:r>
          </w:p>
        </w:tc>
        <w:tc>
          <w:tcPr>
            <w:tcW w:w="223" w:type="pct"/>
            <w:tcBorders>
              <w:top w:val="nil"/>
              <w:left w:val="nil"/>
              <w:bottom w:val="single" w:sz="8" w:space="0" w:color="auto"/>
              <w:right w:val="single" w:sz="8" w:space="0" w:color="auto"/>
            </w:tcBorders>
            <w:shd w:val="clear" w:color="auto" w:fill="auto"/>
            <w:noWrap/>
            <w:vAlign w:val="center"/>
            <w:hideMark/>
          </w:tcPr>
          <w:p w14:paraId="338CC339" w14:textId="77777777" w:rsidR="00C11D9E" w:rsidRPr="00FD3F17" w:rsidRDefault="00C11D9E" w:rsidP="00C11D9E">
            <w:pPr>
              <w:spacing w:after="0" w:line="240" w:lineRule="auto"/>
              <w:jc w:val="center"/>
              <w:rPr>
                <w:rFonts w:eastAsia="DengXian"/>
                <w:color w:val="000000"/>
                <w:sz w:val="15"/>
                <w:szCs w:val="15"/>
              </w:rPr>
            </w:pPr>
            <w:r w:rsidRPr="00FD3F17">
              <w:rPr>
                <w:rFonts w:eastAsia="DengXian"/>
                <w:color w:val="000000"/>
                <w:sz w:val="15"/>
                <w:szCs w:val="15"/>
              </w:rPr>
              <w:t>574323</w:t>
            </w:r>
          </w:p>
        </w:tc>
        <w:tc>
          <w:tcPr>
            <w:tcW w:w="187" w:type="pct"/>
            <w:tcBorders>
              <w:top w:val="nil"/>
              <w:left w:val="nil"/>
              <w:bottom w:val="single" w:sz="8" w:space="0" w:color="auto"/>
              <w:right w:val="single" w:sz="8" w:space="0" w:color="auto"/>
            </w:tcBorders>
            <w:shd w:val="clear" w:color="auto" w:fill="auto"/>
            <w:noWrap/>
            <w:vAlign w:val="center"/>
            <w:hideMark/>
          </w:tcPr>
          <w:p w14:paraId="3A2A2D16" w14:textId="77777777" w:rsidR="00C11D9E" w:rsidRPr="00FD3F17" w:rsidRDefault="00C11D9E" w:rsidP="00C11D9E">
            <w:pPr>
              <w:spacing w:after="0" w:line="240" w:lineRule="auto"/>
              <w:jc w:val="center"/>
              <w:rPr>
                <w:rFonts w:eastAsia="DengXian"/>
                <w:color w:val="000000"/>
                <w:sz w:val="15"/>
                <w:szCs w:val="15"/>
              </w:rPr>
            </w:pPr>
            <w:r w:rsidRPr="00FD3F17">
              <w:rPr>
                <w:rFonts w:eastAsia="DengXian"/>
                <w:color w:val="000000"/>
                <w:sz w:val="15"/>
                <w:szCs w:val="15"/>
              </w:rPr>
              <w:t>7</w:t>
            </w:r>
          </w:p>
        </w:tc>
        <w:tc>
          <w:tcPr>
            <w:tcW w:w="189" w:type="pct"/>
            <w:tcBorders>
              <w:top w:val="nil"/>
              <w:left w:val="nil"/>
              <w:bottom w:val="single" w:sz="8" w:space="0" w:color="auto"/>
              <w:right w:val="single" w:sz="8" w:space="0" w:color="auto"/>
            </w:tcBorders>
            <w:shd w:val="clear" w:color="auto" w:fill="auto"/>
            <w:noWrap/>
            <w:vAlign w:val="center"/>
            <w:hideMark/>
          </w:tcPr>
          <w:p w14:paraId="7F10747D" w14:textId="77777777" w:rsidR="00C11D9E" w:rsidRPr="00FD3F17" w:rsidRDefault="00C11D9E" w:rsidP="00C11D9E">
            <w:pPr>
              <w:spacing w:after="0" w:line="240" w:lineRule="auto"/>
              <w:jc w:val="center"/>
              <w:rPr>
                <w:rFonts w:eastAsia="DengXian"/>
                <w:color w:val="000000"/>
                <w:sz w:val="15"/>
                <w:szCs w:val="15"/>
              </w:rPr>
            </w:pPr>
            <w:r w:rsidRPr="00FD3F17">
              <w:rPr>
                <w:rFonts w:eastAsia="DengXian"/>
                <w:color w:val="000000"/>
                <w:sz w:val="15"/>
                <w:szCs w:val="15"/>
              </w:rPr>
              <w:t>1872</w:t>
            </w:r>
          </w:p>
        </w:tc>
        <w:tc>
          <w:tcPr>
            <w:tcW w:w="343" w:type="pct"/>
            <w:tcBorders>
              <w:top w:val="nil"/>
              <w:left w:val="nil"/>
              <w:bottom w:val="single" w:sz="8" w:space="0" w:color="auto"/>
              <w:right w:val="single" w:sz="8" w:space="0" w:color="auto"/>
            </w:tcBorders>
            <w:shd w:val="clear" w:color="auto" w:fill="auto"/>
            <w:noWrap/>
            <w:vAlign w:val="center"/>
            <w:hideMark/>
          </w:tcPr>
          <w:p w14:paraId="3551D4E6" w14:textId="77777777" w:rsidR="00C11D9E" w:rsidRPr="00FD3F17" w:rsidRDefault="00C11D9E" w:rsidP="00C11D9E">
            <w:pPr>
              <w:spacing w:after="0" w:line="240" w:lineRule="auto"/>
              <w:jc w:val="center"/>
              <w:rPr>
                <w:rFonts w:eastAsia="DengXian"/>
                <w:color w:val="000000"/>
                <w:sz w:val="15"/>
                <w:szCs w:val="15"/>
              </w:rPr>
            </w:pPr>
            <w:r w:rsidRPr="00FD3F17">
              <w:rPr>
                <w:rFonts w:eastAsia="DengXian"/>
                <w:color w:val="000000"/>
                <w:sz w:val="15"/>
                <w:szCs w:val="15"/>
              </w:rPr>
              <w:t>4.20[3.24,5.44]</w:t>
            </w:r>
          </w:p>
        </w:tc>
        <w:tc>
          <w:tcPr>
            <w:tcW w:w="204" w:type="pct"/>
            <w:tcBorders>
              <w:top w:val="nil"/>
              <w:left w:val="nil"/>
              <w:bottom w:val="single" w:sz="8" w:space="0" w:color="auto"/>
              <w:right w:val="single" w:sz="8" w:space="0" w:color="auto"/>
            </w:tcBorders>
            <w:shd w:val="clear" w:color="000000" w:fill="FFFFFF"/>
            <w:noWrap/>
            <w:vAlign w:val="center"/>
            <w:hideMark/>
          </w:tcPr>
          <w:p w14:paraId="1F614E34" w14:textId="77777777" w:rsidR="00C11D9E" w:rsidRPr="00FD3F17" w:rsidRDefault="00C11D9E" w:rsidP="00C11D9E">
            <w:pPr>
              <w:spacing w:after="0" w:line="240" w:lineRule="auto"/>
              <w:jc w:val="center"/>
              <w:rPr>
                <w:rFonts w:eastAsia="DengXian"/>
                <w:color w:val="000000"/>
                <w:sz w:val="15"/>
                <w:szCs w:val="15"/>
              </w:rPr>
            </w:pPr>
            <w:r w:rsidRPr="00FD3F17">
              <w:rPr>
                <w:rFonts w:eastAsia="DengXian"/>
                <w:color w:val="000000"/>
                <w:sz w:val="15"/>
                <w:szCs w:val="15"/>
              </w:rPr>
              <w:t>89.70%</w:t>
            </w:r>
          </w:p>
        </w:tc>
        <w:tc>
          <w:tcPr>
            <w:tcW w:w="187" w:type="pct"/>
            <w:tcBorders>
              <w:top w:val="nil"/>
              <w:left w:val="nil"/>
              <w:bottom w:val="single" w:sz="8" w:space="0" w:color="auto"/>
              <w:right w:val="single" w:sz="8" w:space="0" w:color="auto"/>
            </w:tcBorders>
            <w:shd w:val="clear" w:color="auto" w:fill="auto"/>
            <w:noWrap/>
            <w:vAlign w:val="center"/>
            <w:hideMark/>
          </w:tcPr>
          <w:p w14:paraId="7301E1C7" w14:textId="77777777" w:rsidR="00C11D9E" w:rsidRPr="00FD3F17" w:rsidRDefault="00C11D9E" w:rsidP="00C11D9E">
            <w:pPr>
              <w:spacing w:after="0" w:line="240" w:lineRule="auto"/>
              <w:jc w:val="center"/>
              <w:rPr>
                <w:rFonts w:eastAsia="DengXian"/>
                <w:color w:val="000000"/>
                <w:sz w:val="15"/>
                <w:szCs w:val="15"/>
              </w:rPr>
            </w:pPr>
            <w:r w:rsidRPr="00FD3F17">
              <w:rPr>
                <w:rFonts w:eastAsia="DengXian"/>
                <w:color w:val="000000"/>
                <w:sz w:val="15"/>
                <w:szCs w:val="15"/>
              </w:rPr>
              <w:t>1</w:t>
            </w:r>
          </w:p>
        </w:tc>
        <w:tc>
          <w:tcPr>
            <w:tcW w:w="189" w:type="pct"/>
            <w:tcBorders>
              <w:top w:val="nil"/>
              <w:left w:val="nil"/>
              <w:bottom w:val="single" w:sz="8" w:space="0" w:color="auto"/>
              <w:right w:val="single" w:sz="8" w:space="0" w:color="auto"/>
            </w:tcBorders>
            <w:shd w:val="clear" w:color="auto" w:fill="auto"/>
            <w:noWrap/>
            <w:vAlign w:val="center"/>
            <w:hideMark/>
          </w:tcPr>
          <w:p w14:paraId="2A3F74AC" w14:textId="77777777" w:rsidR="00C11D9E" w:rsidRPr="00FD3F17" w:rsidRDefault="00C11D9E" w:rsidP="00C11D9E">
            <w:pPr>
              <w:spacing w:after="0" w:line="240" w:lineRule="auto"/>
              <w:jc w:val="center"/>
              <w:rPr>
                <w:rFonts w:eastAsia="DengXian"/>
                <w:color w:val="000000"/>
                <w:sz w:val="15"/>
                <w:szCs w:val="15"/>
              </w:rPr>
            </w:pPr>
            <w:r w:rsidRPr="00FD3F17">
              <w:rPr>
                <w:rFonts w:eastAsia="DengXian"/>
                <w:color w:val="000000"/>
                <w:sz w:val="15"/>
                <w:szCs w:val="15"/>
              </w:rPr>
              <w:t>244</w:t>
            </w:r>
          </w:p>
        </w:tc>
        <w:tc>
          <w:tcPr>
            <w:tcW w:w="355" w:type="pct"/>
            <w:tcBorders>
              <w:top w:val="nil"/>
              <w:left w:val="nil"/>
              <w:bottom w:val="single" w:sz="8" w:space="0" w:color="auto"/>
              <w:right w:val="single" w:sz="8" w:space="0" w:color="auto"/>
            </w:tcBorders>
            <w:shd w:val="clear" w:color="auto" w:fill="auto"/>
            <w:noWrap/>
            <w:vAlign w:val="center"/>
            <w:hideMark/>
          </w:tcPr>
          <w:p w14:paraId="5F6BBB2E" w14:textId="77777777" w:rsidR="00C11D9E" w:rsidRPr="00FD3F17" w:rsidRDefault="00C11D9E" w:rsidP="00C11D9E">
            <w:pPr>
              <w:spacing w:after="0" w:line="240" w:lineRule="auto"/>
              <w:jc w:val="center"/>
              <w:rPr>
                <w:rFonts w:eastAsia="DengXian"/>
                <w:color w:val="000000"/>
                <w:sz w:val="15"/>
                <w:szCs w:val="15"/>
              </w:rPr>
            </w:pPr>
            <w:r w:rsidRPr="00FD3F17">
              <w:rPr>
                <w:rFonts w:eastAsia="DengXian"/>
                <w:color w:val="000000"/>
                <w:sz w:val="15"/>
                <w:szCs w:val="15"/>
              </w:rPr>
              <w:t>3.16[1.53,6.53]</w:t>
            </w:r>
          </w:p>
        </w:tc>
        <w:tc>
          <w:tcPr>
            <w:tcW w:w="204" w:type="pct"/>
            <w:tcBorders>
              <w:top w:val="nil"/>
              <w:left w:val="nil"/>
              <w:bottom w:val="single" w:sz="8" w:space="0" w:color="auto"/>
              <w:right w:val="single" w:sz="8" w:space="0" w:color="auto"/>
            </w:tcBorders>
            <w:shd w:val="clear" w:color="auto" w:fill="auto"/>
            <w:noWrap/>
            <w:vAlign w:val="center"/>
            <w:hideMark/>
          </w:tcPr>
          <w:p w14:paraId="42F8C59A" w14:textId="77777777" w:rsidR="00C11D9E" w:rsidRPr="00FD3F17" w:rsidRDefault="00C11D9E" w:rsidP="00C11D9E">
            <w:pPr>
              <w:spacing w:after="0" w:line="240" w:lineRule="auto"/>
              <w:jc w:val="center"/>
              <w:rPr>
                <w:rFonts w:eastAsia="DengXian"/>
                <w:color w:val="000000"/>
                <w:sz w:val="15"/>
                <w:szCs w:val="15"/>
              </w:rPr>
            </w:pPr>
            <w:r w:rsidRPr="00FD3F17">
              <w:rPr>
                <w:rFonts w:eastAsia="DengXian"/>
                <w:color w:val="000000"/>
                <w:sz w:val="15"/>
                <w:szCs w:val="15"/>
              </w:rPr>
              <w:t>N/A</w:t>
            </w:r>
          </w:p>
        </w:tc>
        <w:tc>
          <w:tcPr>
            <w:tcW w:w="187" w:type="pct"/>
            <w:tcBorders>
              <w:top w:val="nil"/>
              <w:left w:val="nil"/>
              <w:bottom w:val="single" w:sz="8" w:space="0" w:color="auto"/>
              <w:right w:val="single" w:sz="8" w:space="0" w:color="auto"/>
            </w:tcBorders>
            <w:shd w:val="clear" w:color="auto" w:fill="auto"/>
            <w:noWrap/>
            <w:vAlign w:val="center"/>
            <w:hideMark/>
          </w:tcPr>
          <w:p w14:paraId="5CC18261" w14:textId="77777777" w:rsidR="00C11D9E" w:rsidRPr="00FD3F17" w:rsidRDefault="00C11D9E" w:rsidP="00C11D9E">
            <w:pPr>
              <w:spacing w:after="0" w:line="240" w:lineRule="auto"/>
              <w:jc w:val="center"/>
              <w:rPr>
                <w:rFonts w:eastAsia="DengXian"/>
                <w:color w:val="000000"/>
                <w:sz w:val="15"/>
                <w:szCs w:val="15"/>
              </w:rPr>
            </w:pPr>
            <w:r w:rsidRPr="00FD3F17">
              <w:rPr>
                <w:rFonts w:eastAsia="DengXian"/>
                <w:color w:val="000000"/>
                <w:sz w:val="15"/>
                <w:szCs w:val="15"/>
              </w:rPr>
              <w:t>2</w:t>
            </w:r>
          </w:p>
        </w:tc>
        <w:tc>
          <w:tcPr>
            <w:tcW w:w="200" w:type="pct"/>
            <w:tcBorders>
              <w:top w:val="nil"/>
              <w:left w:val="nil"/>
              <w:bottom w:val="single" w:sz="8" w:space="0" w:color="auto"/>
              <w:right w:val="single" w:sz="8" w:space="0" w:color="auto"/>
            </w:tcBorders>
            <w:shd w:val="clear" w:color="auto" w:fill="auto"/>
            <w:noWrap/>
            <w:vAlign w:val="center"/>
            <w:hideMark/>
          </w:tcPr>
          <w:p w14:paraId="06B3B07D" w14:textId="77777777" w:rsidR="00C11D9E" w:rsidRPr="00FD3F17" w:rsidRDefault="00C11D9E" w:rsidP="00C11D9E">
            <w:pPr>
              <w:spacing w:after="0" w:line="240" w:lineRule="auto"/>
              <w:jc w:val="center"/>
              <w:rPr>
                <w:rFonts w:eastAsia="DengXian"/>
                <w:color w:val="000000"/>
                <w:sz w:val="15"/>
                <w:szCs w:val="15"/>
              </w:rPr>
            </w:pPr>
            <w:r w:rsidRPr="00FD3F17">
              <w:rPr>
                <w:rFonts w:eastAsia="DengXian"/>
                <w:color w:val="000000"/>
                <w:sz w:val="15"/>
                <w:szCs w:val="15"/>
              </w:rPr>
              <w:t>572446</w:t>
            </w:r>
          </w:p>
        </w:tc>
        <w:tc>
          <w:tcPr>
            <w:tcW w:w="343" w:type="pct"/>
            <w:tcBorders>
              <w:top w:val="nil"/>
              <w:left w:val="nil"/>
              <w:bottom w:val="single" w:sz="8" w:space="0" w:color="auto"/>
              <w:right w:val="single" w:sz="8" w:space="0" w:color="auto"/>
            </w:tcBorders>
            <w:shd w:val="clear" w:color="auto" w:fill="auto"/>
            <w:noWrap/>
            <w:vAlign w:val="center"/>
            <w:hideMark/>
          </w:tcPr>
          <w:p w14:paraId="36865871" w14:textId="77777777" w:rsidR="00C11D9E" w:rsidRPr="00FD3F17" w:rsidRDefault="00C11D9E" w:rsidP="00C11D9E">
            <w:pPr>
              <w:spacing w:after="0" w:line="240" w:lineRule="auto"/>
              <w:jc w:val="center"/>
              <w:rPr>
                <w:rFonts w:eastAsia="DengXian"/>
                <w:color w:val="000000"/>
                <w:sz w:val="15"/>
                <w:szCs w:val="15"/>
              </w:rPr>
            </w:pPr>
            <w:r w:rsidRPr="00FD3F17">
              <w:rPr>
                <w:rFonts w:eastAsia="DengXian"/>
                <w:color w:val="000000"/>
                <w:sz w:val="15"/>
                <w:szCs w:val="15"/>
              </w:rPr>
              <w:t>1.86[1.79,1.93]</w:t>
            </w:r>
          </w:p>
        </w:tc>
        <w:tc>
          <w:tcPr>
            <w:tcW w:w="204" w:type="pct"/>
            <w:tcBorders>
              <w:top w:val="nil"/>
              <w:left w:val="nil"/>
              <w:bottom w:val="single" w:sz="8" w:space="0" w:color="auto"/>
              <w:right w:val="single" w:sz="8" w:space="0" w:color="auto"/>
            </w:tcBorders>
            <w:shd w:val="clear" w:color="000000" w:fill="FFFFFF"/>
            <w:noWrap/>
            <w:vAlign w:val="center"/>
            <w:hideMark/>
          </w:tcPr>
          <w:p w14:paraId="5AFBC742" w14:textId="77777777" w:rsidR="00C11D9E" w:rsidRPr="00FD3F17" w:rsidRDefault="00C11D9E" w:rsidP="00C11D9E">
            <w:pPr>
              <w:spacing w:after="0" w:line="240" w:lineRule="auto"/>
              <w:jc w:val="center"/>
              <w:rPr>
                <w:rFonts w:eastAsia="DengXian"/>
                <w:color w:val="000000"/>
                <w:sz w:val="15"/>
                <w:szCs w:val="15"/>
              </w:rPr>
            </w:pPr>
            <w:r w:rsidRPr="00FD3F17">
              <w:rPr>
                <w:rFonts w:eastAsia="DengXian"/>
                <w:color w:val="000000"/>
                <w:sz w:val="15"/>
                <w:szCs w:val="15"/>
              </w:rPr>
              <w:t>96.50%</w:t>
            </w:r>
          </w:p>
        </w:tc>
        <w:tc>
          <w:tcPr>
            <w:tcW w:w="187" w:type="pct"/>
            <w:tcBorders>
              <w:top w:val="nil"/>
              <w:left w:val="single" w:sz="4" w:space="0" w:color="auto"/>
              <w:bottom w:val="single" w:sz="4" w:space="0" w:color="auto"/>
              <w:right w:val="single" w:sz="4" w:space="0" w:color="auto"/>
            </w:tcBorders>
            <w:shd w:val="clear" w:color="auto" w:fill="FFFFFF" w:themeFill="background1"/>
            <w:noWrap/>
            <w:vAlign w:val="center"/>
            <w:hideMark/>
          </w:tcPr>
          <w:p w14:paraId="08181183" w14:textId="77777777" w:rsidR="00C11D9E" w:rsidRPr="00270C7E" w:rsidRDefault="00C11D9E" w:rsidP="00C11D9E">
            <w:pPr>
              <w:spacing w:after="0" w:line="240" w:lineRule="auto"/>
              <w:jc w:val="center"/>
              <w:rPr>
                <w:rFonts w:eastAsia="DengXian"/>
                <w:color w:val="000000"/>
                <w:sz w:val="16"/>
                <w:szCs w:val="16"/>
              </w:rPr>
            </w:pPr>
            <w:r w:rsidRPr="00270C7E">
              <w:rPr>
                <w:rFonts w:eastAsia="DengXian"/>
                <w:color w:val="000000"/>
                <w:sz w:val="16"/>
                <w:szCs w:val="16"/>
              </w:rPr>
              <w:t>2</w:t>
            </w:r>
          </w:p>
        </w:tc>
        <w:tc>
          <w:tcPr>
            <w:tcW w:w="210" w:type="pct"/>
            <w:tcBorders>
              <w:top w:val="nil"/>
              <w:left w:val="nil"/>
              <w:bottom w:val="single" w:sz="4" w:space="0" w:color="auto"/>
              <w:right w:val="single" w:sz="4" w:space="0" w:color="auto"/>
            </w:tcBorders>
            <w:shd w:val="clear" w:color="auto" w:fill="FFFFFF" w:themeFill="background1"/>
            <w:noWrap/>
            <w:vAlign w:val="center"/>
            <w:hideMark/>
          </w:tcPr>
          <w:p w14:paraId="1E647C99" w14:textId="77777777" w:rsidR="00C11D9E" w:rsidRPr="00270C7E" w:rsidRDefault="00C11D9E" w:rsidP="00C11D9E">
            <w:pPr>
              <w:spacing w:after="0" w:line="240" w:lineRule="auto"/>
              <w:jc w:val="center"/>
              <w:rPr>
                <w:rFonts w:eastAsia="DengXian"/>
                <w:color w:val="000000"/>
                <w:sz w:val="16"/>
                <w:szCs w:val="16"/>
              </w:rPr>
            </w:pPr>
            <w:r w:rsidRPr="00270C7E">
              <w:rPr>
                <w:rFonts w:eastAsia="DengXian"/>
                <w:color w:val="000000"/>
                <w:sz w:val="16"/>
                <w:szCs w:val="16"/>
              </w:rPr>
              <w:t>572446</w:t>
            </w:r>
          </w:p>
        </w:tc>
        <w:tc>
          <w:tcPr>
            <w:tcW w:w="362" w:type="pct"/>
            <w:tcBorders>
              <w:top w:val="nil"/>
              <w:left w:val="nil"/>
              <w:bottom w:val="single" w:sz="4" w:space="0" w:color="auto"/>
              <w:right w:val="single" w:sz="4" w:space="0" w:color="auto"/>
            </w:tcBorders>
            <w:shd w:val="clear" w:color="auto" w:fill="FFFFFF" w:themeFill="background1"/>
            <w:noWrap/>
            <w:vAlign w:val="center"/>
            <w:hideMark/>
          </w:tcPr>
          <w:p w14:paraId="100CC14B" w14:textId="77777777" w:rsidR="00C11D9E" w:rsidRPr="00270C7E" w:rsidRDefault="00C11D9E" w:rsidP="00C11D9E">
            <w:pPr>
              <w:spacing w:after="0" w:line="240" w:lineRule="auto"/>
              <w:jc w:val="center"/>
              <w:rPr>
                <w:rFonts w:eastAsia="DengXian"/>
                <w:color w:val="000000"/>
                <w:sz w:val="16"/>
                <w:szCs w:val="16"/>
              </w:rPr>
            </w:pPr>
            <w:r w:rsidRPr="00270C7E">
              <w:rPr>
                <w:rFonts w:eastAsia="DengXian"/>
                <w:color w:val="000000"/>
                <w:sz w:val="16"/>
                <w:szCs w:val="16"/>
              </w:rPr>
              <w:t>1.37[1.28,1.47]</w:t>
            </w:r>
          </w:p>
        </w:tc>
        <w:tc>
          <w:tcPr>
            <w:tcW w:w="214" w:type="pct"/>
            <w:tcBorders>
              <w:top w:val="nil"/>
              <w:left w:val="nil"/>
              <w:bottom w:val="single" w:sz="4" w:space="0" w:color="auto"/>
              <w:right w:val="single" w:sz="4" w:space="0" w:color="auto"/>
            </w:tcBorders>
            <w:shd w:val="clear" w:color="auto" w:fill="FFFFFF" w:themeFill="background1"/>
            <w:noWrap/>
            <w:vAlign w:val="center"/>
            <w:hideMark/>
          </w:tcPr>
          <w:p w14:paraId="54600734" w14:textId="77777777" w:rsidR="00C11D9E" w:rsidRPr="00270C7E" w:rsidRDefault="00C11D9E" w:rsidP="00C11D9E">
            <w:pPr>
              <w:spacing w:after="0" w:line="240" w:lineRule="auto"/>
              <w:jc w:val="center"/>
              <w:rPr>
                <w:rFonts w:eastAsia="DengXian"/>
                <w:color w:val="000000"/>
                <w:sz w:val="16"/>
                <w:szCs w:val="16"/>
              </w:rPr>
            </w:pPr>
            <w:r w:rsidRPr="00270C7E">
              <w:rPr>
                <w:rFonts w:eastAsia="DengXian"/>
                <w:color w:val="000000"/>
                <w:sz w:val="16"/>
                <w:szCs w:val="16"/>
              </w:rPr>
              <w:t>0.00%</w:t>
            </w:r>
          </w:p>
        </w:tc>
        <w:tc>
          <w:tcPr>
            <w:tcW w:w="317" w:type="pct"/>
            <w:tcBorders>
              <w:top w:val="nil"/>
              <w:left w:val="nil"/>
              <w:bottom w:val="single" w:sz="4" w:space="0" w:color="auto"/>
              <w:right w:val="single" w:sz="4" w:space="0" w:color="auto"/>
            </w:tcBorders>
            <w:shd w:val="clear" w:color="auto" w:fill="FFFFFF" w:themeFill="background1"/>
          </w:tcPr>
          <w:p w14:paraId="5DBBDB18" w14:textId="3D516D8D" w:rsidR="00C11D9E" w:rsidRPr="00270C7E" w:rsidRDefault="00C11D9E" w:rsidP="00C11D9E">
            <w:pPr>
              <w:spacing w:after="0" w:line="240" w:lineRule="auto"/>
              <w:jc w:val="center"/>
              <w:rPr>
                <w:rFonts w:eastAsia="DengXian"/>
                <w:color w:val="000000"/>
                <w:sz w:val="16"/>
                <w:szCs w:val="16"/>
              </w:rPr>
            </w:pPr>
            <w:r w:rsidRPr="00E7701B">
              <w:rPr>
                <w:rFonts w:eastAsia="DengXian" w:hint="eastAsia"/>
                <w:color w:val="000000"/>
                <w:sz w:val="16"/>
                <w:szCs w:val="16"/>
              </w:rPr>
              <w:t>l</w:t>
            </w:r>
            <w:r w:rsidRPr="00E7701B">
              <w:rPr>
                <w:rFonts w:eastAsia="DengXian"/>
                <w:color w:val="000000"/>
                <w:sz w:val="16"/>
                <w:szCs w:val="16"/>
              </w:rPr>
              <w:t>ow</w:t>
            </w:r>
          </w:p>
        </w:tc>
      </w:tr>
      <w:tr w:rsidR="00417F4B" w:rsidRPr="00FD3F17" w14:paraId="2641446A" w14:textId="0AD11019" w:rsidTr="00C70D3E">
        <w:trPr>
          <w:trHeight w:val="389"/>
          <w:jc w:val="center"/>
        </w:trPr>
        <w:tc>
          <w:tcPr>
            <w:tcW w:w="461" w:type="pct"/>
            <w:tcBorders>
              <w:top w:val="nil"/>
              <w:left w:val="single" w:sz="8" w:space="0" w:color="auto"/>
              <w:bottom w:val="single" w:sz="8" w:space="0" w:color="auto"/>
              <w:right w:val="single" w:sz="8" w:space="0" w:color="auto"/>
            </w:tcBorders>
            <w:shd w:val="clear" w:color="auto" w:fill="auto"/>
            <w:noWrap/>
            <w:vAlign w:val="center"/>
            <w:hideMark/>
          </w:tcPr>
          <w:p w14:paraId="5F79EBA3" w14:textId="2CF221C5" w:rsidR="00AD4F63" w:rsidRPr="00FD3F17" w:rsidRDefault="00B716CA" w:rsidP="002000C0">
            <w:pPr>
              <w:spacing w:after="0" w:line="240" w:lineRule="auto"/>
              <w:rPr>
                <w:rFonts w:eastAsia="DengXian"/>
                <w:color w:val="000000"/>
                <w:sz w:val="13"/>
                <w:szCs w:val="13"/>
              </w:rPr>
            </w:pPr>
            <w:r w:rsidRPr="00B716CA">
              <w:rPr>
                <w:rFonts w:eastAsia="DengXian"/>
                <w:color w:val="000000"/>
                <w:sz w:val="13"/>
                <w:szCs w:val="13"/>
              </w:rPr>
              <w:t>Spontaneous abortion</w:t>
            </w:r>
          </w:p>
        </w:tc>
        <w:tc>
          <w:tcPr>
            <w:tcW w:w="232" w:type="pct"/>
            <w:tcBorders>
              <w:top w:val="nil"/>
              <w:left w:val="nil"/>
              <w:bottom w:val="single" w:sz="8" w:space="0" w:color="auto"/>
              <w:right w:val="single" w:sz="8" w:space="0" w:color="auto"/>
            </w:tcBorders>
            <w:shd w:val="clear" w:color="auto" w:fill="auto"/>
            <w:noWrap/>
            <w:vAlign w:val="center"/>
            <w:hideMark/>
          </w:tcPr>
          <w:p w14:paraId="6351C693" w14:textId="7BF91E17" w:rsidR="00AD4F63" w:rsidRPr="00FD3F17" w:rsidRDefault="00B90A90" w:rsidP="002000C0">
            <w:pPr>
              <w:spacing w:after="0" w:line="240" w:lineRule="auto"/>
              <w:jc w:val="center"/>
              <w:rPr>
                <w:rFonts w:eastAsia="DengXian"/>
                <w:color w:val="000000"/>
                <w:sz w:val="15"/>
                <w:szCs w:val="15"/>
              </w:rPr>
            </w:pPr>
            <w:r w:rsidRPr="00FD3F17">
              <w:rPr>
                <w:rFonts w:eastAsia="DengXian"/>
                <w:color w:val="000000"/>
                <w:sz w:val="15"/>
                <w:szCs w:val="15"/>
              </w:rPr>
              <w:t>2</w:t>
            </w:r>
            <w:r>
              <w:rPr>
                <w:rFonts w:eastAsia="DengXian"/>
                <w:color w:val="000000"/>
                <w:sz w:val="15"/>
                <w:szCs w:val="15"/>
              </w:rPr>
              <w:t>3</w:t>
            </w:r>
          </w:p>
        </w:tc>
        <w:tc>
          <w:tcPr>
            <w:tcW w:w="223" w:type="pct"/>
            <w:tcBorders>
              <w:top w:val="nil"/>
              <w:left w:val="nil"/>
              <w:bottom w:val="single" w:sz="8" w:space="0" w:color="auto"/>
              <w:right w:val="single" w:sz="8" w:space="0" w:color="auto"/>
            </w:tcBorders>
            <w:shd w:val="clear" w:color="auto" w:fill="auto"/>
            <w:noWrap/>
            <w:vAlign w:val="center"/>
            <w:hideMark/>
          </w:tcPr>
          <w:p w14:paraId="533BD7A2" w14:textId="1F044468" w:rsidR="00AD4F63" w:rsidRPr="00FD3F17" w:rsidRDefault="00AD4F63" w:rsidP="002000C0">
            <w:pPr>
              <w:spacing w:after="0" w:line="240" w:lineRule="auto"/>
              <w:jc w:val="center"/>
              <w:rPr>
                <w:rFonts w:eastAsia="DengXian"/>
                <w:color w:val="000000"/>
                <w:sz w:val="15"/>
                <w:szCs w:val="15"/>
              </w:rPr>
            </w:pPr>
            <w:r w:rsidRPr="00FD3F17">
              <w:rPr>
                <w:rFonts w:eastAsia="DengXian"/>
                <w:color w:val="000000"/>
                <w:sz w:val="15"/>
                <w:szCs w:val="15"/>
              </w:rPr>
              <w:t>13</w:t>
            </w:r>
            <w:r w:rsidR="00B90A90">
              <w:rPr>
                <w:rFonts w:eastAsia="DengXian"/>
                <w:color w:val="000000"/>
                <w:sz w:val="15"/>
                <w:szCs w:val="15"/>
              </w:rPr>
              <w:t>429</w:t>
            </w:r>
          </w:p>
        </w:tc>
        <w:tc>
          <w:tcPr>
            <w:tcW w:w="187" w:type="pct"/>
            <w:tcBorders>
              <w:top w:val="nil"/>
              <w:left w:val="nil"/>
              <w:bottom w:val="single" w:sz="8" w:space="0" w:color="auto"/>
              <w:right w:val="single" w:sz="8" w:space="0" w:color="auto"/>
            </w:tcBorders>
            <w:shd w:val="clear" w:color="auto" w:fill="auto"/>
            <w:noWrap/>
            <w:vAlign w:val="center"/>
            <w:hideMark/>
          </w:tcPr>
          <w:p w14:paraId="39CC40B6" w14:textId="77777777" w:rsidR="00AD4F63" w:rsidRPr="00FD3F17" w:rsidRDefault="00AD4F63" w:rsidP="002000C0">
            <w:pPr>
              <w:spacing w:after="0" w:line="240" w:lineRule="auto"/>
              <w:jc w:val="center"/>
              <w:rPr>
                <w:rFonts w:eastAsia="DengXian"/>
                <w:color w:val="000000"/>
                <w:sz w:val="15"/>
                <w:szCs w:val="15"/>
              </w:rPr>
            </w:pPr>
            <w:r w:rsidRPr="00FD3F17">
              <w:rPr>
                <w:rFonts w:eastAsia="DengXian"/>
                <w:color w:val="000000"/>
                <w:sz w:val="15"/>
                <w:szCs w:val="15"/>
              </w:rPr>
              <w:t>14</w:t>
            </w:r>
          </w:p>
        </w:tc>
        <w:tc>
          <w:tcPr>
            <w:tcW w:w="189" w:type="pct"/>
            <w:tcBorders>
              <w:top w:val="nil"/>
              <w:left w:val="nil"/>
              <w:bottom w:val="single" w:sz="8" w:space="0" w:color="auto"/>
              <w:right w:val="single" w:sz="8" w:space="0" w:color="auto"/>
            </w:tcBorders>
            <w:shd w:val="clear" w:color="auto" w:fill="auto"/>
            <w:noWrap/>
            <w:vAlign w:val="center"/>
            <w:hideMark/>
          </w:tcPr>
          <w:p w14:paraId="6BDB5E4E" w14:textId="77777777" w:rsidR="00AD4F63" w:rsidRPr="00FD3F17" w:rsidRDefault="00AD4F63" w:rsidP="002000C0">
            <w:pPr>
              <w:spacing w:after="0" w:line="240" w:lineRule="auto"/>
              <w:jc w:val="center"/>
              <w:rPr>
                <w:rFonts w:eastAsia="DengXian"/>
                <w:color w:val="000000"/>
                <w:sz w:val="15"/>
                <w:szCs w:val="15"/>
              </w:rPr>
            </w:pPr>
            <w:r w:rsidRPr="00FD3F17">
              <w:rPr>
                <w:rFonts w:eastAsia="DengXian"/>
                <w:color w:val="000000"/>
                <w:sz w:val="15"/>
                <w:szCs w:val="15"/>
              </w:rPr>
              <w:t>11694</w:t>
            </w:r>
          </w:p>
        </w:tc>
        <w:tc>
          <w:tcPr>
            <w:tcW w:w="343" w:type="pct"/>
            <w:tcBorders>
              <w:top w:val="nil"/>
              <w:left w:val="nil"/>
              <w:bottom w:val="single" w:sz="8" w:space="0" w:color="auto"/>
              <w:right w:val="single" w:sz="8" w:space="0" w:color="auto"/>
            </w:tcBorders>
            <w:shd w:val="clear" w:color="auto" w:fill="auto"/>
            <w:noWrap/>
            <w:vAlign w:val="center"/>
            <w:hideMark/>
          </w:tcPr>
          <w:p w14:paraId="59BDCE85" w14:textId="77777777" w:rsidR="00AD4F63" w:rsidRPr="00FD3F17" w:rsidRDefault="00AD4F63" w:rsidP="002000C0">
            <w:pPr>
              <w:spacing w:after="0" w:line="240" w:lineRule="auto"/>
              <w:jc w:val="center"/>
              <w:rPr>
                <w:rFonts w:eastAsia="DengXian"/>
                <w:color w:val="000000"/>
                <w:sz w:val="15"/>
                <w:szCs w:val="15"/>
              </w:rPr>
            </w:pPr>
            <w:r w:rsidRPr="00FD3F17">
              <w:rPr>
                <w:rFonts w:eastAsia="DengXian"/>
                <w:color w:val="000000"/>
                <w:sz w:val="15"/>
                <w:szCs w:val="15"/>
              </w:rPr>
              <w:t>1.30[1.14,1.49]</w:t>
            </w:r>
          </w:p>
        </w:tc>
        <w:tc>
          <w:tcPr>
            <w:tcW w:w="204" w:type="pct"/>
            <w:tcBorders>
              <w:top w:val="nil"/>
              <w:left w:val="nil"/>
              <w:bottom w:val="single" w:sz="8" w:space="0" w:color="auto"/>
              <w:right w:val="single" w:sz="8" w:space="0" w:color="auto"/>
            </w:tcBorders>
            <w:shd w:val="clear" w:color="000000" w:fill="FFFFFF"/>
            <w:noWrap/>
            <w:vAlign w:val="center"/>
            <w:hideMark/>
          </w:tcPr>
          <w:p w14:paraId="61A8ABA4" w14:textId="77777777" w:rsidR="00AD4F63" w:rsidRPr="00FD3F17" w:rsidRDefault="00AD4F63" w:rsidP="002000C0">
            <w:pPr>
              <w:spacing w:after="0" w:line="240" w:lineRule="auto"/>
              <w:jc w:val="center"/>
              <w:rPr>
                <w:rFonts w:eastAsia="DengXian"/>
                <w:color w:val="000000"/>
                <w:sz w:val="15"/>
                <w:szCs w:val="15"/>
              </w:rPr>
            </w:pPr>
            <w:r w:rsidRPr="00FD3F17">
              <w:rPr>
                <w:rFonts w:eastAsia="DengXian"/>
                <w:color w:val="000000"/>
                <w:sz w:val="15"/>
                <w:szCs w:val="15"/>
              </w:rPr>
              <w:t>81.10%</w:t>
            </w:r>
          </w:p>
        </w:tc>
        <w:tc>
          <w:tcPr>
            <w:tcW w:w="187" w:type="pct"/>
            <w:tcBorders>
              <w:top w:val="nil"/>
              <w:left w:val="nil"/>
              <w:bottom w:val="single" w:sz="8" w:space="0" w:color="auto"/>
              <w:right w:val="single" w:sz="8" w:space="0" w:color="auto"/>
            </w:tcBorders>
            <w:shd w:val="clear" w:color="auto" w:fill="auto"/>
            <w:noWrap/>
            <w:vAlign w:val="center"/>
            <w:hideMark/>
          </w:tcPr>
          <w:p w14:paraId="1ECD9EED" w14:textId="77777777" w:rsidR="00AD4F63" w:rsidRPr="00FD3F17" w:rsidRDefault="00AD4F63" w:rsidP="002000C0">
            <w:pPr>
              <w:spacing w:after="0" w:line="240" w:lineRule="auto"/>
              <w:jc w:val="center"/>
              <w:rPr>
                <w:rFonts w:eastAsia="DengXian"/>
                <w:color w:val="000000"/>
                <w:sz w:val="15"/>
                <w:szCs w:val="15"/>
              </w:rPr>
            </w:pPr>
            <w:r w:rsidRPr="00FD3F17">
              <w:rPr>
                <w:rFonts w:eastAsia="DengXian"/>
                <w:color w:val="000000"/>
                <w:sz w:val="15"/>
                <w:szCs w:val="15"/>
              </w:rPr>
              <w:t>2</w:t>
            </w:r>
          </w:p>
        </w:tc>
        <w:tc>
          <w:tcPr>
            <w:tcW w:w="189" w:type="pct"/>
            <w:tcBorders>
              <w:top w:val="nil"/>
              <w:left w:val="nil"/>
              <w:bottom w:val="single" w:sz="8" w:space="0" w:color="auto"/>
              <w:right w:val="single" w:sz="8" w:space="0" w:color="auto"/>
            </w:tcBorders>
            <w:shd w:val="clear" w:color="auto" w:fill="auto"/>
            <w:noWrap/>
            <w:vAlign w:val="center"/>
            <w:hideMark/>
          </w:tcPr>
          <w:p w14:paraId="5156B699" w14:textId="77777777" w:rsidR="00AD4F63" w:rsidRPr="00FD3F17" w:rsidRDefault="00AD4F63" w:rsidP="002000C0">
            <w:pPr>
              <w:spacing w:after="0" w:line="240" w:lineRule="auto"/>
              <w:jc w:val="center"/>
              <w:rPr>
                <w:rFonts w:eastAsia="DengXian"/>
                <w:color w:val="000000"/>
                <w:sz w:val="15"/>
                <w:szCs w:val="15"/>
              </w:rPr>
            </w:pPr>
            <w:r w:rsidRPr="00FD3F17">
              <w:rPr>
                <w:rFonts w:eastAsia="DengXian"/>
                <w:color w:val="000000"/>
                <w:sz w:val="15"/>
                <w:szCs w:val="15"/>
              </w:rPr>
              <w:t>2858</w:t>
            </w:r>
          </w:p>
        </w:tc>
        <w:tc>
          <w:tcPr>
            <w:tcW w:w="355" w:type="pct"/>
            <w:tcBorders>
              <w:top w:val="nil"/>
              <w:left w:val="nil"/>
              <w:bottom w:val="single" w:sz="8" w:space="0" w:color="auto"/>
              <w:right w:val="single" w:sz="8" w:space="0" w:color="auto"/>
            </w:tcBorders>
            <w:shd w:val="clear" w:color="auto" w:fill="auto"/>
            <w:noWrap/>
            <w:vAlign w:val="center"/>
            <w:hideMark/>
          </w:tcPr>
          <w:p w14:paraId="06A7F6E2" w14:textId="77777777" w:rsidR="00AD4F63" w:rsidRPr="00FD3F17" w:rsidRDefault="00AD4F63" w:rsidP="002000C0">
            <w:pPr>
              <w:spacing w:after="0" w:line="240" w:lineRule="auto"/>
              <w:jc w:val="center"/>
              <w:rPr>
                <w:rFonts w:eastAsia="DengXian"/>
                <w:color w:val="000000"/>
                <w:sz w:val="15"/>
                <w:szCs w:val="15"/>
              </w:rPr>
            </w:pPr>
            <w:r w:rsidRPr="00FD3F17">
              <w:rPr>
                <w:rFonts w:eastAsia="DengXian"/>
                <w:color w:val="000000"/>
                <w:sz w:val="15"/>
                <w:szCs w:val="15"/>
              </w:rPr>
              <w:t>0.97[0.79,1.19]</w:t>
            </w:r>
          </w:p>
        </w:tc>
        <w:tc>
          <w:tcPr>
            <w:tcW w:w="204" w:type="pct"/>
            <w:tcBorders>
              <w:top w:val="nil"/>
              <w:left w:val="nil"/>
              <w:bottom w:val="single" w:sz="8" w:space="0" w:color="auto"/>
              <w:right w:val="single" w:sz="8" w:space="0" w:color="auto"/>
            </w:tcBorders>
            <w:shd w:val="clear" w:color="auto" w:fill="auto"/>
            <w:noWrap/>
            <w:vAlign w:val="center"/>
            <w:hideMark/>
          </w:tcPr>
          <w:p w14:paraId="74B6F3C5" w14:textId="77777777" w:rsidR="00AD4F63" w:rsidRPr="00FD3F17" w:rsidRDefault="00AD4F63" w:rsidP="002000C0">
            <w:pPr>
              <w:spacing w:after="0" w:line="240" w:lineRule="auto"/>
              <w:jc w:val="center"/>
              <w:rPr>
                <w:rFonts w:eastAsia="DengXian"/>
                <w:color w:val="000000"/>
                <w:sz w:val="15"/>
                <w:szCs w:val="15"/>
              </w:rPr>
            </w:pPr>
            <w:r w:rsidRPr="00FD3F17">
              <w:rPr>
                <w:rFonts w:eastAsia="DengXian"/>
                <w:color w:val="000000"/>
                <w:sz w:val="15"/>
                <w:szCs w:val="15"/>
              </w:rPr>
              <w:t>0%</w:t>
            </w:r>
          </w:p>
        </w:tc>
        <w:tc>
          <w:tcPr>
            <w:tcW w:w="187" w:type="pct"/>
            <w:tcBorders>
              <w:top w:val="nil"/>
              <w:left w:val="nil"/>
              <w:bottom w:val="single" w:sz="8" w:space="0" w:color="auto"/>
              <w:right w:val="single" w:sz="8" w:space="0" w:color="auto"/>
            </w:tcBorders>
            <w:shd w:val="clear" w:color="auto" w:fill="auto"/>
            <w:noWrap/>
            <w:vAlign w:val="center"/>
            <w:hideMark/>
          </w:tcPr>
          <w:p w14:paraId="29B2CB32" w14:textId="77777777" w:rsidR="00AD4F63" w:rsidRPr="00FD3F17" w:rsidRDefault="00AD4F63" w:rsidP="002000C0">
            <w:pPr>
              <w:spacing w:after="0" w:line="240" w:lineRule="auto"/>
              <w:jc w:val="center"/>
              <w:rPr>
                <w:rFonts w:eastAsia="DengXian"/>
                <w:color w:val="000000"/>
                <w:sz w:val="15"/>
                <w:szCs w:val="15"/>
              </w:rPr>
            </w:pPr>
            <w:r w:rsidRPr="00FD3F17">
              <w:rPr>
                <w:rFonts w:eastAsia="DengXian"/>
                <w:color w:val="000000"/>
                <w:sz w:val="15"/>
                <w:szCs w:val="15"/>
              </w:rPr>
              <w:t>4</w:t>
            </w:r>
          </w:p>
        </w:tc>
        <w:tc>
          <w:tcPr>
            <w:tcW w:w="200" w:type="pct"/>
            <w:tcBorders>
              <w:top w:val="nil"/>
              <w:left w:val="nil"/>
              <w:bottom w:val="single" w:sz="8" w:space="0" w:color="auto"/>
              <w:right w:val="single" w:sz="8" w:space="0" w:color="auto"/>
            </w:tcBorders>
            <w:shd w:val="clear" w:color="auto" w:fill="auto"/>
            <w:noWrap/>
            <w:vAlign w:val="center"/>
            <w:hideMark/>
          </w:tcPr>
          <w:p w14:paraId="4B2A161B" w14:textId="77777777" w:rsidR="00AD4F63" w:rsidRPr="00FD3F17" w:rsidRDefault="00AD4F63" w:rsidP="002000C0">
            <w:pPr>
              <w:spacing w:after="0" w:line="240" w:lineRule="auto"/>
              <w:jc w:val="center"/>
              <w:rPr>
                <w:rFonts w:eastAsia="DengXian"/>
                <w:color w:val="000000"/>
                <w:sz w:val="15"/>
                <w:szCs w:val="15"/>
              </w:rPr>
            </w:pPr>
            <w:r w:rsidRPr="00FD3F17">
              <w:rPr>
                <w:rFonts w:eastAsia="DengXian"/>
                <w:color w:val="000000"/>
                <w:sz w:val="15"/>
                <w:szCs w:val="15"/>
              </w:rPr>
              <w:t>1529</w:t>
            </w:r>
          </w:p>
        </w:tc>
        <w:tc>
          <w:tcPr>
            <w:tcW w:w="343" w:type="pct"/>
            <w:tcBorders>
              <w:top w:val="nil"/>
              <w:left w:val="nil"/>
              <w:bottom w:val="single" w:sz="8" w:space="0" w:color="auto"/>
              <w:right w:val="single" w:sz="8" w:space="0" w:color="auto"/>
            </w:tcBorders>
            <w:shd w:val="clear" w:color="auto" w:fill="auto"/>
            <w:noWrap/>
            <w:vAlign w:val="center"/>
            <w:hideMark/>
          </w:tcPr>
          <w:p w14:paraId="289ED497" w14:textId="37951E75" w:rsidR="00AD4F63" w:rsidRPr="00FD3F17" w:rsidRDefault="00AD4F63" w:rsidP="002000C0">
            <w:pPr>
              <w:spacing w:after="0" w:line="240" w:lineRule="auto"/>
              <w:rPr>
                <w:rFonts w:eastAsia="DengXian"/>
                <w:color w:val="000000"/>
                <w:sz w:val="15"/>
                <w:szCs w:val="15"/>
              </w:rPr>
            </w:pPr>
            <w:r w:rsidRPr="00FD3F17">
              <w:rPr>
                <w:rFonts w:eastAsia="DengXian"/>
                <w:color w:val="000000"/>
                <w:sz w:val="15"/>
                <w:szCs w:val="15"/>
              </w:rPr>
              <w:t>1.47[1.16,1.85]</w:t>
            </w:r>
          </w:p>
        </w:tc>
        <w:tc>
          <w:tcPr>
            <w:tcW w:w="204" w:type="pct"/>
            <w:tcBorders>
              <w:top w:val="nil"/>
              <w:left w:val="nil"/>
              <w:bottom w:val="single" w:sz="8" w:space="0" w:color="auto"/>
              <w:right w:val="single" w:sz="8" w:space="0" w:color="auto"/>
            </w:tcBorders>
            <w:shd w:val="clear" w:color="auto" w:fill="auto"/>
            <w:noWrap/>
            <w:vAlign w:val="center"/>
            <w:hideMark/>
          </w:tcPr>
          <w:p w14:paraId="704E62F8" w14:textId="77777777" w:rsidR="00AD4F63" w:rsidRPr="00FD3F17" w:rsidRDefault="00AD4F63" w:rsidP="002000C0">
            <w:pPr>
              <w:spacing w:after="0" w:line="240" w:lineRule="auto"/>
              <w:jc w:val="center"/>
              <w:rPr>
                <w:rFonts w:eastAsia="DengXian"/>
                <w:color w:val="000000"/>
                <w:sz w:val="15"/>
                <w:szCs w:val="15"/>
              </w:rPr>
            </w:pPr>
            <w:r w:rsidRPr="00FD3F17">
              <w:rPr>
                <w:rFonts w:eastAsia="DengXian"/>
                <w:color w:val="000000"/>
                <w:sz w:val="15"/>
                <w:szCs w:val="15"/>
              </w:rPr>
              <w:t>50.60%</w:t>
            </w:r>
          </w:p>
        </w:tc>
        <w:tc>
          <w:tcPr>
            <w:tcW w:w="187" w:type="pct"/>
            <w:tcBorders>
              <w:top w:val="nil"/>
              <w:left w:val="single" w:sz="4" w:space="0" w:color="auto"/>
              <w:bottom w:val="single" w:sz="4" w:space="0" w:color="auto"/>
              <w:right w:val="single" w:sz="4" w:space="0" w:color="auto"/>
            </w:tcBorders>
            <w:shd w:val="clear" w:color="auto" w:fill="FFFFFF" w:themeFill="background1"/>
            <w:noWrap/>
            <w:vAlign w:val="center"/>
            <w:hideMark/>
          </w:tcPr>
          <w:p w14:paraId="0A37B431" w14:textId="77777777" w:rsidR="00AD4F63" w:rsidRPr="00270C7E" w:rsidRDefault="00AD4F63" w:rsidP="002000C0">
            <w:pPr>
              <w:spacing w:after="0" w:line="240" w:lineRule="auto"/>
              <w:jc w:val="center"/>
              <w:rPr>
                <w:rFonts w:eastAsia="DengXian"/>
                <w:color w:val="000000"/>
                <w:sz w:val="16"/>
                <w:szCs w:val="16"/>
              </w:rPr>
            </w:pPr>
            <w:r w:rsidRPr="00270C7E">
              <w:rPr>
                <w:rFonts w:eastAsia="DengXian"/>
                <w:color w:val="000000"/>
                <w:sz w:val="16"/>
                <w:szCs w:val="16"/>
              </w:rPr>
              <w:t>1</w:t>
            </w:r>
          </w:p>
        </w:tc>
        <w:tc>
          <w:tcPr>
            <w:tcW w:w="210" w:type="pct"/>
            <w:tcBorders>
              <w:top w:val="nil"/>
              <w:left w:val="nil"/>
              <w:bottom w:val="single" w:sz="4" w:space="0" w:color="auto"/>
              <w:right w:val="single" w:sz="4" w:space="0" w:color="auto"/>
            </w:tcBorders>
            <w:shd w:val="clear" w:color="auto" w:fill="FFFFFF" w:themeFill="background1"/>
            <w:noWrap/>
            <w:vAlign w:val="center"/>
            <w:hideMark/>
          </w:tcPr>
          <w:p w14:paraId="16086517" w14:textId="77777777" w:rsidR="00AD4F63" w:rsidRPr="00270C7E" w:rsidRDefault="00AD4F63" w:rsidP="002000C0">
            <w:pPr>
              <w:spacing w:after="0" w:line="240" w:lineRule="auto"/>
              <w:jc w:val="center"/>
              <w:rPr>
                <w:rFonts w:eastAsia="DengXian"/>
                <w:color w:val="000000"/>
                <w:sz w:val="16"/>
                <w:szCs w:val="16"/>
              </w:rPr>
            </w:pPr>
            <w:r w:rsidRPr="00270C7E">
              <w:rPr>
                <w:rFonts w:eastAsia="DengXian"/>
                <w:color w:val="000000"/>
                <w:sz w:val="16"/>
                <w:szCs w:val="16"/>
              </w:rPr>
              <w:t>615</w:t>
            </w:r>
          </w:p>
        </w:tc>
        <w:tc>
          <w:tcPr>
            <w:tcW w:w="362" w:type="pct"/>
            <w:tcBorders>
              <w:top w:val="nil"/>
              <w:left w:val="nil"/>
              <w:bottom w:val="single" w:sz="4" w:space="0" w:color="auto"/>
              <w:right w:val="single" w:sz="4" w:space="0" w:color="auto"/>
            </w:tcBorders>
            <w:shd w:val="clear" w:color="auto" w:fill="FFFFFF" w:themeFill="background1"/>
            <w:noWrap/>
            <w:vAlign w:val="center"/>
            <w:hideMark/>
          </w:tcPr>
          <w:p w14:paraId="5B1ADA0D" w14:textId="77777777" w:rsidR="00AD4F63" w:rsidRPr="00270C7E" w:rsidRDefault="00AD4F63" w:rsidP="002000C0">
            <w:pPr>
              <w:spacing w:after="0" w:line="240" w:lineRule="auto"/>
              <w:jc w:val="center"/>
              <w:rPr>
                <w:rFonts w:eastAsia="DengXian"/>
                <w:color w:val="000000"/>
                <w:sz w:val="16"/>
                <w:szCs w:val="16"/>
              </w:rPr>
            </w:pPr>
            <w:r w:rsidRPr="00270C7E">
              <w:rPr>
                <w:rFonts w:eastAsia="DengXian"/>
                <w:color w:val="000000"/>
                <w:sz w:val="16"/>
                <w:szCs w:val="16"/>
              </w:rPr>
              <w:t>0.70[0.40,1.22]</w:t>
            </w:r>
          </w:p>
        </w:tc>
        <w:tc>
          <w:tcPr>
            <w:tcW w:w="214" w:type="pct"/>
            <w:tcBorders>
              <w:top w:val="nil"/>
              <w:left w:val="nil"/>
              <w:bottom w:val="single" w:sz="4" w:space="0" w:color="auto"/>
              <w:right w:val="single" w:sz="4" w:space="0" w:color="auto"/>
            </w:tcBorders>
            <w:shd w:val="clear" w:color="auto" w:fill="FFFFFF" w:themeFill="background1"/>
            <w:noWrap/>
            <w:vAlign w:val="center"/>
            <w:hideMark/>
          </w:tcPr>
          <w:p w14:paraId="302C157E" w14:textId="77777777" w:rsidR="00AD4F63" w:rsidRPr="00270C7E" w:rsidRDefault="00AD4F63" w:rsidP="002000C0">
            <w:pPr>
              <w:spacing w:after="0" w:line="240" w:lineRule="auto"/>
              <w:jc w:val="center"/>
              <w:rPr>
                <w:rFonts w:eastAsia="DengXian"/>
                <w:color w:val="000000"/>
                <w:sz w:val="16"/>
                <w:szCs w:val="16"/>
              </w:rPr>
            </w:pPr>
            <w:r w:rsidRPr="00270C7E">
              <w:rPr>
                <w:rFonts w:eastAsia="DengXian"/>
                <w:color w:val="000000"/>
                <w:sz w:val="16"/>
                <w:szCs w:val="16"/>
              </w:rPr>
              <w:t>N/A</w:t>
            </w:r>
          </w:p>
        </w:tc>
        <w:tc>
          <w:tcPr>
            <w:tcW w:w="317" w:type="pct"/>
            <w:tcBorders>
              <w:top w:val="nil"/>
              <w:left w:val="nil"/>
              <w:bottom w:val="single" w:sz="4" w:space="0" w:color="auto"/>
              <w:right w:val="single" w:sz="4" w:space="0" w:color="auto"/>
            </w:tcBorders>
            <w:shd w:val="clear" w:color="auto" w:fill="FFFFFF" w:themeFill="background1"/>
          </w:tcPr>
          <w:p w14:paraId="11634389" w14:textId="166A42FD" w:rsidR="00AD4F63" w:rsidRPr="00270C7E" w:rsidRDefault="00C11D9E" w:rsidP="002000C0">
            <w:pPr>
              <w:spacing w:after="0" w:line="240" w:lineRule="auto"/>
              <w:jc w:val="center"/>
              <w:rPr>
                <w:rFonts w:eastAsia="DengXian"/>
                <w:color w:val="000000"/>
                <w:sz w:val="16"/>
                <w:szCs w:val="16"/>
              </w:rPr>
            </w:pPr>
            <w:r>
              <w:rPr>
                <w:rFonts w:eastAsia="DengXian"/>
                <w:color w:val="000000"/>
                <w:sz w:val="16"/>
                <w:szCs w:val="16"/>
              </w:rPr>
              <w:t xml:space="preserve">Very </w:t>
            </w:r>
            <w:r>
              <w:rPr>
                <w:rFonts w:eastAsia="DengXian" w:hint="eastAsia"/>
                <w:color w:val="000000"/>
                <w:sz w:val="16"/>
                <w:szCs w:val="16"/>
              </w:rPr>
              <w:t>l</w:t>
            </w:r>
            <w:r>
              <w:rPr>
                <w:rFonts w:eastAsia="DengXian"/>
                <w:color w:val="000000"/>
                <w:sz w:val="16"/>
                <w:szCs w:val="16"/>
              </w:rPr>
              <w:t>ow</w:t>
            </w:r>
          </w:p>
        </w:tc>
      </w:tr>
      <w:tr w:rsidR="00417F4B" w:rsidRPr="00FD3F17" w14:paraId="2562B6A8" w14:textId="282297F1" w:rsidTr="00C70D3E">
        <w:trPr>
          <w:trHeight w:val="288"/>
          <w:jc w:val="center"/>
        </w:trPr>
        <w:tc>
          <w:tcPr>
            <w:tcW w:w="461" w:type="pct"/>
            <w:tcBorders>
              <w:top w:val="nil"/>
              <w:left w:val="single" w:sz="8" w:space="0" w:color="auto"/>
              <w:bottom w:val="single" w:sz="8" w:space="0" w:color="auto"/>
              <w:right w:val="single" w:sz="8" w:space="0" w:color="auto"/>
            </w:tcBorders>
            <w:shd w:val="clear" w:color="auto" w:fill="auto"/>
            <w:noWrap/>
            <w:vAlign w:val="center"/>
            <w:hideMark/>
          </w:tcPr>
          <w:p w14:paraId="30EA4E7B" w14:textId="05989FC8" w:rsidR="00C11D9E" w:rsidRPr="00FD3F17" w:rsidRDefault="00C11D9E" w:rsidP="00C11D9E">
            <w:pPr>
              <w:spacing w:after="0" w:line="240" w:lineRule="auto"/>
              <w:rPr>
                <w:rFonts w:eastAsia="DengXian"/>
                <w:color w:val="000000"/>
                <w:sz w:val="13"/>
                <w:szCs w:val="13"/>
              </w:rPr>
            </w:pPr>
            <w:r w:rsidRPr="00FD3F17">
              <w:rPr>
                <w:rFonts w:eastAsia="DengXian"/>
                <w:color w:val="000000"/>
                <w:sz w:val="13"/>
                <w:szCs w:val="13"/>
              </w:rPr>
              <w:t xml:space="preserve">Preterm labor </w:t>
            </w:r>
          </w:p>
        </w:tc>
        <w:tc>
          <w:tcPr>
            <w:tcW w:w="232" w:type="pct"/>
            <w:tcBorders>
              <w:top w:val="nil"/>
              <w:left w:val="nil"/>
              <w:bottom w:val="single" w:sz="8" w:space="0" w:color="auto"/>
              <w:right w:val="single" w:sz="8" w:space="0" w:color="auto"/>
            </w:tcBorders>
            <w:shd w:val="clear" w:color="auto" w:fill="auto"/>
            <w:noWrap/>
            <w:vAlign w:val="center"/>
            <w:hideMark/>
          </w:tcPr>
          <w:p w14:paraId="27D19276" w14:textId="77777777" w:rsidR="00C11D9E" w:rsidRPr="00FD3F17" w:rsidRDefault="00C11D9E" w:rsidP="00C11D9E">
            <w:pPr>
              <w:spacing w:after="0" w:line="240" w:lineRule="auto"/>
              <w:jc w:val="center"/>
              <w:rPr>
                <w:rFonts w:eastAsia="DengXian"/>
                <w:color w:val="000000"/>
                <w:sz w:val="15"/>
                <w:szCs w:val="15"/>
              </w:rPr>
            </w:pPr>
            <w:r w:rsidRPr="00FD3F17">
              <w:rPr>
                <w:rFonts w:eastAsia="DengXian"/>
                <w:color w:val="000000"/>
                <w:sz w:val="15"/>
                <w:szCs w:val="15"/>
              </w:rPr>
              <w:t>25</w:t>
            </w:r>
          </w:p>
        </w:tc>
        <w:tc>
          <w:tcPr>
            <w:tcW w:w="223" w:type="pct"/>
            <w:tcBorders>
              <w:top w:val="nil"/>
              <w:left w:val="nil"/>
              <w:bottom w:val="single" w:sz="8" w:space="0" w:color="auto"/>
              <w:right w:val="single" w:sz="8" w:space="0" w:color="auto"/>
            </w:tcBorders>
            <w:shd w:val="clear" w:color="auto" w:fill="auto"/>
            <w:noWrap/>
            <w:vAlign w:val="center"/>
            <w:hideMark/>
          </w:tcPr>
          <w:p w14:paraId="2DEC812D" w14:textId="77777777" w:rsidR="00C11D9E" w:rsidRPr="00FD3F17" w:rsidRDefault="00C11D9E" w:rsidP="00C11D9E">
            <w:pPr>
              <w:spacing w:after="0" w:line="240" w:lineRule="auto"/>
              <w:jc w:val="center"/>
              <w:rPr>
                <w:rFonts w:eastAsia="DengXian"/>
                <w:color w:val="000000"/>
                <w:sz w:val="15"/>
                <w:szCs w:val="15"/>
              </w:rPr>
            </w:pPr>
            <w:r w:rsidRPr="00FD3F17">
              <w:rPr>
                <w:rFonts w:eastAsia="DengXian"/>
                <w:color w:val="000000"/>
                <w:sz w:val="15"/>
                <w:szCs w:val="15"/>
              </w:rPr>
              <w:t>606793</w:t>
            </w:r>
          </w:p>
        </w:tc>
        <w:tc>
          <w:tcPr>
            <w:tcW w:w="187" w:type="pct"/>
            <w:tcBorders>
              <w:top w:val="nil"/>
              <w:left w:val="nil"/>
              <w:bottom w:val="single" w:sz="8" w:space="0" w:color="auto"/>
              <w:right w:val="single" w:sz="8" w:space="0" w:color="auto"/>
            </w:tcBorders>
            <w:shd w:val="clear" w:color="auto" w:fill="auto"/>
            <w:noWrap/>
            <w:vAlign w:val="center"/>
            <w:hideMark/>
          </w:tcPr>
          <w:p w14:paraId="652459B0" w14:textId="77777777" w:rsidR="00C11D9E" w:rsidRPr="00FD3F17" w:rsidRDefault="00C11D9E" w:rsidP="00C11D9E">
            <w:pPr>
              <w:spacing w:after="0" w:line="240" w:lineRule="auto"/>
              <w:jc w:val="center"/>
              <w:rPr>
                <w:rFonts w:eastAsia="DengXian"/>
                <w:color w:val="000000"/>
                <w:sz w:val="15"/>
                <w:szCs w:val="15"/>
              </w:rPr>
            </w:pPr>
            <w:r w:rsidRPr="00FD3F17">
              <w:rPr>
                <w:rFonts w:eastAsia="DengXian"/>
                <w:color w:val="000000"/>
                <w:sz w:val="15"/>
                <w:szCs w:val="15"/>
              </w:rPr>
              <w:t>11</w:t>
            </w:r>
          </w:p>
        </w:tc>
        <w:tc>
          <w:tcPr>
            <w:tcW w:w="189" w:type="pct"/>
            <w:tcBorders>
              <w:top w:val="nil"/>
              <w:left w:val="nil"/>
              <w:bottom w:val="single" w:sz="8" w:space="0" w:color="auto"/>
              <w:right w:val="single" w:sz="8" w:space="0" w:color="auto"/>
            </w:tcBorders>
            <w:shd w:val="clear" w:color="auto" w:fill="auto"/>
            <w:noWrap/>
            <w:vAlign w:val="center"/>
            <w:hideMark/>
          </w:tcPr>
          <w:p w14:paraId="3E919393" w14:textId="77777777" w:rsidR="00C11D9E" w:rsidRPr="00FD3F17" w:rsidRDefault="00C11D9E" w:rsidP="00C11D9E">
            <w:pPr>
              <w:spacing w:after="0" w:line="240" w:lineRule="auto"/>
              <w:jc w:val="center"/>
              <w:rPr>
                <w:rFonts w:eastAsia="DengXian"/>
                <w:color w:val="000000"/>
                <w:sz w:val="15"/>
                <w:szCs w:val="15"/>
              </w:rPr>
            </w:pPr>
            <w:r w:rsidRPr="00FD3F17">
              <w:rPr>
                <w:rFonts w:eastAsia="DengXian"/>
                <w:color w:val="000000"/>
                <w:sz w:val="15"/>
                <w:szCs w:val="15"/>
              </w:rPr>
              <w:t>7792</w:t>
            </w:r>
          </w:p>
        </w:tc>
        <w:tc>
          <w:tcPr>
            <w:tcW w:w="343" w:type="pct"/>
            <w:tcBorders>
              <w:top w:val="nil"/>
              <w:left w:val="nil"/>
              <w:bottom w:val="single" w:sz="8" w:space="0" w:color="auto"/>
              <w:right w:val="single" w:sz="8" w:space="0" w:color="auto"/>
            </w:tcBorders>
            <w:shd w:val="clear" w:color="auto" w:fill="auto"/>
            <w:noWrap/>
            <w:vAlign w:val="center"/>
            <w:hideMark/>
          </w:tcPr>
          <w:p w14:paraId="71D731AF" w14:textId="77777777" w:rsidR="00C11D9E" w:rsidRPr="00FD3F17" w:rsidRDefault="00C11D9E" w:rsidP="00C11D9E">
            <w:pPr>
              <w:spacing w:after="0" w:line="240" w:lineRule="auto"/>
              <w:jc w:val="center"/>
              <w:rPr>
                <w:rFonts w:eastAsia="DengXian"/>
                <w:color w:val="000000"/>
                <w:sz w:val="15"/>
                <w:szCs w:val="15"/>
              </w:rPr>
            </w:pPr>
            <w:r w:rsidRPr="00FD3F17">
              <w:rPr>
                <w:rFonts w:eastAsia="DengXian"/>
                <w:color w:val="000000"/>
                <w:sz w:val="15"/>
                <w:szCs w:val="15"/>
              </w:rPr>
              <w:t>1.29[1.11,1.50]</w:t>
            </w:r>
          </w:p>
        </w:tc>
        <w:tc>
          <w:tcPr>
            <w:tcW w:w="204" w:type="pct"/>
            <w:tcBorders>
              <w:top w:val="nil"/>
              <w:left w:val="nil"/>
              <w:bottom w:val="single" w:sz="8" w:space="0" w:color="auto"/>
              <w:right w:val="single" w:sz="8" w:space="0" w:color="auto"/>
            </w:tcBorders>
            <w:shd w:val="clear" w:color="auto" w:fill="auto"/>
            <w:noWrap/>
            <w:vAlign w:val="center"/>
            <w:hideMark/>
          </w:tcPr>
          <w:p w14:paraId="679A0B1F" w14:textId="77777777" w:rsidR="00C11D9E" w:rsidRPr="00FD3F17" w:rsidRDefault="00C11D9E" w:rsidP="00C11D9E">
            <w:pPr>
              <w:spacing w:after="0" w:line="240" w:lineRule="auto"/>
              <w:jc w:val="center"/>
              <w:rPr>
                <w:rFonts w:eastAsia="DengXian"/>
                <w:color w:val="000000"/>
                <w:sz w:val="15"/>
                <w:szCs w:val="15"/>
              </w:rPr>
            </w:pPr>
            <w:r w:rsidRPr="00FD3F17">
              <w:rPr>
                <w:rFonts w:eastAsia="DengXian"/>
                <w:color w:val="000000"/>
                <w:sz w:val="15"/>
                <w:szCs w:val="15"/>
              </w:rPr>
              <w:t>81.70%</w:t>
            </w:r>
          </w:p>
        </w:tc>
        <w:tc>
          <w:tcPr>
            <w:tcW w:w="187" w:type="pct"/>
            <w:tcBorders>
              <w:top w:val="nil"/>
              <w:left w:val="nil"/>
              <w:bottom w:val="single" w:sz="8" w:space="0" w:color="auto"/>
              <w:right w:val="single" w:sz="8" w:space="0" w:color="auto"/>
            </w:tcBorders>
            <w:shd w:val="clear" w:color="auto" w:fill="auto"/>
            <w:noWrap/>
            <w:vAlign w:val="center"/>
            <w:hideMark/>
          </w:tcPr>
          <w:p w14:paraId="1BA98A8B" w14:textId="77777777" w:rsidR="00C11D9E" w:rsidRPr="00FD3F17" w:rsidRDefault="00C11D9E" w:rsidP="00C11D9E">
            <w:pPr>
              <w:spacing w:after="0" w:line="240" w:lineRule="auto"/>
              <w:jc w:val="center"/>
              <w:rPr>
                <w:rFonts w:eastAsia="DengXian"/>
                <w:color w:val="000000"/>
                <w:sz w:val="15"/>
                <w:szCs w:val="15"/>
              </w:rPr>
            </w:pPr>
            <w:r w:rsidRPr="00FD3F17">
              <w:rPr>
                <w:rFonts w:eastAsia="DengXian"/>
                <w:color w:val="000000"/>
                <w:sz w:val="15"/>
                <w:szCs w:val="15"/>
              </w:rPr>
              <w:t>4</w:t>
            </w:r>
          </w:p>
        </w:tc>
        <w:tc>
          <w:tcPr>
            <w:tcW w:w="189" w:type="pct"/>
            <w:tcBorders>
              <w:top w:val="nil"/>
              <w:left w:val="nil"/>
              <w:bottom w:val="single" w:sz="8" w:space="0" w:color="auto"/>
              <w:right w:val="single" w:sz="8" w:space="0" w:color="auto"/>
            </w:tcBorders>
            <w:shd w:val="clear" w:color="auto" w:fill="auto"/>
            <w:noWrap/>
            <w:vAlign w:val="center"/>
            <w:hideMark/>
          </w:tcPr>
          <w:p w14:paraId="5234A7A6" w14:textId="77777777" w:rsidR="00C11D9E" w:rsidRPr="00FD3F17" w:rsidRDefault="00C11D9E" w:rsidP="00C11D9E">
            <w:pPr>
              <w:spacing w:after="0" w:line="240" w:lineRule="auto"/>
              <w:jc w:val="center"/>
              <w:rPr>
                <w:rFonts w:eastAsia="DengXian"/>
                <w:color w:val="000000"/>
                <w:sz w:val="15"/>
                <w:szCs w:val="15"/>
              </w:rPr>
            </w:pPr>
            <w:r w:rsidRPr="00FD3F17">
              <w:rPr>
                <w:rFonts w:eastAsia="DengXian"/>
                <w:color w:val="000000"/>
                <w:sz w:val="15"/>
                <w:szCs w:val="15"/>
              </w:rPr>
              <w:t>4106</w:t>
            </w:r>
          </w:p>
        </w:tc>
        <w:tc>
          <w:tcPr>
            <w:tcW w:w="355" w:type="pct"/>
            <w:tcBorders>
              <w:top w:val="nil"/>
              <w:left w:val="nil"/>
              <w:bottom w:val="single" w:sz="8" w:space="0" w:color="auto"/>
              <w:right w:val="single" w:sz="8" w:space="0" w:color="auto"/>
            </w:tcBorders>
            <w:shd w:val="clear" w:color="auto" w:fill="auto"/>
            <w:noWrap/>
            <w:vAlign w:val="center"/>
            <w:hideMark/>
          </w:tcPr>
          <w:p w14:paraId="49106B23" w14:textId="77777777" w:rsidR="00C11D9E" w:rsidRPr="00FD3F17" w:rsidRDefault="00C11D9E" w:rsidP="00C11D9E">
            <w:pPr>
              <w:spacing w:after="0" w:line="240" w:lineRule="auto"/>
              <w:jc w:val="center"/>
              <w:rPr>
                <w:rFonts w:eastAsia="DengXian"/>
                <w:color w:val="000000"/>
                <w:sz w:val="15"/>
                <w:szCs w:val="15"/>
              </w:rPr>
            </w:pPr>
            <w:r w:rsidRPr="00FD3F17">
              <w:rPr>
                <w:rFonts w:eastAsia="DengXian"/>
                <w:color w:val="000000"/>
                <w:sz w:val="15"/>
                <w:szCs w:val="15"/>
              </w:rPr>
              <w:t>1.15[0.95,1.39]</w:t>
            </w:r>
          </w:p>
        </w:tc>
        <w:tc>
          <w:tcPr>
            <w:tcW w:w="204" w:type="pct"/>
            <w:tcBorders>
              <w:top w:val="nil"/>
              <w:left w:val="nil"/>
              <w:bottom w:val="single" w:sz="8" w:space="0" w:color="auto"/>
              <w:right w:val="single" w:sz="8" w:space="0" w:color="auto"/>
            </w:tcBorders>
            <w:shd w:val="clear" w:color="000000" w:fill="FFFFFF"/>
            <w:noWrap/>
            <w:vAlign w:val="center"/>
            <w:hideMark/>
          </w:tcPr>
          <w:p w14:paraId="15EB03C5" w14:textId="77777777" w:rsidR="00C11D9E" w:rsidRPr="00FD3F17" w:rsidRDefault="00C11D9E" w:rsidP="00C11D9E">
            <w:pPr>
              <w:spacing w:after="0" w:line="240" w:lineRule="auto"/>
              <w:jc w:val="center"/>
              <w:rPr>
                <w:rFonts w:eastAsia="DengXian"/>
                <w:color w:val="000000"/>
                <w:sz w:val="15"/>
                <w:szCs w:val="15"/>
              </w:rPr>
            </w:pPr>
            <w:r w:rsidRPr="00FD3F17">
              <w:rPr>
                <w:rFonts w:eastAsia="DengXian"/>
                <w:color w:val="000000"/>
                <w:sz w:val="15"/>
                <w:szCs w:val="15"/>
              </w:rPr>
              <w:t>84.40%</w:t>
            </w:r>
          </w:p>
        </w:tc>
        <w:tc>
          <w:tcPr>
            <w:tcW w:w="187" w:type="pct"/>
            <w:tcBorders>
              <w:top w:val="nil"/>
              <w:left w:val="nil"/>
              <w:bottom w:val="single" w:sz="8" w:space="0" w:color="auto"/>
              <w:right w:val="single" w:sz="8" w:space="0" w:color="auto"/>
            </w:tcBorders>
            <w:shd w:val="clear" w:color="auto" w:fill="auto"/>
            <w:noWrap/>
            <w:vAlign w:val="center"/>
            <w:hideMark/>
          </w:tcPr>
          <w:p w14:paraId="73FC5F2D" w14:textId="77777777" w:rsidR="00C11D9E" w:rsidRPr="00FD3F17" w:rsidRDefault="00C11D9E" w:rsidP="00C11D9E">
            <w:pPr>
              <w:spacing w:after="0" w:line="240" w:lineRule="auto"/>
              <w:jc w:val="center"/>
              <w:rPr>
                <w:rFonts w:eastAsia="DengXian"/>
                <w:color w:val="000000"/>
                <w:sz w:val="15"/>
                <w:szCs w:val="15"/>
              </w:rPr>
            </w:pPr>
            <w:r w:rsidRPr="00FD3F17">
              <w:rPr>
                <w:rFonts w:eastAsia="DengXian"/>
                <w:color w:val="000000"/>
                <w:sz w:val="15"/>
                <w:szCs w:val="15"/>
              </w:rPr>
              <w:t>13</w:t>
            </w:r>
          </w:p>
        </w:tc>
        <w:tc>
          <w:tcPr>
            <w:tcW w:w="200" w:type="pct"/>
            <w:tcBorders>
              <w:top w:val="nil"/>
              <w:left w:val="nil"/>
              <w:bottom w:val="single" w:sz="8" w:space="0" w:color="auto"/>
              <w:right w:val="single" w:sz="8" w:space="0" w:color="auto"/>
            </w:tcBorders>
            <w:shd w:val="clear" w:color="auto" w:fill="auto"/>
            <w:noWrap/>
            <w:vAlign w:val="center"/>
            <w:hideMark/>
          </w:tcPr>
          <w:p w14:paraId="33DC2D8C" w14:textId="77777777" w:rsidR="00C11D9E" w:rsidRPr="00FD3F17" w:rsidRDefault="00C11D9E" w:rsidP="00C11D9E">
            <w:pPr>
              <w:spacing w:after="0" w:line="240" w:lineRule="auto"/>
              <w:jc w:val="center"/>
              <w:rPr>
                <w:rFonts w:eastAsia="DengXian"/>
                <w:color w:val="000000"/>
                <w:sz w:val="15"/>
                <w:szCs w:val="15"/>
              </w:rPr>
            </w:pPr>
            <w:r w:rsidRPr="00FD3F17">
              <w:rPr>
                <w:rFonts w:eastAsia="DengXian"/>
                <w:color w:val="000000"/>
                <w:sz w:val="15"/>
                <w:szCs w:val="15"/>
              </w:rPr>
              <w:t>599000</w:t>
            </w:r>
          </w:p>
        </w:tc>
        <w:tc>
          <w:tcPr>
            <w:tcW w:w="343" w:type="pct"/>
            <w:tcBorders>
              <w:top w:val="nil"/>
              <w:left w:val="nil"/>
              <w:bottom w:val="single" w:sz="8" w:space="0" w:color="auto"/>
              <w:right w:val="single" w:sz="8" w:space="0" w:color="auto"/>
            </w:tcBorders>
            <w:shd w:val="clear" w:color="auto" w:fill="auto"/>
            <w:noWrap/>
            <w:vAlign w:val="center"/>
            <w:hideMark/>
          </w:tcPr>
          <w:p w14:paraId="20CC126D" w14:textId="77777777" w:rsidR="00C11D9E" w:rsidRPr="00FD3F17" w:rsidRDefault="00C11D9E" w:rsidP="00C11D9E">
            <w:pPr>
              <w:spacing w:after="0" w:line="240" w:lineRule="auto"/>
              <w:jc w:val="center"/>
              <w:rPr>
                <w:rFonts w:eastAsia="DengXian"/>
                <w:color w:val="000000"/>
                <w:sz w:val="15"/>
                <w:szCs w:val="15"/>
              </w:rPr>
            </w:pPr>
            <w:r w:rsidRPr="00FD3F17">
              <w:rPr>
                <w:rFonts w:eastAsia="DengXian"/>
                <w:color w:val="000000"/>
                <w:sz w:val="15"/>
                <w:szCs w:val="15"/>
              </w:rPr>
              <w:t>1.54[1.48,1.60]</w:t>
            </w:r>
          </w:p>
        </w:tc>
        <w:tc>
          <w:tcPr>
            <w:tcW w:w="204" w:type="pct"/>
            <w:tcBorders>
              <w:top w:val="nil"/>
              <w:left w:val="nil"/>
              <w:bottom w:val="single" w:sz="8" w:space="0" w:color="auto"/>
              <w:right w:val="single" w:sz="8" w:space="0" w:color="auto"/>
            </w:tcBorders>
            <w:shd w:val="clear" w:color="000000" w:fill="FFFFFF"/>
            <w:noWrap/>
            <w:vAlign w:val="center"/>
            <w:hideMark/>
          </w:tcPr>
          <w:p w14:paraId="4FEBACC6" w14:textId="77777777" w:rsidR="00C11D9E" w:rsidRPr="00FD3F17" w:rsidRDefault="00C11D9E" w:rsidP="00C11D9E">
            <w:pPr>
              <w:spacing w:after="0" w:line="240" w:lineRule="auto"/>
              <w:jc w:val="center"/>
              <w:rPr>
                <w:rFonts w:eastAsia="DengXian"/>
                <w:color w:val="000000"/>
                <w:sz w:val="15"/>
                <w:szCs w:val="15"/>
              </w:rPr>
            </w:pPr>
            <w:r w:rsidRPr="00FD3F17">
              <w:rPr>
                <w:rFonts w:eastAsia="DengXian"/>
                <w:color w:val="000000"/>
                <w:sz w:val="15"/>
                <w:szCs w:val="15"/>
              </w:rPr>
              <w:t>98.00%</w:t>
            </w:r>
          </w:p>
        </w:tc>
        <w:tc>
          <w:tcPr>
            <w:tcW w:w="187" w:type="pct"/>
            <w:tcBorders>
              <w:top w:val="nil"/>
              <w:left w:val="single" w:sz="4" w:space="0" w:color="auto"/>
              <w:bottom w:val="single" w:sz="4" w:space="0" w:color="auto"/>
              <w:right w:val="single" w:sz="4" w:space="0" w:color="auto"/>
            </w:tcBorders>
            <w:shd w:val="clear" w:color="auto" w:fill="FFFFFF" w:themeFill="background1"/>
            <w:noWrap/>
            <w:vAlign w:val="center"/>
            <w:hideMark/>
          </w:tcPr>
          <w:p w14:paraId="1F500538" w14:textId="77777777" w:rsidR="00C11D9E" w:rsidRPr="00270C7E" w:rsidRDefault="00C11D9E" w:rsidP="00C11D9E">
            <w:pPr>
              <w:spacing w:after="0" w:line="240" w:lineRule="auto"/>
              <w:jc w:val="center"/>
              <w:rPr>
                <w:rFonts w:eastAsia="DengXian"/>
                <w:color w:val="000000"/>
                <w:sz w:val="16"/>
                <w:szCs w:val="16"/>
              </w:rPr>
            </w:pPr>
            <w:r w:rsidRPr="00270C7E">
              <w:rPr>
                <w:rFonts w:eastAsia="DengXian"/>
                <w:color w:val="000000"/>
                <w:sz w:val="16"/>
                <w:szCs w:val="16"/>
              </w:rPr>
              <w:t>6</w:t>
            </w:r>
          </w:p>
        </w:tc>
        <w:tc>
          <w:tcPr>
            <w:tcW w:w="210" w:type="pct"/>
            <w:tcBorders>
              <w:top w:val="nil"/>
              <w:left w:val="nil"/>
              <w:bottom w:val="nil"/>
              <w:right w:val="single" w:sz="4" w:space="0" w:color="auto"/>
            </w:tcBorders>
            <w:shd w:val="clear" w:color="auto" w:fill="FFFFFF" w:themeFill="background1"/>
            <w:noWrap/>
            <w:vAlign w:val="center"/>
            <w:hideMark/>
          </w:tcPr>
          <w:p w14:paraId="5BE4EE4A" w14:textId="77777777" w:rsidR="00C11D9E" w:rsidRPr="00270C7E" w:rsidRDefault="00C11D9E" w:rsidP="00C11D9E">
            <w:pPr>
              <w:spacing w:after="0" w:line="240" w:lineRule="auto"/>
              <w:jc w:val="center"/>
              <w:rPr>
                <w:rFonts w:eastAsia="DengXian"/>
                <w:color w:val="000000"/>
                <w:sz w:val="16"/>
                <w:szCs w:val="16"/>
              </w:rPr>
            </w:pPr>
            <w:r w:rsidRPr="00270C7E">
              <w:rPr>
                <w:rFonts w:eastAsia="DengXian"/>
                <w:color w:val="000000"/>
                <w:sz w:val="16"/>
                <w:szCs w:val="16"/>
              </w:rPr>
              <w:t>586317</w:t>
            </w:r>
          </w:p>
        </w:tc>
        <w:tc>
          <w:tcPr>
            <w:tcW w:w="362" w:type="pct"/>
            <w:tcBorders>
              <w:top w:val="nil"/>
              <w:left w:val="nil"/>
              <w:bottom w:val="single" w:sz="4" w:space="0" w:color="auto"/>
              <w:right w:val="single" w:sz="4" w:space="0" w:color="auto"/>
            </w:tcBorders>
            <w:shd w:val="clear" w:color="auto" w:fill="FFFFFF" w:themeFill="background1"/>
            <w:noWrap/>
            <w:vAlign w:val="center"/>
            <w:hideMark/>
          </w:tcPr>
          <w:p w14:paraId="78966884" w14:textId="77777777" w:rsidR="00C11D9E" w:rsidRPr="00270C7E" w:rsidRDefault="00C11D9E" w:rsidP="00C11D9E">
            <w:pPr>
              <w:spacing w:after="0" w:line="240" w:lineRule="auto"/>
              <w:jc w:val="center"/>
              <w:rPr>
                <w:rFonts w:eastAsia="DengXian"/>
                <w:color w:val="000000"/>
                <w:sz w:val="16"/>
                <w:szCs w:val="16"/>
              </w:rPr>
            </w:pPr>
            <w:r w:rsidRPr="00270C7E">
              <w:rPr>
                <w:rFonts w:eastAsia="DengXian"/>
                <w:color w:val="000000"/>
                <w:sz w:val="16"/>
                <w:szCs w:val="16"/>
              </w:rPr>
              <w:t>1.09[1.03,1.15]</w:t>
            </w:r>
          </w:p>
        </w:tc>
        <w:tc>
          <w:tcPr>
            <w:tcW w:w="214" w:type="pct"/>
            <w:tcBorders>
              <w:top w:val="nil"/>
              <w:left w:val="nil"/>
              <w:bottom w:val="single" w:sz="4" w:space="0" w:color="auto"/>
              <w:right w:val="single" w:sz="4" w:space="0" w:color="auto"/>
            </w:tcBorders>
            <w:shd w:val="clear" w:color="auto" w:fill="FFFFFF" w:themeFill="background1"/>
            <w:noWrap/>
            <w:vAlign w:val="center"/>
            <w:hideMark/>
          </w:tcPr>
          <w:p w14:paraId="3D3495C7" w14:textId="77777777" w:rsidR="00C11D9E" w:rsidRPr="00270C7E" w:rsidRDefault="00C11D9E" w:rsidP="00C11D9E">
            <w:pPr>
              <w:spacing w:after="0" w:line="240" w:lineRule="auto"/>
              <w:jc w:val="center"/>
              <w:rPr>
                <w:rFonts w:eastAsia="DengXian"/>
                <w:color w:val="000000"/>
                <w:sz w:val="16"/>
                <w:szCs w:val="16"/>
              </w:rPr>
            </w:pPr>
            <w:r w:rsidRPr="00270C7E">
              <w:rPr>
                <w:rFonts w:eastAsia="DengXian"/>
                <w:color w:val="000000"/>
                <w:sz w:val="16"/>
                <w:szCs w:val="16"/>
              </w:rPr>
              <w:t>34.10%</w:t>
            </w:r>
          </w:p>
        </w:tc>
        <w:tc>
          <w:tcPr>
            <w:tcW w:w="317" w:type="pct"/>
            <w:tcBorders>
              <w:top w:val="nil"/>
              <w:left w:val="nil"/>
              <w:bottom w:val="single" w:sz="4" w:space="0" w:color="auto"/>
              <w:right w:val="single" w:sz="4" w:space="0" w:color="auto"/>
            </w:tcBorders>
            <w:shd w:val="clear" w:color="auto" w:fill="FFFFFF" w:themeFill="background1"/>
          </w:tcPr>
          <w:p w14:paraId="522BC2BB" w14:textId="0312D45D" w:rsidR="00C11D9E" w:rsidRPr="00270C7E" w:rsidRDefault="00C11D9E" w:rsidP="00C11D9E">
            <w:pPr>
              <w:spacing w:after="0" w:line="240" w:lineRule="auto"/>
              <w:jc w:val="center"/>
              <w:rPr>
                <w:rFonts w:eastAsia="DengXian"/>
                <w:color w:val="000000"/>
                <w:sz w:val="16"/>
                <w:szCs w:val="16"/>
              </w:rPr>
            </w:pPr>
            <w:r w:rsidRPr="00EE4161">
              <w:rPr>
                <w:rFonts w:eastAsia="DengXian" w:hint="eastAsia"/>
                <w:color w:val="000000"/>
                <w:sz w:val="16"/>
                <w:szCs w:val="16"/>
              </w:rPr>
              <w:t>l</w:t>
            </w:r>
            <w:r w:rsidRPr="00EE4161">
              <w:rPr>
                <w:rFonts w:eastAsia="DengXian"/>
                <w:color w:val="000000"/>
                <w:sz w:val="16"/>
                <w:szCs w:val="16"/>
              </w:rPr>
              <w:t>ow</w:t>
            </w:r>
          </w:p>
        </w:tc>
      </w:tr>
      <w:tr w:rsidR="00417F4B" w:rsidRPr="00FD3F17" w14:paraId="44F309FC" w14:textId="73DA5307" w:rsidTr="00C70D3E">
        <w:trPr>
          <w:trHeight w:val="288"/>
          <w:jc w:val="center"/>
        </w:trPr>
        <w:tc>
          <w:tcPr>
            <w:tcW w:w="461" w:type="pct"/>
            <w:tcBorders>
              <w:top w:val="nil"/>
              <w:left w:val="single" w:sz="8" w:space="0" w:color="auto"/>
              <w:bottom w:val="single" w:sz="8" w:space="0" w:color="auto"/>
              <w:right w:val="single" w:sz="8" w:space="0" w:color="auto"/>
            </w:tcBorders>
            <w:shd w:val="clear" w:color="auto" w:fill="auto"/>
            <w:noWrap/>
            <w:vAlign w:val="center"/>
            <w:hideMark/>
          </w:tcPr>
          <w:p w14:paraId="570609D2" w14:textId="77777777" w:rsidR="00C11D9E" w:rsidRPr="00FD3F17" w:rsidRDefault="00C11D9E" w:rsidP="00C11D9E">
            <w:pPr>
              <w:spacing w:after="0" w:line="240" w:lineRule="auto"/>
              <w:rPr>
                <w:rFonts w:eastAsia="DengXian"/>
                <w:color w:val="000000"/>
                <w:sz w:val="13"/>
                <w:szCs w:val="13"/>
              </w:rPr>
            </w:pPr>
            <w:r w:rsidRPr="00FD3F17">
              <w:rPr>
                <w:rFonts w:eastAsia="DengXian"/>
                <w:color w:val="000000"/>
                <w:sz w:val="13"/>
                <w:szCs w:val="13"/>
              </w:rPr>
              <w:t>Ectopic pregnancy</w:t>
            </w:r>
          </w:p>
        </w:tc>
        <w:tc>
          <w:tcPr>
            <w:tcW w:w="232" w:type="pct"/>
            <w:tcBorders>
              <w:top w:val="nil"/>
              <w:left w:val="nil"/>
              <w:bottom w:val="single" w:sz="8" w:space="0" w:color="auto"/>
              <w:right w:val="single" w:sz="8" w:space="0" w:color="auto"/>
            </w:tcBorders>
            <w:shd w:val="clear" w:color="auto" w:fill="auto"/>
            <w:noWrap/>
            <w:vAlign w:val="center"/>
            <w:hideMark/>
          </w:tcPr>
          <w:p w14:paraId="1DB39F5F" w14:textId="77777777" w:rsidR="00C11D9E" w:rsidRPr="00FD3F17" w:rsidRDefault="00C11D9E" w:rsidP="00C11D9E">
            <w:pPr>
              <w:spacing w:after="0" w:line="240" w:lineRule="auto"/>
              <w:jc w:val="center"/>
              <w:rPr>
                <w:rFonts w:eastAsia="DengXian"/>
                <w:color w:val="000000"/>
                <w:sz w:val="15"/>
                <w:szCs w:val="15"/>
              </w:rPr>
            </w:pPr>
            <w:r w:rsidRPr="00FD3F17">
              <w:rPr>
                <w:rFonts w:eastAsia="DengXian"/>
                <w:color w:val="000000"/>
                <w:sz w:val="15"/>
                <w:szCs w:val="15"/>
              </w:rPr>
              <w:t>31</w:t>
            </w:r>
          </w:p>
        </w:tc>
        <w:tc>
          <w:tcPr>
            <w:tcW w:w="223" w:type="pct"/>
            <w:tcBorders>
              <w:top w:val="nil"/>
              <w:left w:val="nil"/>
              <w:bottom w:val="single" w:sz="8" w:space="0" w:color="auto"/>
              <w:right w:val="single" w:sz="8" w:space="0" w:color="auto"/>
            </w:tcBorders>
            <w:shd w:val="clear" w:color="auto" w:fill="auto"/>
            <w:noWrap/>
            <w:vAlign w:val="center"/>
            <w:hideMark/>
          </w:tcPr>
          <w:p w14:paraId="0EF5D070" w14:textId="77777777" w:rsidR="00C11D9E" w:rsidRPr="00FD3F17" w:rsidRDefault="00C11D9E" w:rsidP="00C11D9E">
            <w:pPr>
              <w:spacing w:after="0" w:line="240" w:lineRule="auto"/>
              <w:jc w:val="center"/>
              <w:rPr>
                <w:rFonts w:eastAsia="DengXian"/>
                <w:color w:val="000000"/>
                <w:sz w:val="15"/>
                <w:szCs w:val="15"/>
              </w:rPr>
            </w:pPr>
            <w:r w:rsidRPr="00FD3F17">
              <w:rPr>
                <w:rFonts w:eastAsia="DengXian"/>
                <w:color w:val="000000"/>
                <w:sz w:val="15"/>
                <w:szCs w:val="15"/>
              </w:rPr>
              <w:t>619271</w:t>
            </w:r>
          </w:p>
        </w:tc>
        <w:tc>
          <w:tcPr>
            <w:tcW w:w="187" w:type="pct"/>
            <w:tcBorders>
              <w:top w:val="nil"/>
              <w:left w:val="nil"/>
              <w:bottom w:val="single" w:sz="8" w:space="0" w:color="auto"/>
              <w:right w:val="single" w:sz="8" w:space="0" w:color="auto"/>
            </w:tcBorders>
            <w:shd w:val="clear" w:color="auto" w:fill="auto"/>
            <w:noWrap/>
            <w:vAlign w:val="center"/>
            <w:hideMark/>
          </w:tcPr>
          <w:p w14:paraId="074A12C3" w14:textId="77777777" w:rsidR="00C11D9E" w:rsidRPr="00FD3F17" w:rsidRDefault="00C11D9E" w:rsidP="00C11D9E">
            <w:pPr>
              <w:spacing w:after="0" w:line="240" w:lineRule="auto"/>
              <w:jc w:val="center"/>
              <w:rPr>
                <w:rFonts w:eastAsia="DengXian"/>
                <w:color w:val="000000"/>
                <w:sz w:val="15"/>
                <w:szCs w:val="15"/>
              </w:rPr>
            </w:pPr>
            <w:r w:rsidRPr="00FD3F17">
              <w:rPr>
                <w:rFonts w:eastAsia="DengXian"/>
                <w:color w:val="000000"/>
                <w:sz w:val="15"/>
                <w:szCs w:val="15"/>
              </w:rPr>
              <w:t>25</w:t>
            </w:r>
          </w:p>
        </w:tc>
        <w:tc>
          <w:tcPr>
            <w:tcW w:w="189" w:type="pct"/>
            <w:tcBorders>
              <w:top w:val="nil"/>
              <w:left w:val="nil"/>
              <w:bottom w:val="single" w:sz="8" w:space="0" w:color="auto"/>
              <w:right w:val="single" w:sz="8" w:space="0" w:color="auto"/>
            </w:tcBorders>
            <w:shd w:val="clear" w:color="auto" w:fill="auto"/>
            <w:noWrap/>
            <w:vAlign w:val="center"/>
            <w:hideMark/>
          </w:tcPr>
          <w:p w14:paraId="3FBE6D8D" w14:textId="77777777" w:rsidR="00C11D9E" w:rsidRPr="00FD3F17" w:rsidRDefault="00C11D9E" w:rsidP="00C11D9E">
            <w:pPr>
              <w:spacing w:after="0" w:line="240" w:lineRule="auto"/>
              <w:jc w:val="center"/>
              <w:rPr>
                <w:rFonts w:eastAsia="DengXian"/>
                <w:color w:val="000000"/>
                <w:sz w:val="15"/>
                <w:szCs w:val="15"/>
              </w:rPr>
            </w:pPr>
            <w:r w:rsidRPr="00FD3F17">
              <w:rPr>
                <w:rFonts w:eastAsia="DengXian"/>
                <w:color w:val="000000"/>
                <w:sz w:val="15"/>
                <w:szCs w:val="15"/>
              </w:rPr>
              <w:t>14573</w:t>
            </w:r>
          </w:p>
        </w:tc>
        <w:tc>
          <w:tcPr>
            <w:tcW w:w="343" w:type="pct"/>
            <w:tcBorders>
              <w:top w:val="nil"/>
              <w:left w:val="nil"/>
              <w:bottom w:val="single" w:sz="8" w:space="0" w:color="auto"/>
              <w:right w:val="single" w:sz="8" w:space="0" w:color="auto"/>
            </w:tcBorders>
            <w:shd w:val="clear" w:color="auto" w:fill="auto"/>
            <w:noWrap/>
            <w:vAlign w:val="center"/>
            <w:hideMark/>
          </w:tcPr>
          <w:p w14:paraId="077D823C" w14:textId="01C0FA90" w:rsidR="00C11D9E" w:rsidRPr="00FD3F17" w:rsidRDefault="00B82765" w:rsidP="00C11D9E">
            <w:pPr>
              <w:spacing w:after="0" w:line="240" w:lineRule="auto"/>
              <w:jc w:val="center"/>
              <w:rPr>
                <w:rFonts w:eastAsia="DengXian"/>
                <w:color w:val="000000"/>
                <w:sz w:val="15"/>
                <w:szCs w:val="15"/>
              </w:rPr>
            </w:pPr>
            <w:r>
              <w:rPr>
                <w:rFonts w:eastAsia="DengXian"/>
                <w:color w:val="000000"/>
                <w:sz w:val="15"/>
                <w:szCs w:val="15"/>
              </w:rPr>
              <w:t>3.24[2.95, 3.55]</w:t>
            </w:r>
          </w:p>
        </w:tc>
        <w:tc>
          <w:tcPr>
            <w:tcW w:w="204" w:type="pct"/>
            <w:tcBorders>
              <w:top w:val="nil"/>
              <w:left w:val="nil"/>
              <w:bottom w:val="single" w:sz="8" w:space="0" w:color="auto"/>
              <w:right w:val="single" w:sz="8" w:space="0" w:color="auto"/>
            </w:tcBorders>
            <w:shd w:val="clear" w:color="auto" w:fill="auto"/>
            <w:noWrap/>
            <w:vAlign w:val="center"/>
            <w:hideMark/>
          </w:tcPr>
          <w:p w14:paraId="74F9DA43" w14:textId="6359234D" w:rsidR="00C11D9E" w:rsidRPr="00FD3F17" w:rsidRDefault="00B82765" w:rsidP="00C11D9E">
            <w:pPr>
              <w:spacing w:after="0" w:line="240" w:lineRule="auto"/>
              <w:jc w:val="center"/>
              <w:rPr>
                <w:rFonts w:eastAsia="DengXian"/>
                <w:color w:val="000000"/>
                <w:sz w:val="15"/>
                <w:szCs w:val="15"/>
              </w:rPr>
            </w:pPr>
            <w:r>
              <w:rPr>
                <w:rFonts w:eastAsia="DengXian"/>
                <w:color w:val="000000"/>
                <w:sz w:val="15"/>
                <w:szCs w:val="15"/>
              </w:rPr>
              <w:t>87.00</w:t>
            </w:r>
            <w:r w:rsidR="00C11D9E" w:rsidRPr="00FD3F17">
              <w:rPr>
                <w:rFonts w:eastAsia="DengXian"/>
                <w:color w:val="000000"/>
                <w:sz w:val="15"/>
                <w:szCs w:val="15"/>
              </w:rPr>
              <w:t>0%</w:t>
            </w:r>
          </w:p>
        </w:tc>
        <w:tc>
          <w:tcPr>
            <w:tcW w:w="187" w:type="pct"/>
            <w:tcBorders>
              <w:top w:val="nil"/>
              <w:left w:val="nil"/>
              <w:bottom w:val="single" w:sz="8" w:space="0" w:color="auto"/>
              <w:right w:val="single" w:sz="8" w:space="0" w:color="auto"/>
            </w:tcBorders>
            <w:shd w:val="clear" w:color="auto" w:fill="auto"/>
            <w:noWrap/>
            <w:vAlign w:val="center"/>
            <w:hideMark/>
          </w:tcPr>
          <w:p w14:paraId="30372B76" w14:textId="77777777" w:rsidR="00C11D9E" w:rsidRPr="00FD3F17" w:rsidRDefault="00C11D9E" w:rsidP="00C11D9E">
            <w:pPr>
              <w:spacing w:after="0" w:line="240" w:lineRule="auto"/>
              <w:jc w:val="center"/>
              <w:rPr>
                <w:rFonts w:eastAsia="DengXian"/>
                <w:color w:val="000000"/>
                <w:sz w:val="15"/>
                <w:szCs w:val="15"/>
              </w:rPr>
            </w:pPr>
            <w:r w:rsidRPr="00FD3F17">
              <w:rPr>
                <w:rFonts w:eastAsia="DengXian"/>
                <w:color w:val="000000"/>
                <w:sz w:val="15"/>
                <w:szCs w:val="15"/>
              </w:rPr>
              <w:t>10</w:t>
            </w:r>
          </w:p>
        </w:tc>
        <w:tc>
          <w:tcPr>
            <w:tcW w:w="189" w:type="pct"/>
            <w:tcBorders>
              <w:top w:val="nil"/>
              <w:left w:val="nil"/>
              <w:bottom w:val="single" w:sz="8" w:space="0" w:color="auto"/>
              <w:right w:val="single" w:sz="8" w:space="0" w:color="auto"/>
            </w:tcBorders>
            <w:shd w:val="clear" w:color="auto" w:fill="auto"/>
            <w:noWrap/>
            <w:vAlign w:val="center"/>
            <w:hideMark/>
          </w:tcPr>
          <w:p w14:paraId="4F8B0FBB" w14:textId="77777777" w:rsidR="00C11D9E" w:rsidRPr="00FD3F17" w:rsidRDefault="00C11D9E" w:rsidP="00C11D9E">
            <w:pPr>
              <w:spacing w:after="0" w:line="240" w:lineRule="auto"/>
              <w:jc w:val="center"/>
              <w:rPr>
                <w:rFonts w:eastAsia="DengXian"/>
                <w:color w:val="000000"/>
                <w:sz w:val="15"/>
                <w:szCs w:val="15"/>
              </w:rPr>
            </w:pPr>
            <w:r w:rsidRPr="00FD3F17">
              <w:rPr>
                <w:rFonts w:eastAsia="DengXian"/>
                <w:color w:val="000000"/>
                <w:sz w:val="15"/>
                <w:szCs w:val="15"/>
              </w:rPr>
              <w:t>10480</w:t>
            </w:r>
          </w:p>
        </w:tc>
        <w:tc>
          <w:tcPr>
            <w:tcW w:w="355" w:type="pct"/>
            <w:tcBorders>
              <w:top w:val="nil"/>
              <w:left w:val="nil"/>
              <w:bottom w:val="single" w:sz="8" w:space="0" w:color="auto"/>
              <w:right w:val="single" w:sz="8" w:space="0" w:color="auto"/>
            </w:tcBorders>
            <w:shd w:val="clear" w:color="auto" w:fill="auto"/>
            <w:noWrap/>
            <w:vAlign w:val="center"/>
            <w:hideMark/>
          </w:tcPr>
          <w:p w14:paraId="24E745D0" w14:textId="77777777" w:rsidR="00C11D9E" w:rsidRPr="00FD3F17" w:rsidRDefault="00C11D9E" w:rsidP="00C11D9E">
            <w:pPr>
              <w:spacing w:after="0" w:line="240" w:lineRule="auto"/>
              <w:jc w:val="center"/>
              <w:rPr>
                <w:rFonts w:eastAsia="DengXian"/>
                <w:color w:val="000000"/>
                <w:sz w:val="15"/>
                <w:szCs w:val="15"/>
              </w:rPr>
            </w:pPr>
            <w:r w:rsidRPr="00FD3F17">
              <w:rPr>
                <w:rFonts w:eastAsia="DengXian"/>
                <w:color w:val="000000"/>
                <w:sz w:val="15"/>
                <w:szCs w:val="15"/>
              </w:rPr>
              <w:t>2.82[2.52,3.16]</w:t>
            </w:r>
          </w:p>
        </w:tc>
        <w:tc>
          <w:tcPr>
            <w:tcW w:w="204" w:type="pct"/>
            <w:tcBorders>
              <w:top w:val="nil"/>
              <w:left w:val="nil"/>
              <w:bottom w:val="single" w:sz="8" w:space="0" w:color="auto"/>
              <w:right w:val="single" w:sz="8" w:space="0" w:color="auto"/>
            </w:tcBorders>
            <w:shd w:val="clear" w:color="000000" w:fill="FFFFFF"/>
            <w:noWrap/>
            <w:vAlign w:val="center"/>
            <w:hideMark/>
          </w:tcPr>
          <w:p w14:paraId="576DFDF9" w14:textId="77777777" w:rsidR="00C11D9E" w:rsidRPr="00FD3F17" w:rsidRDefault="00C11D9E" w:rsidP="00C11D9E">
            <w:pPr>
              <w:spacing w:after="0" w:line="240" w:lineRule="auto"/>
              <w:jc w:val="center"/>
              <w:rPr>
                <w:rFonts w:eastAsia="DengXian"/>
                <w:color w:val="000000"/>
                <w:sz w:val="15"/>
                <w:szCs w:val="15"/>
              </w:rPr>
            </w:pPr>
            <w:r w:rsidRPr="00FD3F17">
              <w:rPr>
                <w:rFonts w:eastAsia="DengXian"/>
                <w:color w:val="000000"/>
                <w:sz w:val="15"/>
                <w:szCs w:val="15"/>
              </w:rPr>
              <w:t>83.20%</w:t>
            </w:r>
          </w:p>
        </w:tc>
        <w:tc>
          <w:tcPr>
            <w:tcW w:w="187" w:type="pct"/>
            <w:tcBorders>
              <w:top w:val="nil"/>
              <w:left w:val="nil"/>
              <w:bottom w:val="single" w:sz="8" w:space="0" w:color="auto"/>
              <w:right w:val="single" w:sz="8" w:space="0" w:color="auto"/>
            </w:tcBorders>
            <w:shd w:val="clear" w:color="auto" w:fill="auto"/>
            <w:noWrap/>
            <w:vAlign w:val="center"/>
            <w:hideMark/>
          </w:tcPr>
          <w:p w14:paraId="31B52940" w14:textId="77777777" w:rsidR="00C11D9E" w:rsidRPr="00FD3F17" w:rsidRDefault="00C11D9E" w:rsidP="00C11D9E">
            <w:pPr>
              <w:spacing w:after="0" w:line="240" w:lineRule="auto"/>
              <w:jc w:val="center"/>
              <w:rPr>
                <w:rFonts w:eastAsia="DengXian"/>
                <w:color w:val="000000"/>
                <w:sz w:val="15"/>
                <w:szCs w:val="15"/>
              </w:rPr>
            </w:pPr>
            <w:r w:rsidRPr="00FD3F17">
              <w:rPr>
                <w:rFonts w:eastAsia="DengXian"/>
                <w:color w:val="000000"/>
                <w:sz w:val="15"/>
                <w:szCs w:val="15"/>
              </w:rPr>
              <w:t>5</w:t>
            </w:r>
          </w:p>
        </w:tc>
        <w:tc>
          <w:tcPr>
            <w:tcW w:w="200" w:type="pct"/>
            <w:tcBorders>
              <w:top w:val="nil"/>
              <w:left w:val="nil"/>
              <w:bottom w:val="single" w:sz="8" w:space="0" w:color="auto"/>
              <w:right w:val="single" w:sz="8" w:space="0" w:color="auto"/>
            </w:tcBorders>
            <w:shd w:val="clear" w:color="auto" w:fill="auto"/>
            <w:noWrap/>
            <w:vAlign w:val="center"/>
            <w:hideMark/>
          </w:tcPr>
          <w:p w14:paraId="0DFC5664" w14:textId="77777777" w:rsidR="00C11D9E" w:rsidRPr="00FD3F17" w:rsidRDefault="00C11D9E" w:rsidP="00C11D9E">
            <w:pPr>
              <w:spacing w:after="0" w:line="240" w:lineRule="auto"/>
              <w:jc w:val="center"/>
              <w:rPr>
                <w:rFonts w:eastAsia="DengXian"/>
                <w:color w:val="000000"/>
                <w:sz w:val="15"/>
                <w:szCs w:val="15"/>
              </w:rPr>
            </w:pPr>
            <w:r w:rsidRPr="00FD3F17">
              <w:rPr>
                <w:rFonts w:eastAsia="DengXian"/>
                <w:color w:val="000000"/>
                <w:sz w:val="15"/>
                <w:szCs w:val="15"/>
              </w:rPr>
              <w:t>604697</w:t>
            </w:r>
          </w:p>
        </w:tc>
        <w:tc>
          <w:tcPr>
            <w:tcW w:w="343" w:type="pct"/>
            <w:tcBorders>
              <w:top w:val="nil"/>
              <w:left w:val="nil"/>
              <w:bottom w:val="single" w:sz="8" w:space="0" w:color="auto"/>
              <w:right w:val="single" w:sz="8" w:space="0" w:color="auto"/>
            </w:tcBorders>
            <w:shd w:val="clear" w:color="auto" w:fill="auto"/>
            <w:noWrap/>
            <w:vAlign w:val="center"/>
            <w:hideMark/>
          </w:tcPr>
          <w:p w14:paraId="248B0183" w14:textId="77777777" w:rsidR="00C11D9E" w:rsidRPr="00FD3F17" w:rsidRDefault="00C11D9E" w:rsidP="00C11D9E">
            <w:pPr>
              <w:spacing w:after="0" w:line="240" w:lineRule="auto"/>
              <w:jc w:val="center"/>
              <w:rPr>
                <w:rFonts w:eastAsia="DengXian"/>
                <w:color w:val="000000"/>
                <w:sz w:val="15"/>
                <w:szCs w:val="15"/>
              </w:rPr>
            </w:pPr>
            <w:r w:rsidRPr="00FD3F17">
              <w:rPr>
                <w:rFonts w:eastAsia="DengXian"/>
                <w:color w:val="000000"/>
                <w:sz w:val="15"/>
                <w:szCs w:val="15"/>
              </w:rPr>
              <w:t>1.67[1.64,1.70]</w:t>
            </w:r>
          </w:p>
        </w:tc>
        <w:tc>
          <w:tcPr>
            <w:tcW w:w="204" w:type="pct"/>
            <w:tcBorders>
              <w:top w:val="nil"/>
              <w:left w:val="nil"/>
              <w:bottom w:val="single" w:sz="8" w:space="0" w:color="auto"/>
              <w:right w:val="single" w:sz="8" w:space="0" w:color="auto"/>
            </w:tcBorders>
            <w:shd w:val="clear" w:color="auto" w:fill="auto"/>
            <w:noWrap/>
            <w:vAlign w:val="center"/>
            <w:hideMark/>
          </w:tcPr>
          <w:p w14:paraId="03C5C780" w14:textId="77777777" w:rsidR="00C11D9E" w:rsidRPr="00FD3F17" w:rsidRDefault="00C11D9E" w:rsidP="00C11D9E">
            <w:pPr>
              <w:spacing w:after="0" w:line="240" w:lineRule="auto"/>
              <w:jc w:val="center"/>
              <w:rPr>
                <w:rFonts w:eastAsia="DengXian"/>
                <w:color w:val="000000"/>
                <w:sz w:val="15"/>
                <w:szCs w:val="15"/>
              </w:rPr>
            </w:pPr>
            <w:r w:rsidRPr="00FD3F17">
              <w:rPr>
                <w:rFonts w:eastAsia="DengXian"/>
                <w:color w:val="000000"/>
                <w:sz w:val="15"/>
                <w:szCs w:val="15"/>
              </w:rPr>
              <w:t>89.40%</w:t>
            </w:r>
          </w:p>
        </w:tc>
        <w:tc>
          <w:tcPr>
            <w:tcW w:w="187" w:type="pct"/>
            <w:tcBorders>
              <w:top w:val="nil"/>
              <w:left w:val="single" w:sz="4" w:space="0" w:color="auto"/>
              <w:bottom w:val="single" w:sz="4" w:space="0" w:color="auto"/>
              <w:right w:val="single" w:sz="4" w:space="0" w:color="auto"/>
            </w:tcBorders>
            <w:shd w:val="clear" w:color="auto" w:fill="FFFFFF" w:themeFill="background1"/>
            <w:noWrap/>
            <w:vAlign w:val="center"/>
            <w:hideMark/>
          </w:tcPr>
          <w:p w14:paraId="558322DC" w14:textId="77777777" w:rsidR="00C11D9E" w:rsidRPr="00270C7E" w:rsidRDefault="00C11D9E" w:rsidP="00C11D9E">
            <w:pPr>
              <w:spacing w:after="0" w:line="240" w:lineRule="auto"/>
              <w:jc w:val="center"/>
              <w:rPr>
                <w:rFonts w:eastAsia="DengXian"/>
                <w:color w:val="000000"/>
                <w:sz w:val="16"/>
                <w:szCs w:val="16"/>
              </w:rPr>
            </w:pPr>
            <w:r w:rsidRPr="00270C7E">
              <w:rPr>
                <w:rFonts w:eastAsia="DengXian"/>
                <w:color w:val="000000"/>
                <w:sz w:val="16"/>
                <w:szCs w:val="16"/>
              </w:rPr>
              <w:t>4</w:t>
            </w:r>
          </w:p>
        </w:tc>
        <w:tc>
          <w:tcPr>
            <w:tcW w:w="210" w:type="pct"/>
            <w:tcBorders>
              <w:top w:val="single" w:sz="4" w:space="0" w:color="auto"/>
              <w:left w:val="nil"/>
              <w:bottom w:val="single" w:sz="4" w:space="0" w:color="auto"/>
              <w:right w:val="single" w:sz="4" w:space="0" w:color="auto"/>
            </w:tcBorders>
            <w:shd w:val="clear" w:color="auto" w:fill="FFFFFF" w:themeFill="background1"/>
            <w:noWrap/>
            <w:vAlign w:val="center"/>
            <w:hideMark/>
          </w:tcPr>
          <w:p w14:paraId="22DD35F4" w14:textId="77777777" w:rsidR="00C11D9E" w:rsidRPr="00270C7E" w:rsidRDefault="00C11D9E" w:rsidP="00C11D9E">
            <w:pPr>
              <w:spacing w:after="0" w:line="240" w:lineRule="auto"/>
              <w:jc w:val="center"/>
              <w:rPr>
                <w:rFonts w:eastAsia="DengXian"/>
                <w:color w:val="000000"/>
                <w:sz w:val="16"/>
                <w:szCs w:val="16"/>
              </w:rPr>
            </w:pPr>
            <w:r w:rsidRPr="00270C7E">
              <w:rPr>
                <w:rFonts w:eastAsia="DengXian"/>
                <w:color w:val="000000"/>
                <w:sz w:val="16"/>
                <w:szCs w:val="16"/>
              </w:rPr>
              <w:t>604578</w:t>
            </w:r>
          </w:p>
        </w:tc>
        <w:tc>
          <w:tcPr>
            <w:tcW w:w="362" w:type="pct"/>
            <w:tcBorders>
              <w:top w:val="nil"/>
              <w:left w:val="nil"/>
              <w:bottom w:val="single" w:sz="4" w:space="0" w:color="auto"/>
              <w:right w:val="single" w:sz="4" w:space="0" w:color="auto"/>
            </w:tcBorders>
            <w:shd w:val="clear" w:color="auto" w:fill="FFFFFF" w:themeFill="background1"/>
            <w:noWrap/>
            <w:vAlign w:val="center"/>
            <w:hideMark/>
          </w:tcPr>
          <w:p w14:paraId="1B6B97ED" w14:textId="77777777" w:rsidR="00C11D9E" w:rsidRPr="00270C7E" w:rsidRDefault="00C11D9E" w:rsidP="00C11D9E">
            <w:pPr>
              <w:spacing w:after="0" w:line="240" w:lineRule="auto"/>
              <w:jc w:val="center"/>
              <w:rPr>
                <w:rFonts w:eastAsia="DengXian"/>
                <w:color w:val="000000"/>
                <w:sz w:val="16"/>
                <w:szCs w:val="16"/>
              </w:rPr>
            </w:pPr>
            <w:r w:rsidRPr="00270C7E">
              <w:rPr>
                <w:rFonts w:eastAsia="DengXian"/>
                <w:color w:val="000000"/>
                <w:sz w:val="16"/>
                <w:szCs w:val="16"/>
              </w:rPr>
              <w:t>1.31[1.27,1.35]</w:t>
            </w:r>
          </w:p>
        </w:tc>
        <w:tc>
          <w:tcPr>
            <w:tcW w:w="214" w:type="pct"/>
            <w:tcBorders>
              <w:top w:val="nil"/>
              <w:left w:val="nil"/>
              <w:bottom w:val="single" w:sz="4" w:space="0" w:color="auto"/>
              <w:right w:val="single" w:sz="4" w:space="0" w:color="auto"/>
            </w:tcBorders>
            <w:shd w:val="clear" w:color="auto" w:fill="FFFFFF" w:themeFill="background1"/>
            <w:noWrap/>
            <w:vAlign w:val="center"/>
            <w:hideMark/>
          </w:tcPr>
          <w:p w14:paraId="09B0211D" w14:textId="77777777" w:rsidR="00C11D9E" w:rsidRPr="00270C7E" w:rsidRDefault="00C11D9E" w:rsidP="00C11D9E">
            <w:pPr>
              <w:spacing w:after="0" w:line="240" w:lineRule="auto"/>
              <w:jc w:val="center"/>
              <w:rPr>
                <w:rFonts w:eastAsia="DengXian"/>
                <w:color w:val="000000"/>
                <w:sz w:val="16"/>
                <w:szCs w:val="16"/>
              </w:rPr>
            </w:pPr>
            <w:r w:rsidRPr="00270C7E">
              <w:rPr>
                <w:rFonts w:eastAsia="DengXian"/>
                <w:color w:val="000000"/>
                <w:sz w:val="16"/>
                <w:szCs w:val="16"/>
              </w:rPr>
              <w:t>94.30%</w:t>
            </w:r>
          </w:p>
        </w:tc>
        <w:tc>
          <w:tcPr>
            <w:tcW w:w="317" w:type="pct"/>
            <w:tcBorders>
              <w:top w:val="nil"/>
              <w:left w:val="nil"/>
              <w:bottom w:val="single" w:sz="4" w:space="0" w:color="auto"/>
              <w:right w:val="single" w:sz="4" w:space="0" w:color="auto"/>
            </w:tcBorders>
            <w:shd w:val="clear" w:color="auto" w:fill="FFFFFF" w:themeFill="background1"/>
          </w:tcPr>
          <w:p w14:paraId="19B01E3E" w14:textId="630EF4DA" w:rsidR="00C11D9E" w:rsidRPr="00270C7E" w:rsidRDefault="00C11D9E" w:rsidP="00C11D9E">
            <w:pPr>
              <w:spacing w:after="0" w:line="240" w:lineRule="auto"/>
              <w:jc w:val="center"/>
              <w:rPr>
                <w:rFonts w:eastAsia="DengXian"/>
                <w:color w:val="000000"/>
                <w:sz w:val="16"/>
                <w:szCs w:val="16"/>
              </w:rPr>
            </w:pPr>
            <w:r w:rsidRPr="00EE4161">
              <w:rPr>
                <w:rFonts w:eastAsia="DengXian" w:hint="eastAsia"/>
                <w:color w:val="000000"/>
                <w:sz w:val="16"/>
                <w:szCs w:val="16"/>
              </w:rPr>
              <w:t>l</w:t>
            </w:r>
            <w:r w:rsidRPr="00EE4161">
              <w:rPr>
                <w:rFonts w:eastAsia="DengXian"/>
                <w:color w:val="000000"/>
                <w:sz w:val="16"/>
                <w:szCs w:val="16"/>
              </w:rPr>
              <w:t>ow</w:t>
            </w:r>
          </w:p>
        </w:tc>
      </w:tr>
      <w:tr w:rsidR="00417F4B" w:rsidRPr="00FD3F17" w14:paraId="5553EFA2" w14:textId="1484FD2E" w:rsidTr="00C70D3E">
        <w:trPr>
          <w:trHeight w:val="288"/>
          <w:jc w:val="center"/>
        </w:trPr>
        <w:tc>
          <w:tcPr>
            <w:tcW w:w="461" w:type="pct"/>
            <w:tcBorders>
              <w:top w:val="nil"/>
              <w:left w:val="single" w:sz="8" w:space="0" w:color="auto"/>
              <w:bottom w:val="single" w:sz="8" w:space="0" w:color="auto"/>
              <w:right w:val="single" w:sz="8" w:space="0" w:color="auto"/>
            </w:tcBorders>
            <w:shd w:val="clear" w:color="auto" w:fill="auto"/>
            <w:noWrap/>
            <w:vAlign w:val="center"/>
            <w:hideMark/>
          </w:tcPr>
          <w:p w14:paraId="3AD2E815" w14:textId="77777777" w:rsidR="00C11D9E" w:rsidRPr="00FD3F17" w:rsidRDefault="00C11D9E" w:rsidP="00C11D9E">
            <w:pPr>
              <w:spacing w:after="0" w:line="240" w:lineRule="auto"/>
              <w:rPr>
                <w:rFonts w:eastAsia="DengXian"/>
                <w:color w:val="000000"/>
                <w:sz w:val="13"/>
                <w:szCs w:val="13"/>
              </w:rPr>
            </w:pPr>
            <w:r w:rsidRPr="00FD3F17">
              <w:rPr>
                <w:rFonts w:eastAsia="DengXian"/>
                <w:color w:val="000000"/>
                <w:sz w:val="13"/>
                <w:szCs w:val="13"/>
              </w:rPr>
              <w:t xml:space="preserve">Low birth weight </w:t>
            </w:r>
          </w:p>
        </w:tc>
        <w:tc>
          <w:tcPr>
            <w:tcW w:w="232" w:type="pct"/>
            <w:tcBorders>
              <w:top w:val="nil"/>
              <w:left w:val="nil"/>
              <w:bottom w:val="single" w:sz="8" w:space="0" w:color="auto"/>
              <w:right w:val="single" w:sz="8" w:space="0" w:color="auto"/>
            </w:tcBorders>
            <w:shd w:val="clear" w:color="auto" w:fill="auto"/>
            <w:noWrap/>
            <w:vAlign w:val="center"/>
            <w:hideMark/>
          </w:tcPr>
          <w:p w14:paraId="481E37CF" w14:textId="77777777" w:rsidR="00C11D9E" w:rsidRPr="00FD3F17" w:rsidRDefault="00C11D9E" w:rsidP="00C11D9E">
            <w:pPr>
              <w:spacing w:after="0" w:line="240" w:lineRule="auto"/>
              <w:jc w:val="center"/>
              <w:rPr>
                <w:rFonts w:eastAsia="DengXian"/>
                <w:color w:val="000000"/>
                <w:sz w:val="15"/>
                <w:szCs w:val="15"/>
              </w:rPr>
            </w:pPr>
            <w:r w:rsidRPr="00FD3F17">
              <w:rPr>
                <w:rFonts w:eastAsia="DengXian"/>
                <w:color w:val="000000"/>
                <w:sz w:val="15"/>
                <w:szCs w:val="15"/>
              </w:rPr>
              <w:t>11</w:t>
            </w:r>
          </w:p>
        </w:tc>
        <w:tc>
          <w:tcPr>
            <w:tcW w:w="223" w:type="pct"/>
            <w:tcBorders>
              <w:top w:val="nil"/>
              <w:left w:val="nil"/>
              <w:bottom w:val="single" w:sz="8" w:space="0" w:color="auto"/>
              <w:right w:val="single" w:sz="8" w:space="0" w:color="auto"/>
            </w:tcBorders>
            <w:shd w:val="clear" w:color="auto" w:fill="auto"/>
            <w:noWrap/>
            <w:vAlign w:val="center"/>
            <w:hideMark/>
          </w:tcPr>
          <w:p w14:paraId="4A4FD34B" w14:textId="77777777" w:rsidR="00C11D9E" w:rsidRPr="00FD3F17" w:rsidRDefault="00C11D9E" w:rsidP="00C11D9E">
            <w:pPr>
              <w:spacing w:after="0" w:line="240" w:lineRule="auto"/>
              <w:jc w:val="center"/>
              <w:rPr>
                <w:rFonts w:eastAsia="DengXian"/>
                <w:color w:val="000000"/>
                <w:sz w:val="15"/>
                <w:szCs w:val="15"/>
              </w:rPr>
            </w:pPr>
            <w:r w:rsidRPr="00FD3F17">
              <w:rPr>
                <w:rFonts w:eastAsia="DengXian"/>
                <w:color w:val="000000"/>
                <w:sz w:val="15"/>
                <w:szCs w:val="15"/>
              </w:rPr>
              <w:t>211515</w:t>
            </w:r>
          </w:p>
        </w:tc>
        <w:tc>
          <w:tcPr>
            <w:tcW w:w="187" w:type="pct"/>
            <w:tcBorders>
              <w:top w:val="nil"/>
              <w:left w:val="nil"/>
              <w:bottom w:val="single" w:sz="8" w:space="0" w:color="auto"/>
              <w:right w:val="single" w:sz="8" w:space="0" w:color="auto"/>
            </w:tcBorders>
            <w:shd w:val="clear" w:color="000000" w:fill="FFFFFF"/>
            <w:noWrap/>
            <w:vAlign w:val="center"/>
            <w:hideMark/>
          </w:tcPr>
          <w:p w14:paraId="7369CEF1" w14:textId="77777777" w:rsidR="00C11D9E" w:rsidRPr="00FD3F17" w:rsidRDefault="00C11D9E" w:rsidP="00C11D9E">
            <w:pPr>
              <w:spacing w:after="0" w:line="240" w:lineRule="auto"/>
              <w:jc w:val="center"/>
              <w:rPr>
                <w:rFonts w:eastAsia="DengXian"/>
                <w:color w:val="000000"/>
                <w:sz w:val="15"/>
                <w:szCs w:val="15"/>
              </w:rPr>
            </w:pPr>
            <w:r w:rsidRPr="00FD3F17">
              <w:rPr>
                <w:rFonts w:eastAsia="DengXian"/>
                <w:color w:val="000000"/>
                <w:sz w:val="15"/>
                <w:szCs w:val="15"/>
              </w:rPr>
              <w:t>3</w:t>
            </w:r>
          </w:p>
        </w:tc>
        <w:tc>
          <w:tcPr>
            <w:tcW w:w="189" w:type="pct"/>
            <w:tcBorders>
              <w:top w:val="nil"/>
              <w:left w:val="nil"/>
              <w:bottom w:val="single" w:sz="8" w:space="0" w:color="auto"/>
              <w:right w:val="single" w:sz="8" w:space="0" w:color="auto"/>
            </w:tcBorders>
            <w:shd w:val="clear" w:color="auto" w:fill="auto"/>
            <w:noWrap/>
            <w:vAlign w:val="center"/>
            <w:hideMark/>
          </w:tcPr>
          <w:p w14:paraId="3D34E691" w14:textId="77777777" w:rsidR="00C11D9E" w:rsidRPr="00FD3F17" w:rsidRDefault="00C11D9E" w:rsidP="00C11D9E">
            <w:pPr>
              <w:spacing w:after="0" w:line="240" w:lineRule="auto"/>
              <w:jc w:val="center"/>
              <w:rPr>
                <w:rFonts w:eastAsia="DengXian"/>
                <w:color w:val="000000"/>
                <w:sz w:val="15"/>
                <w:szCs w:val="15"/>
              </w:rPr>
            </w:pPr>
            <w:r w:rsidRPr="00FD3F17">
              <w:rPr>
                <w:rFonts w:eastAsia="DengXian"/>
                <w:color w:val="000000"/>
                <w:sz w:val="15"/>
                <w:szCs w:val="15"/>
              </w:rPr>
              <w:t>1296</w:t>
            </w:r>
          </w:p>
        </w:tc>
        <w:tc>
          <w:tcPr>
            <w:tcW w:w="343" w:type="pct"/>
            <w:tcBorders>
              <w:top w:val="nil"/>
              <w:left w:val="nil"/>
              <w:bottom w:val="single" w:sz="8" w:space="0" w:color="auto"/>
              <w:right w:val="single" w:sz="8" w:space="0" w:color="auto"/>
            </w:tcBorders>
            <w:shd w:val="clear" w:color="auto" w:fill="auto"/>
            <w:noWrap/>
            <w:vAlign w:val="center"/>
            <w:hideMark/>
          </w:tcPr>
          <w:p w14:paraId="317E1B9F" w14:textId="77777777" w:rsidR="00C11D9E" w:rsidRPr="00FD3F17" w:rsidRDefault="00C11D9E" w:rsidP="00C11D9E">
            <w:pPr>
              <w:spacing w:after="0" w:line="240" w:lineRule="auto"/>
              <w:jc w:val="center"/>
              <w:rPr>
                <w:rFonts w:eastAsia="DengXian"/>
                <w:color w:val="000000"/>
                <w:sz w:val="15"/>
                <w:szCs w:val="15"/>
              </w:rPr>
            </w:pPr>
            <w:r w:rsidRPr="00FD3F17">
              <w:rPr>
                <w:rFonts w:eastAsia="DengXian"/>
                <w:color w:val="000000"/>
                <w:sz w:val="15"/>
                <w:szCs w:val="15"/>
              </w:rPr>
              <w:t>1.80[1.20,2.71]</w:t>
            </w:r>
          </w:p>
        </w:tc>
        <w:tc>
          <w:tcPr>
            <w:tcW w:w="204" w:type="pct"/>
            <w:tcBorders>
              <w:top w:val="nil"/>
              <w:left w:val="nil"/>
              <w:bottom w:val="single" w:sz="8" w:space="0" w:color="auto"/>
              <w:right w:val="single" w:sz="8" w:space="0" w:color="auto"/>
            </w:tcBorders>
            <w:shd w:val="clear" w:color="auto" w:fill="auto"/>
            <w:noWrap/>
            <w:vAlign w:val="center"/>
            <w:hideMark/>
          </w:tcPr>
          <w:p w14:paraId="4DF67F86" w14:textId="77777777" w:rsidR="00C11D9E" w:rsidRPr="00FD3F17" w:rsidRDefault="00C11D9E" w:rsidP="00C11D9E">
            <w:pPr>
              <w:spacing w:after="0" w:line="240" w:lineRule="auto"/>
              <w:jc w:val="center"/>
              <w:rPr>
                <w:rFonts w:eastAsia="DengXian"/>
                <w:color w:val="000000"/>
                <w:sz w:val="15"/>
                <w:szCs w:val="15"/>
              </w:rPr>
            </w:pPr>
            <w:r w:rsidRPr="00FD3F17">
              <w:rPr>
                <w:rFonts w:eastAsia="DengXian"/>
                <w:color w:val="000000"/>
                <w:sz w:val="15"/>
                <w:szCs w:val="15"/>
              </w:rPr>
              <w:t>35%</w:t>
            </w:r>
          </w:p>
        </w:tc>
        <w:tc>
          <w:tcPr>
            <w:tcW w:w="187" w:type="pct"/>
            <w:tcBorders>
              <w:top w:val="nil"/>
              <w:left w:val="nil"/>
              <w:bottom w:val="single" w:sz="8" w:space="0" w:color="auto"/>
              <w:right w:val="single" w:sz="8" w:space="0" w:color="auto"/>
            </w:tcBorders>
            <w:shd w:val="clear" w:color="auto" w:fill="auto"/>
            <w:noWrap/>
            <w:vAlign w:val="center"/>
            <w:hideMark/>
          </w:tcPr>
          <w:p w14:paraId="04870C94" w14:textId="77777777" w:rsidR="00C11D9E" w:rsidRPr="00FD3F17" w:rsidRDefault="00C11D9E" w:rsidP="00C11D9E">
            <w:pPr>
              <w:spacing w:after="0" w:line="240" w:lineRule="auto"/>
              <w:jc w:val="center"/>
              <w:rPr>
                <w:rFonts w:eastAsia="DengXian"/>
                <w:color w:val="000000"/>
                <w:sz w:val="15"/>
                <w:szCs w:val="15"/>
              </w:rPr>
            </w:pPr>
            <w:r w:rsidRPr="00FD3F17">
              <w:rPr>
                <w:rFonts w:eastAsia="DengXian"/>
                <w:color w:val="000000"/>
                <w:sz w:val="15"/>
                <w:szCs w:val="15"/>
              </w:rPr>
              <w:t>2</w:t>
            </w:r>
          </w:p>
        </w:tc>
        <w:tc>
          <w:tcPr>
            <w:tcW w:w="189" w:type="pct"/>
            <w:tcBorders>
              <w:top w:val="nil"/>
              <w:left w:val="nil"/>
              <w:bottom w:val="single" w:sz="8" w:space="0" w:color="auto"/>
              <w:right w:val="single" w:sz="8" w:space="0" w:color="auto"/>
            </w:tcBorders>
            <w:shd w:val="clear" w:color="auto" w:fill="auto"/>
            <w:noWrap/>
            <w:vAlign w:val="center"/>
            <w:hideMark/>
          </w:tcPr>
          <w:p w14:paraId="4BFA3586" w14:textId="77777777" w:rsidR="00C11D9E" w:rsidRPr="00FD3F17" w:rsidRDefault="00C11D9E" w:rsidP="00C11D9E">
            <w:pPr>
              <w:spacing w:after="0" w:line="240" w:lineRule="auto"/>
              <w:jc w:val="center"/>
              <w:rPr>
                <w:rFonts w:eastAsia="DengXian"/>
                <w:color w:val="000000"/>
                <w:sz w:val="15"/>
                <w:szCs w:val="15"/>
              </w:rPr>
            </w:pPr>
            <w:r w:rsidRPr="00FD3F17">
              <w:rPr>
                <w:rFonts w:eastAsia="DengXian"/>
                <w:color w:val="000000"/>
                <w:sz w:val="15"/>
                <w:szCs w:val="15"/>
              </w:rPr>
              <w:t>1213</w:t>
            </w:r>
          </w:p>
        </w:tc>
        <w:tc>
          <w:tcPr>
            <w:tcW w:w="355" w:type="pct"/>
            <w:tcBorders>
              <w:top w:val="nil"/>
              <w:left w:val="nil"/>
              <w:bottom w:val="single" w:sz="8" w:space="0" w:color="auto"/>
              <w:right w:val="single" w:sz="8" w:space="0" w:color="auto"/>
            </w:tcBorders>
            <w:shd w:val="clear" w:color="auto" w:fill="auto"/>
            <w:noWrap/>
            <w:vAlign w:val="center"/>
            <w:hideMark/>
          </w:tcPr>
          <w:p w14:paraId="58E43284" w14:textId="77777777" w:rsidR="00C11D9E" w:rsidRPr="00FD3F17" w:rsidRDefault="00C11D9E" w:rsidP="00C11D9E">
            <w:pPr>
              <w:spacing w:after="0" w:line="240" w:lineRule="auto"/>
              <w:jc w:val="center"/>
              <w:rPr>
                <w:rFonts w:eastAsia="DengXian"/>
                <w:color w:val="000000"/>
                <w:sz w:val="15"/>
                <w:szCs w:val="15"/>
              </w:rPr>
            </w:pPr>
            <w:r w:rsidRPr="00FD3F17">
              <w:rPr>
                <w:rFonts w:eastAsia="DengXian"/>
                <w:color w:val="000000"/>
                <w:sz w:val="15"/>
                <w:szCs w:val="15"/>
              </w:rPr>
              <w:t>2.36[1.41,3.94]</w:t>
            </w:r>
          </w:p>
        </w:tc>
        <w:tc>
          <w:tcPr>
            <w:tcW w:w="204" w:type="pct"/>
            <w:tcBorders>
              <w:top w:val="nil"/>
              <w:left w:val="nil"/>
              <w:bottom w:val="single" w:sz="8" w:space="0" w:color="auto"/>
              <w:right w:val="single" w:sz="8" w:space="0" w:color="auto"/>
            </w:tcBorders>
            <w:shd w:val="clear" w:color="auto" w:fill="auto"/>
            <w:noWrap/>
            <w:vAlign w:val="center"/>
            <w:hideMark/>
          </w:tcPr>
          <w:p w14:paraId="4572CDD1" w14:textId="77777777" w:rsidR="00C11D9E" w:rsidRPr="00FD3F17" w:rsidRDefault="00C11D9E" w:rsidP="00C11D9E">
            <w:pPr>
              <w:spacing w:after="0" w:line="240" w:lineRule="auto"/>
              <w:jc w:val="center"/>
              <w:rPr>
                <w:rFonts w:eastAsia="DengXian"/>
                <w:color w:val="000000"/>
                <w:sz w:val="15"/>
                <w:szCs w:val="15"/>
              </w:rPr>
            </w:pPr>
            <w:r w:rsidRPr="00FD3F17">
              <w:rPr>
                <w:rFonts w:eastAsia="DengXian"/>
                <w:color w:val="000000"/>
                <w:sz w:val="15"/>
                <w:szCs w:val="15"/>
              </w:rPr>
              <w:t>0%</w:t>
            </w:r>
          </w:p>
        </w:tc>
        <w:tc>
          <w:tcPr>
            <w:tcW w:w="187" w:type="pct"/>
            <w:tcBorders>
              <w:top w:val="nil"/>
              <w:left w:val="nil"/>
              <w:bottom w:val="single" w:sz="8" w:space="0" w:color="auto"/>
              <w:right w:val="single" w:sz="8" w:space="0" w:color="auto"/>
            </w:tcBorders>
            <w:shd w:val="clear" w:color="auto" w:fill="auto"/>
            <w:noWrap/>
            <w:vAlign w:val="center"/>
            <w:hideMark/>
          </w:tcPr>
          <w:p w14:paraId="604E98ED" w14:textId="77777777" w:rsidR="00C11D9E" w:rsidRPr="00FD3F17" w:rsidRDefault="00C11D9E" w:rsidP="00C11D9E">
            <w:pPr>
              <w:spacing w:after="0" w:line="240" w:lineRule="auto"/>
              <w:jc w:val="center"/>
              <w:rPr>
                <w:rFonts w:eastAsia="DengXian"/>
                <w:color w:val="000000"/>
                <w:sz w:val="15"/>
                <w:szCs w:val="15"/>
              </w:rPr>
            </w:pPr>
            <w:r w:rsidRPr="00FD3F17">
              <w:rPr>
                <w:rFonts w:eastAsia="DengXian"/>
                <w:color w:val="000000"/>
                <w:sz w:val="15"/>
                <w:szCs w:val="15"/>
              </w:rPr>
              <w:t>7</w:t>
            </w:r>
          </w:p>
        </w:tc>
        <w:tc>
          <w:tcPr>
            <w:tcW w:w="200" w:type="pct"/>
            <w:tcBorders>
              <w:top w:val="nil"/>
              <w:left w:val="nil"/>
              <w:bottom w:val="single" w:sz="8" w:space="0" w:color="auto"/>
              <w:right w:val="single" w:sz="8" w:space="0" w:color="auto"/>
            </w:tcBorders>
            <w:shd w:val="clear" w:color="auto" w:fill="auto"/>
            <w:noWrap/>
            <w:vAlign w:val="center"/>
            <w:hideMark/>
          </w:tcPr>
          <w:p w14:paraId="424D994F" w14:textId="77777777" w:rsidR="00C11D9E" w:rsidRPr="00FD3F17" w:rsidRDefault="00C11D9E" w:rsidP="00C11D9E">
            <w:pPr>
              <w:spacing w:after="0" w:line="240" w:lineRule="auto"/>
              <w:jc w:val="center"/>
              <w:rPr>
                <w:rFonts w:eastAsia="DengXian"/>
                <w:color w:val="000000"/>
                <w:sz w:val="15"/>
                <w:szCs w:val="15"/>
              </w:rPr>
            </w:pPr>
            <w:r w:rsidRPr="00FD3F17">
              <w:rPr>
                <w:rFonts w:eastAsia="DengXian"/>
                <w:color w:val="000000"/>
                <w:sz w:val="15"/>
                <w:szCs w:val="15"/>
              </w:rPr>
              <w:t>210218</w:t>
            </w:r>
          </w:p>
        </w:tc>
        <w:tc>
          <w:tcPr>
            <w:tcW w:w="343" w:type="pct"/>
            <w:tcBorders>
              <w:top w:val="nil"/>
              <w:left w:val="nil"/>
              <w:bottom w:val="single" w:sz="8" w:space="0" w:color="auto"/>
              <w:right w:val="single" w:sz="8" w:space="0" w:color="auto"/>
            </w:tcBorders>
            <w:shd w:val="clear" w:color="auto" w:fill="auto"/>
            <w:noWrap/>
            <w:vAlign w:val="center"/>
            <w:hideMark/>
          </w:tcPr>
          <w:p w14:paraId="35FF440A" w14:textId="77777777" w:rsidR="00C11D9E" w:rsidRPr="00FD3F17" w:rsidRDefault="00C11D9E" w:rsidP="00C11D9E">
            <w:pPr>
              <w:spacing w:after="0" w:line="240" w:lineRule="auto"/>
              <w:jc w:val="center"/>
              <w:rPr>
                <w:rFonts w:eastAsia="DengXian"/>
                <w:color w:val="000000"/>
                <w:sz w:val="15"/>
                <w:szCs w:val="15"/>
              </w:rPr>
            </w:pPr>
            <w:r w:rsidRPr="00FD3F17">
              <w:rPr>
                <w:rFonts w:eastAsia="DengXian"/>
                <w:color w:val="000000"/>
                <w:sz w:val="15"/>
                <w:szCs w:val="15"/>
              </w:rPr>
              <w:t>1.33[1.27,1.40]</w:t>
            </w:r>
          </w:p>
        </w:tc>
        <w:tc>
          <w:tcPr>
            <w:tcW w:w="204" w:type="pct"/>
            <w:tcBorders>
              <w:top w:val="nil"/>
              <w:left w:val="nil"/>
              <w:bottom w:val="single" w:sz="8" w:space="0" w:color="auto"/>
              <w:right w:val="single" w:sz="8" w:space="0" w:color="auto"/>
            </w:tcBorders>
            <w:shd w:val="clear" w:color="auto" w:fill="auto"/>
            <w:noWrap/>
            <w:vAlign w:val="center"/>
            <w:hideMark/>
          </w:tcPr>
          <w:p w14:paraId="1CE21365" w14:textId="77777777" w:rsidR="00C11D9E" w:rsidRPr="00FD3F17" w:rsidRDefault="00C11D9E" w:rsidP="00C11D9E">
            <w:pPr>
              <w:spacing w:after="0" w:line="240" w:lineRule="auto"/>
              <w:jc w:val="center"/>
              <w:rPr>
                <w:rFonts w:eastAsia="DengXian"/>
                <w:color w:val="000000"/>
                <w:sz w:val="15"/>
                <w:szCs w:val="15"/>
              </w:rPr>
            </w:pPr>
            <w:r w:rsidRPr="00FD3F17">
              <w:rPr>
                <w:rFonts w:eastAsia="DengXian"/>
                <w:color w:val="000000"/>
                <w:sz w:val="15"/>
                <w:szCs w:val="15"/>
              </w:rPr>
              <w:t>49%</w:t>
            </w:r>
          </w:p>
        </w:tc>
        <w:tc>
          <w:tcPr>
            <w:tcW w:w="187" w:type="pct"/>
            <w:tcBorders>
              <w:top w:val="nil"/>
              <w:left w:val="single" w:sz="4" w:space="0" w:color="auto"/>
              <w:bottom w:val="single" w:sz="4" w:space="0" w:color="auto"/>
              <w:right w:val="single" w:sz="4" w:space="0" w:color="auto"/>
            </w:tcBorders>
            <w:shd w:val="clear" w:color="auto" w:fill="FFFFFF" w:themeFill="background1"/>
            <w:noWrap/>
            <w:vAlign w:val="center"/>
            <w:hideMark/>
          </w:tcPr>
          <w:p w14:paraId="280EC26A" w14:textId="77777777" w:rsidR="00C11D9E" w:rsidRPr="00270C7E" w:rsidRDefault="00C11D9E" w:rsidP="00C11D9E">
            <w:pPr>
              <w:spacing w:after="0" w:line="240" w:lineRule="auto"/>
              <w:jc w:val="center"/>
              <w:rPr>
                <w:rFonts w:eastAsia="DengXian"/>
                <w:color w:val="000000"/>
                <w:sz w:val="16"/>
                <w:szCs w:val="16"/>
              </w:rPr>
            </w:pPr>
            <w:r w:rsidRPr="00270C7E">
              <w:rPr>
                <w:rFonts w:eastAsia="DengXian"/>
                <w:color w:val="000000"/>
                <w:sz w:val="16"/>
                <w:szCs w:val="16"/>
              </w:rPr>
              <w:t>4</w:t>
            </w:r>
          </w:p>
        </w:tc>
        <w:tc>
          <w:tcPr>
            <w:tcW w:w="210" w:type="pct"/>
            <w:tcBorders>
              <w:top w:val="nil"/>
              <w:left w:val="nil"/>
              <w:bottom w:val="single" w:sz="4" w:space="0" w:color="auto"/>
              <w:right w:val="single" w:sz="4" w:space="0" w:color="auto"/>
            </w:tcBorders>
            <w:shd w:val="clear" w:color="auto" w:fill="FFFFFF" w:themeFill="background1"/>
            <w:noWrap/>
            <w:vAlign w:val="center"/>
            <w:hideMark/>
          </w:tcPr>
          <w:p w14:paraId="5945233D" w14:textId="77777777" w:rsidR="00C11D9E" w:rsidRPr="00270C7E" w:rsidRDefault="00C11D9E" w:rsidP="00C11D9E">
            <w:pPr>
              <w:spacing w:after="0" w:line="240" w:lineRule="auto"/>
              <w:jc w:val="center"/>
              <w:rPr>
                <w:rFonts w:eastAsia="DengXian"/>
                <w:color w:val="000000"/>
                <w:sz w:val="16"/>
                <w:szCs w:val="16"/>
              </w:rPr>
            </w:pPr>
            <w:r w:rsidRPr="00270C7E">
              <w:rPr>
                <w:rFonts w:eastAsia="DengXian"/>
                <w:color w:val="000000"/>
                <w:sz w:val="16"/>
                <w:szCs w:val="16"/>
              </w:rPr>
              <w:t>202151</w:t>
            </w:r>
          </w:p>
        </w:tc>
        <w:tc>
          <w:tcPr>
            <w:tcW w:w="362" w:type="pct"/>
            <w:tcBorders>
              <w:top w:val="nil"/>
              <w:left w:val="nil"/>
              <w:bottom w:val="single" w:sz="4" w:space="0" w:color="auto"/>
              <w:right w:val="single" w:sz="4" w:space="0" w:color="auto"/>
            </w:tcBorders>
            <w:shd w:val="clear" w:color="auto" w:fill="FFFFFF" w:themeFill="background1"/>
            <w:noWrap/>
            <w:vAlign w:val="center"/>
            <w:hideMark/>
          </w:tcPr>
          <w:p w14:paraId="4C65C6FB" w14:textId="77777777" w:rsidR="00C11D9E" w:rsidRPr="00270C7E" w:rsidRDefault="00C11D9E" w:rsidP="00C11D9E">
            <w:pPr>
              <w:spacing w:after="0" w:line="240" w:lineRule="auto"/>
              <w:jc w:val="center"/>
              <w:rPr>
                <w:rFonts w:eastAsia="DengXian"/>
                <w:color w:val="000000"/>
                <w:sz w:val="16"/>
                <w:szCs w:val="16"/>
              </w:rPr>
            </w:pPr>
            <w:r w:rsidRPr="00270C7E">
              <w:rPr>
                <w:rFonts w:eastAsia="DengXian"/>
                <w:color w:val="000000"/>
                <w:sz w:val="16"/>
                <w:szCs w:val="16"/>
              </w:rPr>
              <w:t>1.13[0.94,1.36]</w:t>
            </w:r>
          </w:p>
        </w:tc>
        <w:tc>
          <w:tcPr>
            <w:tcW w:w="214" w:type="pct"/>
            <w:tcBorders>
              <w:top w:val="nil"/>
              <w:left w:val="nil"/>
              <w:bottom w:val="single" w:sz="4" w:space="0" w:color="auto"/>
              <w:right w:val="single" w:sz="4" w:space="0" w:color="auto"/>
            </w:tcBorders>
            <w:shd w:val="clear" w:color="auto" w:fill="FFFFFF" w:themeFill="background1"/>
            <w:noWrap/>
            <w:vAlign w:val="center"/>
            <w:hideMark/>
          </w:tcPr>
          <w:p w14:paraId="778F73A1" w14:textId="77777777" w:rsidR="00C11D9E" w:rsidRPr="00270C7E" w:rsidRDefault="00C11D9E" w:rsidP="00C11D9E">
            <w:pPr>
              <w:spacing w:after="0" w:line="240" w:lineRule="auto"/>
              <w:jc w:val="center"/>
              <w:rPr>
                <w:rFonts w:eastAsia="DengXian"/>
                <w:color w:val="000000"/>
                <w:sz w:val="16"/>
                <w:szCs w:val="16"/>
              </w:rPr>
            </w:pPr>
            <w:r w:rsidRPr="00270C7E">
              <w:rPr>
                <w:rFonts w:eastAsia="DengXian"/>
                <w:color w:val="000000"/>
                <w:sz w:val="16"/>
                <w:szCs w:val="16"/>
              </w:rPr>
              <w:t>26.2%</w:t>
            </w:r>
          </w:p>
        </w:tc>
        <w:tc>
          <w:tcPr>
            <w:tcW w:w="317" w:type="pct"/>
            <w:tcBorders>
              <w:top w:val="nil"/>
              <w:left w:val="nil"/>
              <w:bottom w:val="single" w:sz="4" w:space="0" w:color="auto"/>
              <w:right w:val="single" w:sz="4" w:space="0" w:color="auto"/>
            </w:tcBorders>
            <w:shd w:val="clear" w:color="auto" w:fill="FFFFFF" w:themeFill="background1"/>
          </w:tcPr>
          <w:p w14:paraId="4CF17A38" w14:textId="19AF6E80" w:rsidR="00C11D9E" w:rsidRPr="00270C7E" w:rsidRDefault="00C11D9E" w:rsidP="00C11D9E">
            <w:pPr>
              <w:spacing w:after="0" w:line="240" w:lineRule="auto"/>
              <w:jc w:val="center"/>
              <w:rPr>
                <w:rFonts w:eastAsia="DengXian"/>
                <w:color w:val="000000"/>
                <w:sz w:val="16"/>
                <w:szCs w:val="16"/>
              </w:rPr>
            </w:pPr>
            <w:r w:rsidRPr="00EE4161">
              <w:rPr>
                <w:rFonts w:eastAsia="DengXian" w:hint="eastAsia"/>
                <w:color w:val="000000"/>
                <w:sz w:val="16"/>
                <w:szCs w:val="16"/>
              </w:rPr>
              <w:t>l</w:t>
            </w:r>
            <w:r w:rsidRPr="00EE4161">
              <w:rPr>
                <w:rFonts w:eastAsia="DengXian"/>
                <w:color w:val="000000"/>
                <w:sz w:val="16"/>
                <w:szCs w:val="16"/>
              </w:rPr>
              <w:t>ow</w:t>
            </w:r>
          </w:p>
        </w:tc>
      </w:tr>
      <w:tr w:rsidR="00417F4B" w:rsidRPr="00FD3F17" w14:paraId="67B7943F" w14:textId="66EA8C22" w:rsidTr="00C70D3E">
        <w:trPr>
          <w:trHeight w:val="288"/>
          <w:jc w:val="center"/>
        </w:trPr>
        <w:tc>
          <w:tcPr>
            <w:tcW w:w="461" w:type="pct"/>
            <w:tcBorders>
              <w:top w:val="nil"/>
              <w:left w:val="single" w:sz="8" w:space="0" w:color="auto"/>
              <w:bottom w:val="single" w:sz="8" w:space="0" w:color="auto"/>
              <w:right w:val="single" w:sz="8" w:space="0" w:color="auto"/>
            </w:tcBorders>
            <w:shd w:val="clear" w:color="auto" w:fill="auto"/>
            <w:noWrap/>
            <w:vAlign w:val="center"/>
            <w:hideMark/>
          </w:tcPr>
          <w:p w14:paraId="101CF558" w14:textId="77777777" w:rsidR="00C11D9E" w:rsidRPr="00FD3F17" w:rsidRDefault="00C11D9E" w:rsidP="00C11D9E">
            <w:pPr>
              <w:spacing w:after="0" w:line="240" w:lineRule="auto"/>
              <w:rPr>
                <w:rFonts w:eastAsia="DengXian"/>
                <w:color w:val="000000"/>
                <w:sz w:val="13"/>
                <w:szCs w:val="13"/>
              </w:rPr>
            </w:pPr>
            <w:r w:rsidRPr="00FD3F17">
              <w:rPr>
                <w:rFonts w:eastAsia="DengXian"/>
                <w:color w:val="000000"/>
                <w:sz w:val="13"/>
                <w:szCs w:val="13"/>
              </w:rPr>
              <w:lastRenderedPageBreak/>
              <w:t>Small for gestational age</w:t>
            </w:r>
          </w:p>
        </w:tc>
        <w:tc>
          <w:tcPr>
            <w:tcW w:w="232" w:type="pct"/>
            <w:tcBorders>
              <w:top w:val="nil"/>
              <w:left w:val="nil"/>
              <w:bottom w:val="single" w:sz="8" w:space="0" w:color="auto"/>
              <w:right w:val="single" w:sz="8" w:space="0" w:color="auto"/>
            </w:tcBorders>
            <w:shd w:val="clear" w:color="auto" w:fill="auto"/>
            <w:noWrap/>
            <w:vAlign w:val="center"/>
            <w:hideMark/>
          </w:tcPr>
          <w:p w14:paraId="41FCDC21" w14:textId="6DAC3BA1" w:rsidR="00C11D9E" w:rsidRPr="00FD3F17" w:rsidRDefault="00417F4B" w:rsidP="00C11D9E">
            <w:pPr>
              <w:spacing w:after="0" w:line="240" w:lineRule="auto"/>
              <w:jc w:val="center"/>
              <w:rPr>
                <w:rFonts w:eastAsia="DengXian"/>
                <w:color w:val="000000"/>
                <w:sz w:val="15"/>
                <w:szCs w:val="15"/>
              </w:rPr>
            </w:pPr>
            <w:r>
              <w:rPr>
                <w:rFonts w:eastAsia="DengXian"/>
                <w:color w:val="000000"/>
                <w:sz w:val="15"/>
                <w:szCs w:val="15"/>
              </w:rPr>
              <w:t>6</w:t>
            </w:r>
          </w:p>
        </w:tc>
        <w:tc>
          <w:tcPr>
            <w:tcW w:w="223" w:type="pct"/>
            <w:tcBorders>
              <w:top w:val="nil"/>
              <w:left w:val="nil"/>
              <w:bottom w:val="single" w:sz="8" w:space="0" w:color="auto"/>
              <w:right w:val="single" w:sz="8" w:space="0" w:color="auto"/>
            </w:tcBorders>
            <w:shd w:val="clear" w:color="auto" w:fill="auto"/>
            <w:noWrap/>
            <w:vAlign w:val="center"/>
            <w:hideMark/>
          </w:tcPr>
          <w:p w14:paraId="1C95A972" w14:textId="03788D99" w:rsidR="00C11D9E" w:rsidRPr="00FD3F17" w:rsidRDefault="00417F4B" w:rsidP="00C11D9E">
            <w:pPr>
              <w:spacing w:after="0" w:line="240" w:lineRule="auto"/>
              <w:jc w:val="center"/>
              <w:rPr>
                <w:rFonts w:eastAsia="DengXian"/>
                <w:color w:val="000000"/>
                <w:sz w:val="15"/>
                <w:szCs w:val="15"/>
              </w:rPr>
            </w:pPr>
            <w:r>
              <w:rPr>
                <w:rFonts w:eastAsia="DengXian"/>
                <w:color w:val="000000"/>
                <w:sz w:val="15"/>
                <w:szCs w:val="15"/>
              </w:rPr>
              <w:t>400895</w:t>
            </w:r>
          </w:p>
        </w:tc>
        <w:tc>
          <w:tcPr>
            <w:tcW w:w="187" w:type="pct"/>
            <w:tcBorders>
              <w:top w:val="nil"/>
              <w:left w:val="nil"/>
              <w:bottom w:val="single" w:sz="8" w:space="0" w:color="auto"/>
              <w:right w:val="single" w:sz="8" w:space="0" w:color="auto"/>
            </w:tcBorders>
            <w:shd w:val="clear" w:color="auto" w:fill="auto"/>
            <w:noWrap/>
            <w:vAlign w:val="center"/>
            <w:hideMark/>
          </w:tcPr>
          <w:p w14:paraId="34922A85" w14:textId="77777777" w:rsidR="00C11D9E" w:rsidRPr="00FD3F17" w:rsidRDefault="00C11D9E" w:rsidP="00C11D9E">
            <w:pPr>
              <w:spacing w:after="0" w:line="240" w:lineRule="auto"/>
              <w:jc w:val="center"/>
              <w:rPr>
                <w:rFonts w:eastAsia="DengXian"/>
                <w:color w:val="000000"/>
                <w:sz w:val="15"/>
                <w:szCs w:val="15"/>
              </w:rPr>
            </w:pPr>
            <w:r w:rsidRPr="00FD3F17">
              <w:rPr>
                <w:rFonts w:eastAsia="DengXian"/>
                <w:color w:val="000000"/>
                <w:sz w:val="15"/>
                <w:szCs w:val="15"/>
              </w:rPr>
              <w:t>2</w:t>
            </w:r>
          </w:p>
        </w:tc>
        <w:tc>
          <w:tcPr>
            <w:tcW w:w="189" w:type="pct"/>
            <w:tcBorders>
              <w:top w:val="nil"/>
              <w:left w:val="nil"/>
              <w:bottom w:val="single" w:sz="8" w:space="0" w:color="auto"/>
              <w:right w:val="single" w:sz="8" w:space="0" w:color="auto"/>
            </w:tcBorders>
            <w:shd w:val="clear" w:color="auto" w:fill="auto"/>
            <w:noWrap/>
            <w:vAlign w:val="center"/>
            <w:hideMark/>
          </w:tcPr>
          <w:p w14:paraId="6675FB51" w14:textId="77777777" w:rsidR="00C11D9E" w:rsidRPr="00FD3F17" w:rsidRDefault="00C11D9E" w:rsidP="00C11D9E">
            <w:pPr>
              <w:spacing w:after="0" w:line="240" w:lineRule="auto"/>
              <w:jc w:val="center"/>
              <w:rPr>
                <w:rFonts w:eastAsia="DengXian"/>
                <w:color w:val="000000"/>
                <w:sz w:val="15"/>
                <w:szCs w:val="15"/>
              </w:rPr>
            </w:pPr>
            <w:r w:rsidRPr="00FD3F17">
              <w:rPr>
                <w:rFonts w:eastAsia="DengXian"/>
                <w:color w:val="000000"/>
                <w:sz w:val="15"/>
                <w:szCs w:val="15"/>
              </w:rPr>
              <w:t>426</w:t>
            </w:r>
          </w:p>
        </w:tc>
        <w:tc>
          <w:tcPr>
            <w:tcW w:w="343" w:type="pct"/>
            <w:tcBorders>
              <w:top w:val="nil"/>
              <w:left w:val="nil"/>
              <w:bottom w:val="single" w:sz="8" w:space="0" w:color="auto"/>
              <w:right w:val="single" w:sz="8" w:space="0" w:color="auto"/>
            </w:tcBorders>
            <w:shd w:val="clear" w:color="auto" w:fill="auto"/>
            <w:noWrap/>
            <w:vAlign w:val="center"/>
            <w:hideMark/>
          </w:tcPr>
          <w:p w14:paraId="57374BCF" w14:textId="77777777" w:rsidR="00C11D9E" w:rsidRPr="00FD3F17" w:rsidRDefault="00C11D9E" w:rsidP="00C11D9E">
            <w:pPr>
              <w:spacing w:after="0" w:line="240" w:lineRule="auto"/>
              <w:jc w:val="center"/>
              <w:rPr>
                <w:rFonts w:eastAsia="DengXian"/>
                <w:color w:val="000000"/>
                <w:sz w:val="15"/>
                <w:szCs w:val="15"/>
              </w:rPr>
            </w:pPr>
            <w:r w:rsidRPr="00FD3F17">
              <w:rPr>
                <w:rFonts w:eastAsia="DengXian"/>
                <w:color w:val="000000"/>
                <w:sz w:val="15"/>
                <w:szCs w:val="15"/>
              </w:rPr>
              <w:t>1.64[0.81,3.31]</w:t>
            </w:r>
          </w:p>
        </w:tc>
        <w:tc>
          <w:tcPr>
            <w:tcW w:w="204" w:type="pct"/>
            <w:tcBorders>
              <w:top w:val="nil"/>
              <w:left w:val="nil"/>
              <w:bottom w:val="single" w:sz="8" w:space="0" w:color="auto"/>
              <w:right w:val="single" w:sz="8" w:space="0" w:color="auto"/>
            </w:tcBorders>
            <w:shd w:val="clear" w:color="auto" w:fill="auto"/>
            <w:noWrap/>
            <w:vAlign w:val="center"/>
            <w:hideMark/>
          </w:tcPr>
          <w:p w14:paraId="7F6427ED" w14:textId="77777777" w:rsidR="00C11D9E" w:rsidRPr="00FD3F17" w:rsidRDefault="00C11D9E" w:rsidP="00C11D9E">
            <w:pPr>
              <w:spacing w:after="0" w:line="240" w:lineRule="auto"/>
              <w:jc w:val="center"/>
              <w:rPr>
                <w:rFonts w:eastAsia="DengXian"/>
                <w:color w:val="000000"/>
                <w:sz w:val="15"/>
                <w:szCs w:val="15"/>
              </w:rPr>
            </w:pPr>
            <w:r w:rsidRPr="00FD3F17">
              <w:rPr>
                <w:rFonts w:eastAsia="DengXian"/>
                <w:color w:val="000000"/>
                <w:sz w:val="15"/>
                <w:szCs w:val="15"/>
              </w:rPr>
              <w:t>59%</w:t>
            </w:r>
          </w:p>
        </w:tc>
        <w:tc>
          <w:tcPr>
            <w:tcW w:w="187" w:type="pct"/>
            <w:tcBorders>
              <w:top w:val="nil"/>
              <w:left w:val="nil"/>
              <w:bottom w:val="single" w:sz="8" w:space="0" w:color="auto"/>
              <w:right w:val="single" w:sz="8" w:space="0" w:color="auto"/>
            </w:tcBorders>
            <w:shd w:val="clear" w:color="auto" w:fill="auto"/>
            <w:noWrap/>
            <w:vAlign w:val="center"/>
            <w:hideMark/>
          </w:tcPr>
          <w:p w14:paraId="405CA63C" w14:textId="77777777" w:rsidR="00C11D9E" w:rsidRPr="00FD3F17" w:rsidRDefault="00C11D9E" w:rsidP="00C11D9E">
            <w:pPr>
              <w:spacing w:after="0" w:line="240" w:lineRule="auto"/>
              <w:jc w:val="center"/>
              <w:rPr>
                <w:rFonts w:eastAsia="DengXian"/>
                <w:color w:val="000000"/>
                <w:sz w:val="15"/>
                <w:szCs w:val="15"/>
              </w:rPr>
            </w:pPr>
            <w:r w:rsidRPr="00FD3F17">
              <w:rPr>
                <w:rFonts w:eastAsia="DengXian"/>
                <w:color w:val="000000"/>
                <w:sz w:val="15"/>
                <w:szCs w:val="15"/>
              </w:rPr>
              <w:t>N/A</w:t>
            </w:r>
          </w:p>
        </w:tc>
        <w:tc>
          <w:tcPr>
            <w:tcW w:w="189" w:type="pct"/>
            <w:tcBorders>
              <w:top w:val="nil"/>
              <w:left w:val="nil"/>
              <w:bottom w:val="single" w:sz="8" w:space="0" w:color="auto"/>
              <w:right w:val="single" w:sz="8" w:space="0" w:color="auto"/>
            </w:tcBorders>
            <w:shd w:val="clear" w:color="auto" w:fill="auto"/>
            <w:noWrap/>
            <w:vAlign w:val="center"/>
            <w:hideMark/>
          </w:tcPr>
          <w:p w14:paraId="3D621E71" w14:textId="77777777" w:rsidR="00C11D9E" w:rsidRPr="00FD3F17" w:rsidRDefault="00C11D9E" w:rsidP="00C11D9E">
            <w:pPr>
              <w:spacing w:after="0" w:line="240" w:lineRule="auto"/>
              <w:jc w:val="center"/>
              <w:rPr>
                <w:rFonts w:eastAsia="DengXian"/>
                <w:color w:val="000000"/>
                <w:sz w:val="15"/>
                <w:szCs w:val="15"/>
              </w:rPr>
            </w:pPr>
            <w:r w:rsidRPr="00FD3F17">
              <w:rPr>
                <w:rFonts w:eastAsia="DengXian"/>
                <w:color w:val="000000"/>
                <w:sz w:val="15"/>
                <w:szCs w:val="15"/>
              </w:rPr>
              <w:t>N/A</w:t>
            </w:r>
          </w:p>
        </w:tc>
        <w:tc>
          <w:tcPr>
            <w:tcW w:w="355" w:type="pct"/>
            <w:tcBorders>
              <w:top w:val="nil"/>
              <w:left w:val="nil"/>
              <w:bottom w:val="single" w:sz="8" w:space="0" w:color="auto"/>
              <w:right w:val="single" w:sz="8" w:space="0" w:color="auto"/>
            </w:tcBorders>
            <w:shd w:val="clear" w:color="auto" w:fill="auto"/>
            <w:noWrap/>
            <w:vAlign w:val="center"/>
            <w:hideMark/>
          </w:tcPr>
          <w:p w14:paraId="7836BC4D" w14:textId="77777777" w:rsidR="00C11D9E" w:rsidRPr="00FD3F17" w:rsidRDefault="00C11D9E" w:rsidP="00C11D9E">
            <w:pPr>
              <w:spacing w:after="0" w:line="240" w:lineRule="auto"/>
              <w:jc w:val="center"/>
              <w:rPr>
                <w:rFonts w:eastAsia="DengXian"/>
                <w:color w:val="000000"/>
                <w:sz w:val="15"/>
                <w:szCs w:val="15"/>
              </w:rPr>
            </w:pPr>
            <w:r w:rsidRPr="00FD3F17">
              <w:rPr>
                <w:rFonts w:eastAsia="DengXian"/>
                <w:color w:val="000000"/>
                <w:sz w:val="15"/>
                <w:szCs w:val="15"/>
              </w:rPr>
              <w:t>N/A</w:t>
            </w:r>
          </w:p>
        </w:tc>
        <w:tc>
          <w:tcPr>
            <w:tcW w:w="204" w:type="pct"/>
            <w:tcBorders>
              <w:top w:val="nil"/>
              <w:left w:val="nil"/>
              <w:bottom w:val="single" w:sz="8" w:space="0" w:color="auto"/>
              <w:right w:val="single" w:sz="8" w:space="0" w:color="auto"/>
            </w:tcBorders>
            <w:shd w:val="clear" w:color="auto" w:fill="auto"/>
            <w:noWrap/>
            <w:vAlign w:val="center"/>
            <w:hideMark/>
          </w:tcPr>
          <w:p w14:paraId="66E2BB59" w14:textId="77777777" w:rsidR="00C11D9E" w:rsidRPr="00FD3F17" w:rsidRDefault="00C11D9E" w:rsidP="00C11D9E">
            <w:pPr>
              <w:spacing w:after="0" w:line="240" w:lineRule="auto"/>
              <w:jc w:val="center"/>
              <w:rPr>
                <w:rFonts w:eastAsia="DengXian"/>
                <w:color w:val="000000"/>
                <w:sz w:val="15"/>
                <w:szCs w:val="15"/>
              </w:rPr>
            </w:pPr>
            <w:r w:rsidRPr="00FD3F17">
              <w:rPr>
                <w:rFonts w:eastAsia="DengXian"/>
                <w:color w:val="000000"/>
                <w:sz w:val="15"/>
                <w:szCs w:val="15"/>
              </w:rPr>
              <w:t>N/A</w:t>
            </w:r>
          </w:p>
        </w:tc>
        <w:tc>
          <w:tcPr>
            <w:tcW w:w="187" w:type="pct"/>
            <w:tcBorders>
              <w:top w:val="nil"/>
              <w:left w:val="nil"/>
              <w:bottom w:val="single" w:sz="8" w:space="0" w:color="auto"/>
              <w:right w:val="single" w:sz="8" w:space="0" w:color="auto"/>
            </w:tcBorders>
            <w:shd w:val="clear" w:color="auto" w:fill="auto"/>
            <w:noWrap/>
            <w:vAlign w:val="center"/>
            <w:hideMark/>
          </w:tcPr>
          <w:p w14:paraId="233A3C65" w14:textId="77777777" w:rsidR="00C11D9E" w:rsidRPr="00FD3F17" w:rsidRDefault="00C11D9E" w:rsidP="00C11D9E">
            <w:pPr>
              <w:spacing w:after="0" w:line="240" w:lineRule="auto"/>
              <w:jc w:val="center"/>
              <w:rPr>
                <w:rFonts w:eastAsia="DengXian"/>
                <w:color w:val="000000"/>
                <w:sz w:val="15"/>
                <w:szCs w:val="15"/>
              </w:rPr>
            </w:pPr>
            <w:r w:rsidRPr="00FD3F17">
              <w:rPr>
                <w:rFonts w:eastAsia="DengXian"/>
                <w:color w:val="000000"/>
                <w:sz w:val="15"/>
                <w:szCs w:val="15"/>
              </w:rPr>
              <w:t>4</w:t>
            </w:r>
          </w:p>
        </w:tc>
        <w:tc>
          <w:tcPr>
            <w:tcW w:w="200" w:type="pct"/>
            <w:tcBorders>
              <w:top w:val="nil"/>
              <w:left w:val="nil"/>
              <w:bottom w:val="single" w:sz="8" w:space="0" w:color="auto"/>
              <w:right w:val="single" w:sz="8" w:space="0" w:color="auto"/>
            </w:tcBorders>
            <w:shd w:val="clear" w:color="auto" w:fill="auto"/>
            <w:noWrap/>
            <w:vAlign w:val="center"/>
            <w:hideMark/>
          </w:tcPr>
          <w:p w14:paraId="0C2BBA39" w14:textId="77777777" w:rsidR="00C11D9E" w:rsidRPr="00FD3F17" w:rsidRDefault="00C11D9E" w:rsidP="00C11D9E">
            <w:pPr>
              <w:spacing w:after="0" w:line="240" w:lineRule="auto"/>
              <w:jc w:val="center"/>
              <w:rPr>
                <w:rFonts w:eastAsia="DengXian"/>
                <w:color w:val="000000"/>
                <w:sz w:val="15"/>
                <w:szCs w:val="15"/>
              </w:rPr>
            </w:pPr>
            <w:r w:rsidRPr="00FD3F17">
              <w:rPr>
                <w:rFonts w:eastAsia="DengXian"/>
                <w:color w:val="000000"/>
                <w:sz w:val="15"/>
                <w:szCs w:val="15"/>
              </w:rPr>
              <w:t>400670</w:t>
            </w:r>
          </w:p>
        </w:tc>
        <w:tc>
          <w:tcPr>
            <w:tcW w:w="343" w:type="pct"/>
            <w:tcBorders>
              <w:top w:val="nil"/>
              <w:left w:val="nil"/>
              <w:bottom w:val="single" w:sz="8" w:space="0" w:color="auto"/>
              <w:right w:val="single" w:sz="8" w:space="0" w:color="auto"/>
            </w:tcBorders>
            <w:shd w:val="clear" w:color="auto" w:fill="auto"/>
            <w:noWrap/>
            <w:vAlign w:val="center"/>
            <w:hideMark/>
          </w:tcPr>
          <w:p w14:paraId="0493D3C9" w14:textId="42DCCEAB" w:rsidR="00C11D9E" w:rsidRPr="00FD3F17" w:rsidRDefault="00C11D9E" w:rsidP="00C11D9E">
            <w:pPr>
              <w:spacing w:after="0" w:line="240" w:lineRule="auto"/>
              <w:jc w:val="center"/>
              <w:rPr>
                <w:rFonts w:eastAsia="DengXian"/>
                <w:color w:val="000000"/>
                <w:sz w:val="15"/>
                <w:szCs w:val="15"/>
              </w:rPr>
            </w:pPr>
            <w:r w:rsidRPr="00FD3F17">
              <w:rPr>
                <w:rFonts w:eastAsia="DengXian"/>
                <w:color w:val="000000"/>
                <w:sz w:val="15"/>
                <w:szCs w:val="15"/>
              </w:rPr>
              <w:t>1.</w:t>
            </w:r>
            <w:r w:rsidR="0088729E">
              <w:rPr>
                <w:rFonts w:eastAsia="DengXian"/>
                <w:color w:val="000000"/>
                <w:sz w:val="15"/>
                <w:szCs w:val="15"/>
              </w:rPr>
              <w:t>19</w:t>
            </w:r>
            <w:r w:rsidRPr="00FD3F17">
              <w:rPr>
                <w:rFonts w:eastAsia="DengXian"/>
                <w:color w:val="000000"/>
                <w:sz w:val="15"/>
                <w:szCs w:val="15"/>
              </w:rPr>
              <w:t>[1.12,1.27]</w:t>
            </w:r>
          </w:p>
        </w:tc>
        <w:tc>
          <w:tcPr>
            <w:tcW w:w="204" w:type="pct"/>
            <w:tcBorders>
              <w:top w:val="nil"/>
              <w:left w:val="nil"/>
              <w:bottom w:val="single" w:sz="8" w:space="0" w:color="auto"/>
              <w:right w:val="single" w:sz="8" w:space="0" w:color="auto"/>
            </w:tcBorders>
            <w:shd w:val="clear" w:color="auto" w:fill="auto"/>
            <w:noWrap/>
            <w:vAlign w:val="center"/>
            <w:hideMark/>
          </w:tcPr>
          <w:p w14:paraId="3630668A" w14:textId="77777777" w:rsidR="00C11D9E" w:rsidRPr="00FD3F17" w:rsidRDefault="00C11D9E" w:rsidP="00C11D9E">
            <w:pPr>
              <w:spacing w:after="0" w:line="240" w:lineRule="auto"/>
              <w:jc w:val="center"/>
              <w:rPr>
                <w:rFonts w:eastAsia="DengXian"/>
                <w:color w:val="000000"/>
                <w:sz w:val="15"/>
                <w:szCs w:val="15"/>
              </w:rPr>
            </w:pPr>
            <w:r w:rsidRPr="00FD3F17">
              <w:rPr>
                <w:rFonts w:eastAsia="DengXian"/>
                <w:color w:val="000000"/>
                <w:sz w:val="15"/>
                <w:szCs w:val="15"/>
              </w:rPr>
              <w:t>0.00%</w:t>
            </w:r>
          </w:p>
        </w:tc>
        <w:tc>
          <w:tcPr>
            <w:tcW w:w="187" w:type="pct"/>
            <w:tcBorders>
              <w:top w:val="nil"/>
              <w:left w:val="single" w:sz="4" w:space="0" w:color="auto"/>
              <w:bottom w:val="single" w:sz="4" w:space="0" w:color="auto"/>
              <w:right w:val="single" w:sz="4" w:space="0" w:color="auto"/>
            </w:tcBorders>
            <w:shd w:val="clear" w:color="auto" w:fill="FFFFFF" w:themeFill="background1"/>
            <w:noWrap/>
            <w:vAlign w:val="center"/>
            <w:hideMark/>
          </w:tcPr>
          <w:p w14:paraId="79DA8F86" w14:textId="77777777" w:rsidR="00C11D9E" w:rsidRPr="00270C7E" w:rsidRDefault="00C11D9E" w:rsidP="00C11D9E">
            <w:pPr>
              <w:spacing w:after="0" w:line="240" w:lineRule="auto"/>
              <w:jc w:val="center"/>
              <w:rPr>
                <w:rFonts w:eastAsia="DengXian"/>
                <w:color w:val="000000"/>
                <w:sz w:val="16"/>
                <w:szCs w:val="16"/>
              </w:rPr>
            </w:pPr>
            <w:r w:rsidRPr="00270C7E">
              <w:rPr>
                <w:rFonts w:eastAsia="DengXian"/>
                <w:color w:val="000000"/>
                <w:sz w:val="16"/>
                <w:szCs w:val="16"/>
              </w:rPr>
              <w:t>2</w:t>
            </w:r>
          </w:p>
        </w:tc>
        <w:tc>
          <w:tcPr>
            <w:tcW w:w="210" w:type="pct"/>
            <w:tcBorders>
              <w:top w:val="nil"/>
              <w:left w:val="nil"/>
              <w:bottom w:val="single" w:sz="4" w:space="0" w:color="auto"/>
              <w:right w:val="single" w:sz="4" w:space="0" w:color="auto"/>
            </w:tcBorders>
            <w:shd w:val="clear" w:color="auto" w:fill="FFFFFF" w:themeFill="background1"/>
            <w:noWrap/>
            <w:vAlign w:val="center"/>
            <w:hideMark/>
          </w:tcPr>
          <w:p w14:paraId="50C10E40" w14:textId="77777777" w:rsidR="00C11D9E" w:rsidRPr="00270C7E" w:rsidRDefault="00C11D9E" w:rsidP="00C11D9E">
            <w:pPr>
              <w:spacing w:after="0" w:line="240" w:lineRule="auto"/>
              <w:jc w:val="center"/>
              <w:rPr>
                <w:rFonts w:eastAsia="DengXian"/>
                <w:color w:val="000000"/>
                <w:sz w:val="16"/>
                <w:szCs w:val="16"/>
              </w:rPr>
            </w:pPr>
            <w:r w:rsidRPr="00270C7E">
              <w:rPr>
                <w:rFonts w:eastAsia="DengXian"/>
                <w:color w:val="000000"/>
                <w:sz w:val="16"/>
                <w:szCs w:val="16"/>
              </w:rPr>
              <w:t>393600</w:t>
            </w:r>
          </w:p>
        </w:tc>
        <w:tc>
          <w:tcPr>
            <w:tcW w:w="362" w:type="pct"/>
            <w:tcBorders>
              <w:top w:val="nil"/>
              <w:left w:val="nil"/>
              <w:bottom w:val="single" w:sz="4" w:space="0" w:color="auto"/>
              <w:right w:val="single" w:sz="4" w:space="0" w:color="auto"/>
            </w:tcBorders>
            <w:shd w:val="clear" w:color="auto" w:fill="FFFFFF" w:themeFill="background1"/>
            <w:noWrap/>
            <w:vAlign w:val="center"/>
            <w:hideMark/>
          </w:tcPr>
          <w:p w14:paraId="194C8FC9" w14:textId="77777777" w:rsidR="00C11D9E" w:rsidRPr="00270C7E" w:rsidRDefault="00C11D9E" w:rsidP="00C11D9E">
            <w:pPr>
              <w:spacing w:after="0" w:line="240" w:lineRule="auto"/>
              <w:jc w:val="center"/>
              <w:rPr>
                <w:rFonts w:eastAsia="DengXian"/>
                <w:color w:val="000000"/>
                <w:sz w:val="16"/>
                <w:szCs w:val="16"/>
              </w:rPr>
            </w:pPr>
            <w:r w:rsidRPr="00270C7E">
              <w:rPr>
                <w:rFonts w:eastAsia="DengXian"/>
                <w:color w:val="000000"/>
                <w:sz w:val="16"/>
                <w:szCs w:val="16"/>
              </w:rPr>
              <w:t>0.97[1.13,1.31]</w:t>
            </w:r>
          </w:p>
        </w:tc>
        <w:tc>
          <w:tcPr>
            <w:tcW w:w="214" w:type="pct"/>
            <w:tcBorders>
              <w:top w:val="nil"/>
              <w:left w:val="nil"/>
              <w:bottom w:val="single" w:sz="4" w:space="0" w:color="auto"/>
              <w:right w:val="single" w:sz="4" w:space="0" w:color="auto"/>
            </w:tcBorders>
            <w:shd w:val="clear" w:color="auto" w:fill="FFFFFF" w:themeFill="background1"/>
            <w:noWrap/>
            <w:vAlign w:val="center"/>
            <w:hideMark/>
          </w:tcPr>
          <w:p w14:paraId="2934C007" w14:textId="77777777" w:rsidR="00C11D9E" w:rsidRPr="00270C7E" w:rsidRDefault="00C11D9E" w:rsidP="00C11D9E">
            <w:pPr>
              <w:spacing w:after="0" w:line="240" w:lineRule="auto"/>
              <w:jc w:val="center"/>
              <w:rPr>
                <w:rFonts w:eastAsia="DengXian"/>
                <w:color w:val="000000"/>
                <w:sz w:val="16"/>
                <w:szCs w:val="16"/>
              </w:rPr>
            </w:pPr>
            <w:r w:rsidRPr="00270C7E">
              <w:rPr>
                <w:rFonts w:eastAsia="DengXian"/>
                <w:color w:val="000000"/>
                <w:sz w:val="16"/>
                <w:szCs w:val="16"/>
              </w:rPr>
              <w:t>0.00%</w:t>
            </w:r>
          </w:p>
        </w:tc>
        <w:tc>
          <w:tcPr>
            <w:tcW w:w="317" w:type="pct"/>
            <w:tcBorders>
              <w:top w:val="nil"/>
              <w:left w:val="nil"/>
              <w:bottom w:val="single" w:sz="4" w:space="0" w:color="auto"/>
              <w:right w:val="single" w:sz="4" w:space="0" w:color="auto"/>
            </w:tcBorders>
            <w:shd w:val="clear" w:color="auto" w:fill="FFFFFF" w:themeFill="background1"/>
          </w:tcPr>
          <w:p w14:paraId="4F0EF3BB" w14:textId="748D478E" w:rsidR="00C11D9E" w:rsidRPr="00270C7E" w:rsidRDefault="00C11D9E" w:rsidP="00C11D9E">
            <w:pPr>
              <w:spacing w:after="0" w:line="240" w:lineRule="auto"/>
              <w:jc w:val="center"/>
              <w:rPr>
                <w:rFonts w:eastAsia="DengXian"/>
                <w:color w:val="000000"/>
                <w:sz w:val="16"/>
                <w:szCs w:val="16"/>
              </w:rPr>
            </w:pPr>
            <w:r w:rsidRPr="00EE4161">
              <w:rPr>
                <w:rFonts w:eastAsia="DengXian" w:hint="eastAsia"/>
                <w:color w:val="000000"/>
                <w:sz w:val="16"/>
                <w:szCs w:val="16"/>
              </w:rPr>
              <w:t>l</w:t>
            </w:r>
            <w:r w:rsidRPr="00EE4161">
              <w:rPr>
                <w:rFonts w:eastAsia="DengXian"/>
                <w:color w:val="000000"/>
                <w:sz w:val="16"/>
                <w:szCs w:val="16"/>
              </w:rPr>
              <w:t>ow</w:t>
            </w:r>
          </w:p>
        </w:tc>
      </w:tr>
      <w:tr w:rsidR="00417F4B" w:rsidRPr="00FD3F17" w14:paraId="640637C3" w14:textId="0BA91EAF" w:rsidTr="00C70D3E">
        <w:trPr>
          <w:trHeight w:val="571"/>
          <w:jc w:val="center"/>
        </w:trPr>
        <w:tc>
          <w:tcPr>
            <w:tcW w:w="461" w:type="pct"/>
            <w:tcBorders>
              <w:top w:val="nil"/>
              <w:left w:val="single" w:sz="8" w:space="0" w:color="auto"/>
              <w:bottom w:val="single" w:sz="8" w:space="0" w:color="auto"/>
              <w:right w:val="single" w:sz="8" w:space="0" w:color="auto"/>
            </w:tcBorders>
            <w:shd w:val="clear" w:color="auto" w:fill="auto"/>
            <w:noWrap/>
            <w:vAlign w:val="center"/>
            <w:hideMark/>
          </w:tcPr>
          <w:p w14:paraId="08BF2E93" w14:textId="77777777" w:rsidR="00AD4F63" w:rsidRPr="00FD3F17" w:rsidRDefault="00AD4F63" w:rsidP="002000C0">
            <w:pPr>
              <w:spacing w:after="0" w:line="240" w:lineRule="auto"/>
              <w:rPr>
                <w:rFonts w:eastAsia="DengXian"/>
                <w:color w:val="000000"/>
                <w:sz w:val="13"/>
                <w:szCs w:val="13"/>
              </w:rPr>
            </w:pPr>
            <w:r w:rsidRPr="00FD3F17">
              <w:rPr>
                <w:rFonts w:eastAsia="DengXian"/>
                <w:color w:val="000000"/>
                <w:sz w:val="13"/>
                <w:szCs w:val="13"/>
              </w:rPr>
              <w:t>Premature rupture of membranes</w:t>
            </w:r>
          </w:p>
        </w:tc>
        <w:tc>
          <w:tcPr>
            <w:tcW w:w="232" w:type="pct"/>
            <w:tcBorders>
              <w:top w:val="nil"/>
              <w:left w:val="nil"/>
              <w:bottom w:val="single" w:sz="8" w:space="0" w:color="auto"/>
              <w:right w:val="single" w:sz="8" w:space="0" w:color="auto"/>
            </w:tcBorders>
            <w:shd w:val="clear" w:color="auto" w:fill="auto"/>
            <w:noWrap/>
            <w:vAlign w:val="center"/>
            <w:hideMark/>
          </w:tcPr>
          <w:p w14:paraId="296A7048" w14:textId="77777777" w:rsidR="00AD4F63" w:rsidRPr="00FD3F17" w:rsidRDefault="00AD4F63" w:rsidP="002000C0">
            <w:pPr>
              <w:spacing w:after="0" w:line="240" w:lineRule="auto"/>
              <w:jc w:val="center"/>
              <w:rPr>
                <w:rFonts w:eastAsia="DengXian"/>
                <w:color w:val="000000"/>
                <w:sz w:val="15"/>
                <w:szCs w:val="15"/>
              </w:rPr>
            </w:pPr>
            <w:r w:rsidRPr="00FD3F17">
              <w:rPr>
                <w:rFonts w:eastAsia="DengXian"/>
                <w:color w:val="000000"/>
                <w:sz w:val="15"/>
                <w:szCs w:val="15"/>
              </w:rPr>
              <w:t>8</w:t>
            </w:r>
          </w:p>
        </w:tc>
        <w:tc>
          <w:tcPr>
            <w:tcW w:w="223" w:type="pct"/>
            <w:tcBorders>
              <w:top w:val="nil"/>
              <w:left w:val="nil"/>
              <w:bottom w:val="single" w:sz="8" w:space="0" w:color="auto"/>
              <w:right w:val="single" w:sz="8" w:space="0" w:color="auto"/>
            </w:tcBorders>
            <w:shd w:val="clear" w:color="auto" w:fill="auto"/>
            <w:noWrap/>
            <w:vAlign w:val="center"/>
            <w:hideMark/>
          </w:tcPr>
          <w:p w14:paraId="73623A71" w14:textId="77777777" w:rsidR="00AD4F63" w:rsidRPr="00FD3F17" w:rsidRDefault="00AD4F63" w:rsidP="002000C0">
            <w:pPr>
              <w:spacing w:after="0" w:line="240" w:lineRule="auto"/>
              <w:jc w:val="center"/>
              <w:rPr>
                <w:rFonts w:eastAsia="DengXian"/>
                <w:color w:val="000000"/>
                <w:sz w:val="15"/>
                <w:szCs w:val="15"/>
              </w:rPr>
            </w:pPr>
            <w:r w:rsidRPr="00FD3F17">
              <w:rPr>
                <w:rFonts w:eastAsia="DengXian"/>
                <w:color w:val="000000"/>
                <w:sz w:val="15"/>
                <w:szCs w:val="15"/>
              </w:rPr>
              <w:t>6882</w:t>
            </w:r>
          </w:p>
        </w:tc>
        <w:tc>
          <w:tcPr>
            <w:tcW w:w="187" w:type="pct"/>
            <w:tcBorders>
              <w:top w:val="nil"/>
              <w:left w:val="nil"/>
              <w:bottom w:val="single" w:sz="8" w:space="0" w:color="auto"/>
              <w:right w:val="single" w:sz="8" w:space="0" w:color="auto"/>
            </w:tcBorders>
            <w:shd w:val="clear" w:color="auto" w:fill="auto"/>
            <w:noWrap/>
            <w:vAlign w:val="center"/>
            <w:hideMark/>
          </w:tcPr>
          <w:p w14:paraId="1A68FB69" w14:textId="77777777" w:rsidR="00AD4F63" w:rsidRPr="00FD3F17" w:rsidRDefault="00AD4F63" w:rsidP="002000C0">
            <w:pPr>
              <w:spacing w:after="0" w:line="240" w:lineRule="auto"/>
              <w:jc w:val="center"/>
              <w:rPr>
                <w:rFonts w:eastAsia="DengXian"/>
                <w:color w:val="000000"/>
                <w:sz w:val="15"/>
                <w:szCs w:val="15"/>
              </w:rPr>
            </w:pPr>
            <w:r w:rsidRPr="00FD3F17">
              <w:rPr>
                <w:rFonts w:eastAsia="DengXian"/>
                <w:color w:val="000000"/>
                <w:sz w:val="15"/>
                <w:szCs w:val="15"/>
              </w:rPr>
              <w:t>2</w:t>
            </w:r>
          </w:p>
        </w:tc>
        <w:tc>
          <w:tcPr>
            <w:tcW w:w="189" w:type="pct"/>
            <w:tcBorders>
              <w:top w:val="nil"/>
              <w:left w:val="nil"/>
              <w:bottom w:val="single" w:sz="8" w:space="0" w:color="auto"/>
              <w:right w:val="single" w:sz="8" w:space="0" w:color="auto"/>
            </w:tcBorders>
            <w:shd w:val="clear" w:color="auto" w:fill="auto"/>
            <w:noWrap/>
            <w:vAlign w:val="center"/>
            <w:hideMark/>
          </w:tcPr>
          <w:p w14:paraId="4881B673" w14:textId="77777777" w:rsidR="00AD4F63" w:rsidRPr="00FD3F17" w:rsidRDefault="00AD4F63" w:rsidP="002000C0">
            <w:pPr>
              <w:spacing w:after="0" w:line="240" w:lineRule="auto"/>
              <w:jc w:val="center"/>
              <w:rPr>
                <w:rFonts w:eastAsia="DengXian"/>
                <w:color w:val="000000"/>
                <w:sz w:val="15"/>
                <w:szCs w:val="15"/>
              </w:rPr>
            </w:pPr>
            <w:r w:rsidRPr="00FD3F17">
              <w:rPr>
                <w:rFonts w:eastAsia="DengXian"/>
                <w:color w:val="000000"/>
                <w:sz w:val="15"/>
                <w:szCs w:val="15"/>
              </w:rPr>
              <w:t>718</w:t>
            </w:r>
          </w:p>
        </w:tc>
        <w:tc>
          <w:tcPr>
            <w:tcW w:w="343" w:type="pct"/>
            <w:tcBorders>
              <w:top w:val="nil"/>
              <w:left w:val="nil"/>
              <w:bottom w:val="single" w:sz="8" w:space="0" w:color="auto"/>
              <w:right w:val="single" w:sz="8" w:space="0" w:color="auto"/>
            </w:tcBorders>
            <w:shd w:val="clear" w:color="auto" w:fill="auto"/>
            <w:noWrap/>
            <w:vAlign w:val="center"/>
            <w:hideMark/>
          </w:tcPr>
          <w:p w14:paraId="3341224F" w14:textId="17FDCD7D" w:rsidR="00AD4F63" w:rsidRPr="00FD3F17" w:rsidRDefault="00AD4F63" w:rsidP="002000C0">
            <w:pPr>
              <w:spacing w:after="0" w:line="240" w:lineRule="auto"/>
              <w:jc w:val="center"/>
              <w:rPr>
                <w:rFonts w:eastAsia="DengXian"/>
                <w:color w:val="000000"/>
                <w:sz w:val="15"/>
                <w:szCs w:val="15"/>
              </w:rPr>
            </w:pPr>
            <w:r w:rsidRPr="00FD3F17">
              <w:rPr>
                <w:rFonts w:eastAsia="DengXian"/>
                <w:color w:val="000000"/>
                <w:sz w:val="15"/>
                <w:szCs w:val="15"/>
              </w:rPr>
              <w:t>2.34[1.19,4.60]</w:t>
            </w:r>
          </w:p>
        </w:tc>
        <w:tc>
          <w:tcPr>
            <w:tcW w:w="204" w:type="pct"/>
            <w:tcBorders>
              <w:top w:val="nil"/>
              <w:left w:val="nil"/>
              <w:bottom w:val="single" w:sz="8" w:space="0" w:color="auto"/>
              <w:right w:val="single" w:sz="8" w:space="0" w:color="auto"/>
            </w:tcBorders>
            <w:shd w:val="clear" w:color="auto" w:fill="auto"/>
            <w:noWrap/>
            <w:vAlign w:val="center"/>
            <w:hideMark/>
          </w:tcPr>
          <w:p w14:paraId="64CE03F1" w14:textId="77777777" w:rsidR="00AD4F63" w:rsidRPr="00FD3F17" w:rsidRDefault="00AD4F63" w:rsidP="002000C0">
            <w:pPr>
              <w:spacing w:after="0" w:line="240" w:lineRule="auto"/>
              <w:jc w:val="center"/>
              <w:rPr>
                <w:rFonts w:eastAsia="DengXian"/>
                <w:color w:val="000000"/>
                <w:sz w:val="15"/>
                <w:szCs w:val="15"/>
              </w:rPr>
            </w:pPr>
            <w:r w:rsidRPr="00FD3F17">
              <w:rPr>
                <w:rFonts w:eastAsia="DengXian"/>
                <w:color w:val="000000"/>
                <w:sz w:val="15"/>
                <w:szCs w:val="15"/>
              </w:rPr>
              <w:t>0%</w:t>
            </w:r>
          </w:p>
        </w:tc>
        <w:tc>
          <w:tcPr>
            <w:tcW w:w="187" w:type="pct"/>
            <w:tcBorders>
              <w:top w:val="nil"/>
              <w:left w:val="nil"/>
              <w:bottom w:val="single" w:sz="8" w:space="0" w:color="auto"/>
              <w:right w:val="single" w:sz="8" w:space="0" w:color="auto"/>
            </w:tcBorders>
            <w:shd w:val="clear" w:color="auto" w:fill="auto"/>
            <w:noWrap/>
            <w:vAlign w:val="center"/>
            <w:hideMark/>
          </w:tcPr>
          <w:p w14:paraId="4E7A2D2F" w14:textId="77777777" w:rsidR="00AD4F63" w:rsidRPr="00FD3F17" w:rsidRDefault="00AD4F63" w:rsidP="002000C0">
            <w:pPr>
              <w:spacing w:after="0" w:line="240" w:lineRule="auto"/>
              <w:jc w:val="center"/>
              <w:rPr>
                <w:rFonts w:eastAsia="DengXian"/>
                <w:color w:val="000000"/>
                <w:sz w:val="15"/>
                <w:szCs w:val="15"/>
              </w:rPr>
            </w:pPr>
            <w:r w:rsidRPr="00FD3F17">
              <w:rPr>
                <w:rFonts w:eastAsia="DengXian"/>
                <w:color w:val="000000"/>
                <w:sz w:val="15"/>
                <w:szCs w:val="15"/>
              </w:rPr>
              <w:t>1</w:t>
            </w:r>
          </w:p>
        </w:tc>
        <w:tc>
          <w:tcPr>
            <w:tcW w:w="189" w:type="pct"/>
            <w:tcBorders>
              <w:top w:val="nil"/>
              <w:left w:val="nil"/>
              <w:bottom w:val="single" w:sz="8" w:space="0" w:color="auto"/>
              <w:right w:val="single" w:sz="8" w:space="0" w:color="auto"/>
            </w:tcBorders>
            <w:shd w:val="clear" w:color="auto" w:fill="auto"/>
            <w:noWrap/>
            <w:vAlign w:val="center"/>
            <w:hideMark/>
          </w:tcPr>
          <w:p w14:paraId="40244ED9" w14:textId="77777777" w:rsidR="00AD4F63" w:rsidRPr="00FD3F17" w:rsidRDefault="00AD4F63" w:rsidP="002000C0">
            <w:pPr>
              <w:spacing w:after="0" w:line="240" w:lineRule="auto"/>
              <w:jc w:val="center"/>
              <w:rPr>
                <w:rFonts w:eastAsia="DengXian"/>
                <w:color w:val="000000"/>
                <w:sz w:val="15"/>
                <w:szCs w:val="15"/>
              </w:rPr>
            </w:pPr>
            <w:r w:rsidRPr="00FD3F17">
              <w:rPr>
                <w:rFonts w:eastAsia="DengXian"/>
                <w:color w:val="000000"/>
                <w:sz w:val="15"/>
                <w:szCs w:val="15"/>
              </w:rPr>
              <w:t>534</w:t>
            </w:r>
          </w:p>
        </w:tc>
        <w:tc>
          <w:tcPr>
            <w:tcW w:w="355" w:type="pct"/>
            <w:tcBorders>
              <w:top w:val="nil"/>
              <w:left w:val="nil"/>
              <w:bottom w:val="single" w:sz="8" w:space="0" w:color="auto"/>
              <w:right w:val="single" w:sz="8" w:space="0" w:color="auto"/>
            </w:tcBorders>
            <w:shd w:val="clear" w:color="auto" w:fill="auto"/>
            <w:noWrap/>
            <w:vAlign w:val="center"/>
            <w:hideMark/>
          </w:tcPr>
          <w:p w14:paraId="4BF1AE74" w14:textId="77777777" w:rsidR="00AD4F63" w:rsidRPr="00FD3F17" w:rsidRDefault="00AD4F63" w:rsidP="002000C0">
            <w:pPr>
              <w:spacing w:after="0" w:line="240" w:lineRule="auto"/>
              <w:jc w:val="center"/>
              <w:rPr>
                <w:rFonts w:eastAsia="DengXian"/>
                <w:color w:val="000000"/>
                <w:sz w:val="15"/>
                <w:szCs w:val="15"/>
              </w:rPr>
            </w:pPr>
            <w:r w:rsidRPr="00FD3F17">
              <w:rPr>
                <w:rFonts w:eastAsia="DengXian"/>
                <w:color w:val="000000"/>
                <w:sz w:val="15"/>
                <w:szCs w:val="15"/>
              </w:rPr>
              <w:t>2.40[1.10,5.23]</w:t>
            </w:r>
          </w:p>
        </w:tc>
        <w:tc>
          <w:tcPr>
            <w:tcW w:w="204" w:type="pct"/>
            <w:tcBorders>
              <w:top w:val="nil"/>
              <w:left w:val="nil"/>
              <w:bottom w:val="single" w:sz="8" w:space="0" w:color="auto"/>
              <w:right w:val="single" w:sz="8" w:space="0" w:color="auto"/>
            </w:tcBorders>
            <w:shd w:val="clear" w:color="auto" w:fill="auto"/>
            <w:noWrap/>
            <w:vAlign w:val="center"/>
            <w:hideMark/>
          </w:tcPr>
          <w:p w14:paraId="11BE66E5" w14:textId="77777777" w:rsidR="00AD4F63" w:rsidRPr="00FD3F17" w:rsidRDefault="00AD4F63" w:rsidP="002000C0">
            <w:pPr>
              <w:spacing w:after="0" w:line="240" w:lineRule="auto"/>
              <w:jc w:val="center"/>
              <w:rPr>
                <w:rFonts w:eastAsia="DengXian"/>
                <w:color w:val="000000"/>
                <w:sz w:val="15"/>
                <w:szCs w:val="15"/>
              </w:rPr>
            </w:pPr>
            <w:r w:rsidRPr="00FD3F17">
              <w:rPr>
                <w:rFonts w:eastAsia="DengXian"/>
                <w:color w:val="000000"/>
                <w:sz w:val="15"/>
                <w:szCs w:val="15"/>
              </w:rPr>
              <w:t>N/A</w:t>
            </w:r>
          </w:p>
        </w:tc>
        <w:tc>
          <w:tcPr>
            <w:tcW w:w="187" w:type="pct"/>
            <w:tcBorders>
              <w:top w:val="nil"/>
              <w:left w:val="nil"/>
              <w:bottom w:val="single" w:sz="8" w:space="0" w:color="auto"/>
              <w:right w:val="single" w:sz="8" w:space="0" w:color="auto"/>
            </w:tcBorders>
            <w:shd w:val="clear" w:color="auto" w:fill="auto"/>
            <w:noWrap/>
            <w:vAlign w:val="center"/>
            <w:hideMark/>
          </w:tcPr>
          <w:p w14:paraId="507E0EFF" w14:textId="77777777" w:rsidR="00AD4F63" w:rsidRPr="00FD3F17" w:rsidRDefault="00AD4F63" w:rsidP="002000C0">
            <w:pPr>
              <w:spacing w:after="0" w:line="240" w:lineRule="auto"/>
              <w:jc w:val="center"/>
              <w:rPr>
                <w:rFonts w:eastAsia="DengXian"/>
                <w:color w:val="000000"/>
                <w:sz w:val="15"/>
                <w:szCs w:val="15"/>
              </w:rPr>
            </w:pPr>
            <w:r w:rsidRPr="00FD3F17">
              <w:rPr>
                <w:rFonts w:eastAsia="DengXian"/>
                <w:color w:val="000000"/>
                <w:sz w:val="15"/>
                <w:szCs w:val="15"/>
              </w:rPr>
              <w:t>5</w:t>
            </w:r>
          </w:p>
        </w:tc>
        <w:tc>
          <w:tcPr>
            <w:tcW w:w="200" w:type="pct"/>
            <w:tcBorders>
              <w:top w:val="nil"/>
              <w:left w:val="nil"/>
              <w:bottom w:val="single" w:sz="8" w:space="0" w:color="auto"/>
              <w:right w:val="single" w:sz="8" w:space="0" w:color="auto"/>
            </w:tcBorders>
            <w:shd w:val="clear" w:color="auto" w:fill="auto"/>
            <w:noWrap/>
            <w:vAlign w:val="center"/>
            <w:hideMark/>
          </w:tcPr>
          <w:p w14:paraId="0F122222" w14:textId="77777777" w:rsidR="00AD4F63" w:rsidRPr="00FD3F17" w:rsidRDefault="00AD4F63" w:rsidP="002000C0">
            <w:pPr>
              <w:spacing w:after="0" w:line="240" w:lineRule="auto"/>
              <w:jc w:val="center"/>
              <w:rPr>
                <w:rFonts w:eastAsia="DengXian"/>
                <w:color w:val="000000"/>
                <w:sz w:val="15"/>
                <w:szCs w:val="15"/>
              </w:rPr>
            </w:pPr>
            <w:r w:rsidRPr="00FD3F17">
              <w:rPr>
                <w:rFonts w:eastAsia="DengXian"/>
                <w:color w:val="000000"/>
                <w:sz w:val="15"/>
                <w:szCs w:val="15"/>
              </w:rPr>
              <w:t>6163</w:t>
            </w:r>
          </w:p>
        </w:tc>
        <w:tc>
          <w:tcPr>
            <w:tcW w:w="343" w:type="pct"/>
            <w:tcBorders>
              <w:top w:val="nil"/>
              <w:left w:val="nil"/>
              <w:bottom w:val="single" w:sz="8" w:space="0" w:color="auto"/>
              <w:right w:val="single" w:sz="8" w:space="0" w:color="auto"/>
            </w:tcBorders>
            <w:shd w:val="clear" w:color="auto" w:fill="auto"/>
            <w:noWrap/>
            <w:vAlign w:val="center"/>
            <w:hideMark/>
          </w:tcPr>
          <w:p w14:paraId="45B42F7E" w14:textId="77777777" w:rsidR="00AD4F63" w:rsidRPr="00FD3F17" w:rsidRDefault="00AD4F63" w:rsidP="002000C0">
            <w:pPr>
              <w:spacing w:after="0" w:line="240" w:lineRule="auto"/>
              <w:jc w:val="center"/>
              <w:rPr>
                <w:rFonts w:eastAsia="DengXian"/>
                <w:color w:val="000000"/>
                <w:sz w:val="15"/>
                <w:szCs w:val="15"/>
              </w:rPr>
            </w:pPr>
            <w:r w:rsidRPr="00FD3F17">
              <w:rPr>
                <w:rFonts w:eastAsia="DengXian"/>
                <w:color w:val="000000"/>
                <w:sz w:val="15"/>
                <w:szCs w:val="15"/>
              </w:rPr>
              <w:t>1.53[1.20,1.96]</w:t>
            </w:r>
          </w:p>
        </w:tc>
        <w:tc>
          <w:tcPr>
            <w:tcW w:w="204" w:type="pct"/>
            <w:tcBorders>
              <w:top w:val="nil"/>
              <w:left w:val="nil"/>
              <w:bottom w:val="single" w:sz="8" w:space="0" w:color="auto"/>
              <w:right w:val="single" w:sz="8" w:space="0" w:color="auto"/>
            </w:tcBorders>
            <w:shd w:val="clear" w:color="auto" w:fill="auto"/>
            <w:noWrap/>
            <w:vAlign w:val="center"/>
            <w:hideMark/>
          </w:tcPr>
          <w:p w14:paraId="2C8ED702" w14:textId="77777777" w:rsidR="00AD4F63" w:rsidRPr="00FD3F17" w:rsidRDefault="00AD4F63" w:rsidP="002000C0">
            <w:pPr>
              <w:spacing w:after="0" w:line="240" w:lineRule="auto"/>
              <w:jc w:val="center"/>
              <w:rPr>
                <w:rFonts w:eastAsia="DengXian"/>
                <w:color w:val="000000"/>
                <w:sz w:val="15"/>
                <w:szCs w:val="15"/>
              </w:rPr>
            </w:pPr>
            <w:r w:rsidRPr="00FD3F17">
              <w:rPr>
                <w:rFonts w:eastAsia="DengXian"/>
                <w:color w:val="000000"/>
                <w:sz w:val="15"/>
                <w:szCs w:val="15"/>
              </w:rPr>
              <w:t>51.30%</w:t>
            </w:r>
          </w:p>
        </w:tc>
        <w:tc>
          <w:tcPr>
            <w:tcW w:w="187" w:type="pct"/>
            <w:tcBorders>
              <w:top w:val="nil"/>
              <w:left w:val="single" w:sz="4" w:space="0" w:color="auto"/>
              <w:bottom w:val="single" w:sz="4" w:space="0" w:color="auto"/>
              <w:right w:val="single" w:sz="4" w:space="0" w:color="auto"/>
            </w:tcBorders>
            <w:shd w:val="clear" w:color="auto" w:fill="FFFFFF" w:themeFill="background1"/>
            <w:noWrap/>
            <w:vAlign w:val="center"/>
            <w:hideMark/>
          </w:tcPr>
          <w:p w14:paraId="7EDB2038" w14:textId="77777777" w:rsidR="00AD4F63" w:rsidRPr="00270C7E" w:rsidRDefault="00AD4F63" w:rsidP="002000C0">
            <w:pPr>
              <w:spacing w:after="0" w:line="240" w:lineRule="auto"/>
              <w:jc w:val="center"/>
              <w:rPr>
                <w:rFonts w:eastAsia="DengXian"/>
                <w:color w:val="000000"/>
                <w:sz w:val="16"/>
                <w:szCs w:val="16"/>
              </w:rPr>
            </w:pPr>
            <w:r w:rsidRPr="00270C7E">
              <w:rPr>
                <w:rFonts w:eastAsia="DengXian"/>
                <w:color w:val="000000"/>
                <w:sz w:val="16"/>
                <w:szCs w:val="16"/>
              </w:rPr>
              <w:t>1</w:t>
            </w:r>
          </w:p>
        </w:tc>
        <w:tc>
          <w:tcPr>
            <w:tcW w:w="210" w:type="pct"/>
            <w:tcBorders>
              <w:top w:val="nil"/>
              <w:left w:val="nil"/>
              <w:bottom w:val="single" w:sz="4" w:space="0" w:color="auto"/>
              <w:right w:val="single" w:sz="4" w:space="0" w:color="auto"/>
            </w:tcBorders>
            <w:shd w:val="clear" w:color="auto" w:fill="FFFFFF" w:themeFill="background1"/>
            <w:noWrap/>
            <w:vAlign w:val="center"/>
            <w:hideMark/>
          </w:tcPr>
          <w:p w14:paraId="377002E6" w14:textId="77777777" w:rsidR="00AD4F63" w:rsidRPr="00270C7E" w:rsidRDefault="00AD4F63" w:rsidP="002000C0">
            <w:pPr>
              <w:spacing w:after="0" w:line="240" w:lineRule="auto"/>
              <w:jc w:val="center"/>
              <w:rPr>
                <w:rFonts w:eastAsia="DengXian"/>
                <w:color w:val="000000"/>
                <w:sz w:val="16"/>
                <w:szCs w:val="16"/>
              </w:rPr>
            </w:pPr>
            <w:r w:rsidRPr="00270C7E">
              <w:rPr>
                <w:rFonts w:eastAsia="DengXian"/>
                <w:color w:val="000000"/>
                <w:sz w:val="16"/>
                <w:szCs w:val="16"/>
              </w:rPr>
              <w:t>4227</w:t>
            </w:r>
          </w:p>
        </w:tc>
        <w:tc>
          <w:tcPr>
            <w:tcW w:w="362" w:type="pct"/>
            <w:tcBorders>
              <w:top w:val="nil"/>
              <w:left w:val="nil"/>
              <w:bottom w:val="single" w:sz="4" w:space="0" w:color="auto"/>
              <w:right w:val="single" w:sz="4" w:space="0" w:color="auto"/>
            </w:tcBorders>
            <w:shd w:val="clear" w:color="auto" w:fill="FFFFFF" w:themeFill="background1"/>
            <w:noWrap/>
            <w:vAlign w:val="center"/>
            <w:hideMark/>
          </w:tcPr>
          <w:p w14:paraId="5F2C0373" w14:textId="77777777" w:rsidR="00AD4F63" w:rsidRPr="00270C7E" w:rsidRDefault="00AD4F63" w:rsidP="002000C0">
            <w:pPr>
              <w:spacing w:after="0" w:line="240" w:lineRule="auto"/>
              <w:jc w:val="center"/>
              <w:rPr>
                <w:rFonts w:eastAsia="DengXian"/>
                <w:color w:val="000000"/>
                <w:sz w:val="16"/>
                <w:szCs w:val="16"/>
              </w:rPr>
            </w:pPr>
            <w:r w:rsidRPr="00270C7E">
              <w:rPr>
                <w:rFonts w:eastAsia="DengXian"/>
                <w:color w:val="000000"/>
                <w:sz w:val="16"/>
                <w:szCs w:val="16"/>
              </w:rPr>
              <w:t>1.50[0.90,1.05]</w:t>
            </w:r>
          </w:p>
        </w:tc>
        <w:tc>
          <w:tcPr>
            <w:tcW w:w="214" w:type="pct"/>
            <w:tcBorders>
              <w:top w:val="nil"/>
              <w:left w:val="nil"/>
              <w:bottom w:val="single" w:sz="4" w:space="0" w:color="auto"/>
              <w:right w:val="single" w:sz="4" w:space="0" w:color="auto"/>
            </w:tcBorders>
            <w:shd w:val="clear" w:color="auto" w:fill="FFFFFF" w:themeFill="background1"/>
            <w:noWrap/>
            <w:vAlign w:val="center"/>
            <w:hideMark/>
          </w:tcPr>
          <w:p w14:paraId="368D4113" w14:textId="77777777" w:rsidR="00AD4F63" w:rsidRPr="00270C7E" w:rsidRDefault="00AD4F63" w:rsidP="002000C0">
            <w:pPr>
              <w:spacing w:after="0" w:line="240" w:lineRule="auto"/>
              <w:jc w:val="center"/>
              <w:rPr>
                <w:rFonts w:eastAsia="DengXian"/>
                <w:color w:val="000000"/>
                <w:sz w:val="16"/>
                <w:szCs w:val="16"/>
              </w:rPr>
            </w:pPr>
            <w:r w:rsidRPr="00270C7E">
              <w:rPr>
                <w:rFonts w:eastAsia="DengXian"/>
                <w:color w:val="000000"/>
                <w:sz w:val="16"/>
                <w:szCs w:val="16"/>
              </w:rPr>
              <w:t>N/A</w:t>
            </w:r>
          </w:p>
        </w:tc>
        <w:tc>
          <w:tcPr>
            <w:tcW w:w="317" w:type="pct"/>
            <w:tcBorders>
              <w:top w:val="nil"/>
              <w:left w:val="nil"/>
              <w:bottom w:val="single" w:sz="4" w:space="0" w:color="auto"/>
              <w:right w:val="single" w:sz="4" w:space="0" w:color="auto"/>
            </w:tcBorders>
            <w:shd w:val="clear" w:color="auto" w:fill="FFFFFF" w:themeFill="background1"/>
          </w:tcPr>
          <w:p w14:paraId="720AD991" w14:textId="554A2F19" w:rsidR="00AD4F63" w:rsidRPr="00270C7E" w:rsidRDefault="00C11D9E" w:rsidP="002000C0">
            <w:pPr>
              <w:spacing w:after="0" w:line="240" w:lineRule="auto"/>
              <w:jc w:val="center"/>
              <w:rPr>
                <w:rFonts w:eastAsia="DengXian"/>
                <w:color w:val="000000"/>
                <w:sz w:val="16"/>
                <w:szCs w:val="16"/>
              </w:rPr>
            </w:pPr>
            <w:r>
              <w:rPr>
                <w:rFonts w:eastAsia="DengXian"/>
                <w:color w:val="000000"/>
                <w:sz w:val="16"/>
                <w:szCs w:val="16"/>
              </w:rPr>
              <w:t xml:space="preserve">Very </w:t>
            </w:r>
            <w:r>
              <w:rPr>
                <w:rFonts w:eastAsia="DengXian" w:hint="eastAsia"/>
                <w:color w:val="000000"/>
                <w:sz w:val="16"/>
                <w:szCs w:val="16"/>
              </w:rPr>
              <w:t>l</w:t>
            </w:r>
            <w:r>
              <w:rPr>
                <w:rFonts w:eastAsia="DengXian"/>
                <w:color w:val="000000"/>
                <w:sz w:val="16"/>
                <w:szCs w:val="16"/>
              </w:rPr>
              <w:t>ow</w:t>
            </w:r>
          </w:p>
        </w:tc>
      </w:tr>
      <w:tr w:rsidR="00417F4B" w:rsidRPr="00FD3F17" w14:paraId="7F14CDB7" w14:textId="25498025" w:rsidTr="00C70D3E">
        <w:trPr>
          <w:trHeight w:val="288"/>
          <w:jc w:val="center"/>
        </w:trPr>
        <w:tc>
          <w:tcPr>
            <w:tcW w:w="461" w:type="pct"/>
            <w:tcBorders>
              <w:top w:val="nil"/>
              <w:left w:val="single" w:sz="8" w:space="0" w:color="auto"/>
              <w:bottom w:val="single" w:sz="8" w:space="0" w:color="auto"/>
              <w:right w:val="single" w:sz="8" w:space="0" w:color="auto"/>
            </w:tcBorders>
            <w:shd w:val="clear" w:color="auto" w:fill="auto"/>
            <w:noWrap/>
            <w:vAlign w:val="center"/>
            <w:hideMark/>
          </w:tcPr>
          <w:p w14:paraId="5D962714" w14:textId="77777777" w:rsidR="00AD4F63" w:rsidRPr="00FD3F17" w:rsidRDefault="00AD4F63" w:rsidP="002000C0">
            <w:pPr>
              <w:spacing w:after="0" w:line="240" w:lineRule="auto"/>
              <w:rPr>
                <w:rFonts w:eastAsia="DengXian"/>
                <w:color w:val="000000"/>
                <w:sz w:val="13"/>
                <w:szCs w:val="13"/>
              </w:rPr>
            </w:pPr>
            <w:r w:rsidRPr="00FD3F17">
              <w:rPr>
                <w:rFonts w:eastAsia="DengXian"/>
                <w:color w:val="000000"/>
                <w:sz w:val="13"/>
                <w:szCs w:val="13"/>
              </w:rPr>
              <w:t>Postpartum endometritis</w:t>
            </w:r>
          </w:p>
        </w:tc>
        <w:tc>
          <w:tcPr>
            <w:tcW w:w="232" w:type="pct"/>
            <w:tcBorders>
              <w:top w:val="nil"/>
              <w:left w:val="nil"/>
              <w:bottom w:val="single" w:sz="8" w:space="0" w:color="auto"/>
              <w:right w:val="single" w:sz="8" w:space="0" w:color="auto"/>
            </w:tcBorders>
            <w:shd w:val="clear" w:color="auto" w:fill="auto"/>
            <w:noWrap/>
            <w:vAlign w:val="center"/>
            <w:hideMark/>
          </w:tcPr>
          <w:p w14:paraId="6466120A" w14:textId="77777777" w:rsidR="00AD4F63" w:rsidRPr="00FD3F17" w:rsidRDefault="00AD4F63" w:rsidP="002000C0">
            <w:pPr>
              <w:spacing w:after="0" w:line="240" w:lineRule="auto"/>
              <w:jc w:val="center"/>
              <w:rPr>
                <w:rFonts w:eastAsia="DengXian"/>
                <w:color w:val="000000"/>
                <w:sz w:val="15"/>
                <w:szCs w:val="15"/>
              </w:rPr>
            </w:pPr>
            <w:r w:rsidRPr="00FD3F17">
              <w:rPr>
                <w:rFonts w:eastAsia="DengXian"/>
                <w:color w:val="000000"/>
                <w:sz w:val="15"/>
                <w:szCs w:val="15"/>
              </w:rPr>
              <w:t>4</w:t>
            </w:r>
          </w:p>
        </w:tc>
        <w:tc>
          <w:tcPr>
            <w:tcW w:w="223" w:type="pct"/>
            <w:tcBorders>
              <w:top w:val="nil"/>
              <w:left w:val="nil"/>
              <w:bottom w:val="single" w:sz="8" w:space="0" w:color="auto"/>
              <w:right w:val="single" w:sz="8" w:space="0" w:color="auto"/>
            </w:tcBorders>
            <w:shd w:val="clear" w:color="auto" w:fill="auto"/>
            <w:noWrap/>
            <w:vAlign w:val="center"/>
            <w:hideMark/>
          </w:tcPr>
          <w:p w14:paraId="3ACEF96D" w14:textId="77777777" w:rsidR="00AD4F63" w:rsidRPr="00FD3F17" w:rsidRDefault="00AD4F63" w:rsidP="002000C0">
            <w:pPr>
              <w:spacing w:after="0" w:line="240" w:lineRule="auto"/>
              <w:jc w:val="center"/>
              <w:rPr>
                <w:rFonts w:eastAsia="DengXian"/>
                <w:color w:val="000000"/>
                <w:sz w:val="15"/>
                <w:szCs w:val="15"/>
              </w:rPr>
            </w:pPr>
            <w:r w:rsidRPr="00FD3F17">
              <w:rPr>
                <w:rFonts w:eastAsia="DengXian"/>
                <w:color w:val="000000"/>
                <w:sz w:val="15"/>
                <w:szCs w:val="15"/>
              </w:rPr>
              <w:t>8310</w:t>
            </w:r>
          </w:p>
        </w:tc>
        <w:tc>
          <w:tcPr>
            <w:tcW w:w="187" w:type="pct"/>
            <w:tcBorders>
              <w:top w:val="nil"/>
              <w:left w:val="nil"/>
              <w:bottom w:val="single" w:sz="8" w:space="0" w:color="auto"/>
              <w:right w:val="single" w:sz="8" w:space="0" w:color="auto"/>
            </w:tcBorders>
            <w:shd w:val="clear" w:color="auto" w:fill="auto"/>
            <w:noWrap/>
            <w:vAlign w:val="center"/>
            <w:hideMark/>
          </w:tcPr>
          <w:p w14:paraId="3143A4BD" w14:textId="77777777" w:rsidR="00AD4F63" w:rsidRPr="00FD3F17" w:rsidRDefault="00AD4F63" w:rsidP="002000C0">
            <w:pPr>
              <w:spacing w:after="0" w:line="240" w:lineRule="auto"/>
              <w:jc w:val="center"/>
              <w:rPr>
                <w:rFonts w:eastAsia="DengXian"/>
                <w:color w:val="000000"/>
                <w:sz w:val="15"/>
                <w:szCs w:val="15"/>
              </w:rPr>
            </w:pPr>
            <w:r w:rsidRPr="00FD3F17">
              <w:rPr>
                <w:rFonts w:eastAsia="DengXian"/>
                <w:color w:val="000000"/>
                <w:sz w:val="15"/>
                <w:szCs w:val="15"/>
              </w:rPr>
              <w:t>N/A</w:t>
            </w:r>
          </w:p>
        </w:tc>
        <w:tc>
          <w:tcPr>
            <w:tcW w:w="189" w:type="pct"/>
            <w:tcBorders>
              <w:top w:val="nil"/>
              <w:left w:val="nil"/>
              <w:bottom w:val="single" w:sz="8" w:space="0" w:color="auto"/>
              <w:right w:val="single" w:sz="8" w:space="0" w:color="auto"/>
            </w:tcBorders>
            <w:shd w:val="clear" w:color="auto" w:fill="auto"/>
            <w:noWrap/>
            <w:vAlign w:val="center"/>
            <w:hideMark/>
          </w:tcPr>
          <w:p w14:paraId="0B13ADD8" w14:textId="77777777" w:rsidR="00AD4F63" w:rsidRPr="00FD3F17" w:rsidRDefault="00AD4F63" w:rsidP="002000C0">
            <w:pPr>
              <w:spacing w:after="0" w:line="240" w:lineRule="auto"/>
              <w:jc w:val="center"/>
              <w:rPr>
                <w:rFonts w:eastAsia="DengXian"/>
                <w:color w:val="000000"/>
                <w:sz w:val="15"/>
                <w:szCs w:val="15"/>
              </w:rPr>
            </w:pPr>
            <w:r w:rsidRPr="00FD3F17">
              <w:rPr>
                <w:rFonts w:eastAsia="DengXian"/>
                <w:color w:val="000000"/>
                <w:sz w:val="15"/>
                <w:szCs w:val="15"/>
              </w:rPr>
              <w:t>N/A</w:t>
            </w:r>
          </w:p>
        </w:tc>
        <w:tc>
          <w:tcPr>
            <w:tcW w:w="343" w:type="pct"/>
            <w:tcBorders>
              <w:top w:val="nil"/>
              <w:left w:val="nil"/>
              <w:bottom w:val="single" w:sz="8" w:space="0" w:color="auto"/>
              <w:right w:val="single" w:sz="8" w:space="0" w:color="auto"/>
            </w:tcBorders>
            <w:shd w:val="clear" w:color="auto" w:fill="auto"/>
            <w:noWrap/>
            <w:vAlign w:val="center"/>
            <w:hideMark/>
          </w:tcPr>
          <w:p w14:paraId="0D010061" w14:textId="77777777" w:rsidR="00AD4F63" w:rsidRPr="00FD3F17" w:rsidRDefault="00AD4F63" w:rsidP="002000C0">
            <w:pPr>
              <w:spacing w:after="0" w:line="240" w:lineRule="auto"/>
              <w:jc w:val="center"/>
              <w:rPr>
                <w:rFonts w:eastAsia="DengXian"/>
                <w:color w:val="000000"/>
                <w:sz w:val="15"/>
                <w:szCs w:val="15"/>
              </w:rPr>
            </w:pPr>
            <w:r w:rsidRPr="00FD3F17">
              <w:rPr>
                <w:rFonts w:eastAsia="DengXian"/>
                <w:color w:val="000000"/>
                <w:sz w:val="15"/>
                <w:szCs w:val="15"/>
              </w:rPr>
              <w:t>N/A</w:t>
            </w:r>
          </w:p>
        </w:tc>
        <w:tc>
          <w:tcPr>
            <w:tcW w:w="204" w:type="pct"/>
            <w:tcBorders>
              <w:top w:val="nil"/>
              <w:left w:val="nil"/>
              <w:bottom w:val="single" w:sz="8" w:space="0" w:color="auto"/>
              <w:right w:val="single" w:sz="8" w:space="0" w:color="auto"/>
            </w:tcBorders>
            <w:shd w:val="clear" w:color="auto" w:fill="auto"/>
            <w:noWrap/>
            <w:vAlign w:val="center"/>
            <w:hideMark/>
          </w:tcPr>
          <w:p w14:paraId="7A783298" w14:textId="77777777" w:rsidR="00AD4F63" w:rsidRPr="00FD3F17" w:rsidRDefault="00AD4F63" w:rsidP="002000C0">
            <w:pPr>
              <w:spacing w:after="0" w:line="240" w:lineRule="auto"/>
              <w:jc w:val="center"/>
              <w:rPr>
                <w:rFonts w:eastAsia="DengXian"/>
                <w:color w:val="000000"/>
                <w:sz w:val="15"/>
                <w:szCs w:val="15"/>
              </w:rPr>
            </w:pPr>
            <w:r w:rsidRPr="00FD3F17">
              <w:rPr>
                <w:rFonts w:eastAsia="DengXian"/>
                <w:color w:val="000000"/>
                <w:sz w:val="15"/>
                <w:szCs w:val="15"/>
              </w:rPr>
              <w:t>N/A</w:t>
            </w:r>
          </w:p>
        </w:tc>
        <w:tc>
          <w:tcPr>
            <w:tcW w:w="187" w:type="pct"/>
            <w:tcBorders>
              <w:top w:val="nil"/>
              <w:left w:val="nil"/>
              <w:bottom w:val="single" w:sz="8" w:space="0" w:color="auto"/>
              <w:right w:val="single" w:sz="8" w:space="0" w:color="auto"/>
            </w:tcBorders>
            <w:shd w:val="clear" w:color="auto" w:fill="auto"/>
            <w:noWrap/>
            <w:vAlign w:val="center"/>
            <w:hideMark/>
          </w:tcPr>
          <w:p w14:paraId="7039FB9C" w14:textId="77777777" w:rsidR="00AD4F63" w:rsidRPr="00FD3F17" w:rsidRDefault="00AD4F63" w:rsidP="002000C0">
            <w:pPr>
              <w:spacing w:after="0" w:line="240" w:lineRule="auto"/>
              <w:jc w:val="center"/>
              <w:rPr>
                <w:rFonts w:eastAsia="DengXian"/>
                <w:color w:val="000000"/>
                <w:sz w:val="15"/>
                <w:szCs w:val="15"/>
              </w:rPr>
            </w:pPr>
            <w:r w:rsidRPr="00FD3F17">
              <w:rPr>
                <w:rFonts w:eastAsia="DengXian"/>
                <w:color w:val="000000"/>
                <w:sz w:val="15"/>
                <w:szCs w:val="15"/>
              </w:rPr>
              <w:t>N/A</w:t>
            </w:r>
          </w:p>
        </w:tc>
        <w:tc>
          <w:tcPr>
            <w:tcW w:w="189" w:type="pct"/>
            <w:tcBorders>
              <w:top w:val="nil"/>
              <w:left w:val="nil"/>
              <w:bottom w:val="single" w:sz="8" w:space="0" w:color="auto"/>
              <w:right w:val="single" w:sz="8" w:space="0" w:color="auto"/>
            </w:tcBorders>
            <w:shd w:val="clear" w:color="auto" w:fill="auto"/>
            <w:noWrap/>
            <w:vAlign w:val="center"/>
            <w:hideMark/>
          </w:tcPr>
          <w:p w14:paraId="7B767C64" w14:textId="77777777" w:rsidR="00AD4F63" w:rsidRPr="00FD3F17" w:rsidRDefault="00AD4F63" w:rsidP="002000C0">
            <w:pPr>
              <w:spacing w:after="0" w:line="240" w:lineRule="auto"/>
              <w:jc w:val="center"/>
              <w:rPr>
                <w:rFonts w:eastAsia="DengXian"/>
                <w:color w:val="000000"/>
                <w:sz w:val="15"/>
                <w:szCs w:val="15"/>
              </w:rPr>
            </w:pPr>
            <w:r w:rsidRPr="00FD3F17">
              <w:rPr>
                <w:rFonts w:eastAsia="DengXian"/>
                <w:color w:val="000000"/>
                <w:sz w:val="15"/>
                <w:szCs w:val="15"/>
              </w:rPr>
              <w:t>N/A</w:t>
            </w:r>
          </w:p>
        </w:tc>
        <w:tc>
          <w:tcPr>
            <w:tcW w:w="355" w:type="pct"/>
            <w:tcBorders>
              <w:top w:val="nil"/>
              <w:left w:val="nil"/>
              <w:bottom w:val="single" w:sz="8" w:space="0" w:color="auto"/>
              <w:right w:val="single" w:sz="8" w:space="0" w:color="auto"/>
            </w:tcBorders>
            <w:shd w:val="clear" w:color="auto" w:fill="auto"/>
            <w:noWrap/>
            <w:vAlign w:val="center"/>
            <w:hideMark/>
          </w:tcPr>
          <w:p w14:paraId="0B8EF7C0" w14:textId="77777777" w:rsidR="00AD4F63" w:rsidRPr="00FD3F17" w:rsidRDefault="00AD4F63" w:rsidP="002000C0">
            <w:pPr>
              <w:spacing w:after="0" w:line="240" w:lineRule="auto"/>
              <w:jc w:val="center"/>
              <w:rPr>
                <w:rFonts w:eastAsia="DengXian"/>
                <w:color w:val="000000"/>
                <w:sz w:val="15"/>
                <w:szCs w:val="15"/>
              </w:rPr>
            </w:pPr>
            <w:r w:rsidRPr="00FD3F17">
              <w:rPr>
                <w:rFonts w:eastAsia="DengXian"/>
                <w:color w:val="000000"/>
                <w:sz w:val="15"/>
                <w:szCs w:val="15"/>
              </w:rPr>
              <w:t>N/A</w:t>
            </w:r>
          </w:p>
        </w:tc>
        <w:tc>
          <w:tcPr>
            <w:tcW w:w="204" w:type="pct"/>
            <w:tcBorders>
              <w:top w:val="nil"/>
              <w:left w:val="nil"/>
              <w:bottom w:val="single" w:sz="8" w:space="0" w:color="auto"/>
              <w:right w:val="single" w:sz="8" w:space="0" w:color="auto"/>
            </w:tcBorders>
            <w:shd w:val="clear" w:color="000000" w:fill="FFFFFF"/>
            <w:noWrap/>
            <w:vAlign w:val="center"/>
            <w:hideMark/>
          </w:tcPr>
          <w:p w14:paraId="06C33820" w14:textId="77777777" w:rsidR="00AD4F63" w:rsidRPr="00FD3F17" w:rsidRDefault="00AD4F63" w:rsidP="002000C0">
            <w:pPr>
              <w:spacing w:after="0" w:line="240" w:lineRule="auto"/>
              <w:jc w:val="center"/>
              <w:rPr>
                <w:rFonts w:eastAsia="DengXian"/>
                <w:color w:val="000000"/>
                <w:sz w:val="15"/>
                <w:szCs w:val="15"/>
              </w:rPr>
            </w:pPr>
            <w:r w:rsidRPr="00FD3F17">
              <w:rPr>
                <w:rFonts w:eastAsia="DengXian"/>
                <w:color w:val="000000"/>
                <w:sz w:val="15"/>
                <w:szCs w:val="15"/>
              </w:rPr>
              <w:t>N/A</w:t>
            </w:r>
          </w:p>
        </w:tc>
        <w:tc>
          <w:tcPr>
            <w:tcW w:w="187" w:type="pct"/>
            <w:tcBorders>
              <w:top w:val="nil"/>
              <w:left w:val="nil"/>
              <w:bottom w:val="single" w:sz="8" w:space="0" w:color="auto"/>
              <w:right w:val="single" w:sz="8" w:space="0" w:color="auto"/>
            </w:tcBorders>
            <w:shd w:val="clear" w:color="000000" w:fill="FFFFFF"/>
            <w:noWrap/>
            <w:vAlign w:val="center"/>
            <w:hideMark/>
          </w:tcPr>
          <w:p w14:paraId="0A4CE005" w14:textId="77777777" w:rsidR="00AD4F63" w:rsidRPr="00FD3F17" w:rsidRDefault="00AD4F63" w:rsidP="002000C0">
            <w:pPr>
              <w:spacing w:after="0" w:line="240" w:lineRule="auto"/>
              <w:jc w:val="center"/>
              <w:rPr>
                <w:rFonts w:eastAsia="DengXian"/>
                <w:color w:val="000000"/>
                <w:sz w:val="15"/>
                <w:szCs w:val="15"/>
              </w:rPr>
            </w:pPr>
            <w:r w:rsidRPr="00FD3F17">
              <w:rPr>
                <w:rFonts w:eastAsia="DengXian"/>
                <w:color w:val="000000"/>
                <w:sz w:val="15"/>
                <w:szCs w:val="15"/>
              </w:rPr>
              <w:t>4</w:t>
            </w:r>
          </w:p>
        </w:tc>
        <w:tc>
          <w:tcPr>
            <w:tcW w:w="200" w:type="pct"/>
            <w:tcBorders>
              <w:top w:val="nil"/>
              <w:left w:val="nil"/>
              <w:bottom w:val="single" w:sz="8" w:space="0" w:color="auto"/>
              <w:right w:val="single" w:sz="8" w:space="0" w:color="auto"/>
            </w:tcBorders>
            <w:shd w:val="clear" w:color="000000" w:fill="FFFFFF"/>
            <w:noWrap/>
            <w:vAlign w:val="center"/>
            <w:hideMark/>
          </w:tcPr>
          <w:p w14:paraId="423AE2BA" w14:textId="77777777" w:rsidR="00AD4F63" w:rsidRPr="00FD3F17" w:rsidRDefault="00AD4F63" w:rsidP="002000C0">
            <w:pPr>
              <w:spacing w:after="0" w:line="240" w:lineRule="auto"/>
              <w:jc w:val="center"/>
              <w:rPr>
                <w:rFonts w:eastAsia="DengXian"/>
                <w:color w:val="000000"/>
                <w:sz w:val="15"/>
                <w:szCs w:val="15"/>
              </w:rPr>
            </w:pPr>
            <w:r w:rsidRPr="00FD3F17">
              <w:rPr>
                <w:rFonts w:eastAsia="DengXian"/>
                <w:color w:val="000000"/>
                <w:sz w:val="15"/>
                <w:szCs w:val="15"/>
              </w:rPr>
              <w:t>8310</w:t>
            </w:r>
          </w:p>
        </w:tc>
        <w:tc>
          <w:tcPr>
            <w:tcW w:w="343" w:type="pct"/>
            <w:tcBorders>
              <w:top w:val="nil"/>
              <w:left w:val="nil"/>
              <w:bottom w:val="single" w:sz="8" w:space="0" w:color="auto"/>
              <w:right w:val="single" w:sz="8" w:space="0" w:color="auto"/>
            </w:tcBorders>
            <w:shd w:val="clear" w:color="000000" w:fill="FFFFFF"/>
            <w:noWrap/>
            <w:vAlign w:val="center"/>
            <w:hideMark/>
          </w:tcPr>
          <w:p w14:paraId="6818DB46" w14:textId="77777777" w:rsidR="00AD4F63" w:rsidRPr="00FD3F17" w:rsidRDefault="00AD4F63" w:rsidP="002000C0">
            <w:pPr>
              <w:spacing w:after="0" w:line="240" w:lineRule="auto"/>
              <w:jc w:val="center"/>
              <w:rPr>
                <w:rFonts w:eastAsia="DengXian"/>
                <w:color w:val="000000"/>
                <w:sz w:val="15"/>
                <w:szCs w:val="15"/>
              </w:rPr>
            </w:pPr>
            <w:r w:rsidRPr="00FD3F17">
              <w:rPr>
                <w:rFonts w:eastAsia="DengXian"/>
                <w:color w:val="000000"/>
                <w:sz w:val="15"/>
                <w:szCs w:val="15"/>
              </w:rPr>
              <w:t>1.61[1.24,2.08]</w:t>
            </w:r>
          </w:p>
        </w:tc>
        <w:tc>
          <w:tcPr>
            <w:tcW w:w="204" w:type="pct"/>
            <w:tcBorders>
              <w:top w:val="nil"/>
              <w:left w:val="nil"/>
              <w:bottom w:val="single" w:sz="8" w:space="0" w:color="auto"/>
              <w:right w:val="single" w:sz="8" w:space="0" w:color="auto"/>
            </w:tcBorders>
            <w:shd w:val="clear" w:color="000000" w:fill="FFFFFF"/>
            <w:noWrap/>
            <w:vAlign w:val="center"/>
            <w:hideMark/>
          </w:tcPr>
          <w:p w14:paraId="1CA1073D" w14:textId="77777777" w:rsidR="00AD4F63" w:rsidRPr="00FD3F17" w:rsidRDefault="00AD4F63" w:rsidP="002000C0">
            <w:pPr>
              <w:spacing w:after="0" w:line="240" w:lineRule="auto"/>
              <w:jc w:val="center"/>
              <w:rPr>
                <w:rFonts w:eastAsia="DengXian"/>
                <w:color w:val="000000"/>
                <w:sz w:val="15"/>
                <w:szCs w:val="15"/>
              </w:rPr>
            </w:pPr>
            <w:r w:rsidRPr="00FD3F17">
              <w:rPr>
                <w:rFonts w:eastAsia="DengXian"/>
                <w:color w:val="000000"/>
                <w:sz w:val="15"/>
                <w:szCs w:val="15"/>
              </w:rPr>
              <w:t>58.90%</w:t>
            </w:r>
          </w:p>
        </w:tc>
        <w:tc>
          <w:tcPr>
            <w:tcW w:w="187" w:type="pct"/>
            <w:tcBorders>
              <w:top w:val="nil"/>
              <w:left w:val="single" w:sz="4" w:space="0" w:color="auto"/>
              <w:bottom w:val="single" w:sz="4" w:space="0" w:color="auto"/>
              <w:right w:val="single" w:sz="4" w:space="0" w:color="auto"/>
            </w:tcBorders>
            <w:shd w:val="clear" w:color="auto" w:fill="FFFFFF" w:themeFill="background1"/>
            <w:noWrap/>
            <w:vAlign w:val="center"/>
            <w:hideMark/>
          </w:tcPr>
          <w:p w14:paraId="689F7DD5" w14:textId="77777777" w:rsidR="00AD4F63" w:rsidRPr="00270C7E" w:rsidRDefault="00AD4F63" w:rsidP="002000C0">
            <w:pPr>
              <w:spacing w:after="0" w:line="240" w:lineRule="auto"/>
              <w:jc w:val="center"/>
              <w:rPr>
                <w:rFonts w:eastAsia="DengXian"/>
                <w:color w:val="000000"/>
                <w:sz w:val="16"/>
                <w:szCs w:val="16"/>
              </w:rPr>
            </w:pPr>
            <w:r w:rsidRPr="00270C7E">
              <w:rPr>
                <w:rFonts w:eastAsia="DengXian"/>
                <w:color w:val="000000"/>
                <w:sz w:val="16"/>
                <w:szCs w:val="16"/>
              </w:rPr>
              <w:t>N/A</w:t>
            </w:r>
          </w:p>
        </w:tc>
        <w:tc>
          <w:tcPr>
            <w:tcW w:w="210" w:type="pct"/>
            <w:tcBorders>
              <w:top w:val="nil"/>
              <w:left w:val="nil"/>
              <w:bottom w:val="single" w:sz="4" w:space="0" w:color="auto"/>
              <w:right w:val="single" w:sz="4" w:space="0" w:color="auto"/>
            </w:tcBorders>
            <w:shd w:val="clear" w:color="auto" w:fill="FFFFFF" w:themeFill="background1"/>
            <w:noWrap/>
            <w:vAlign w:val="center"/>
            <w:hideMark/>
          </w:tcPr>
          <w:p w14:paraId="49AB49F1" w14:textId="77777777" w:rsidR="00AD4F63" w:rsidRPr="00270C7E" w:rsidRDefault="00AD4F63" w:rsidP="002000C0">
            <w:pPr>
              <w:spacing w:after="0" w:line="240" w:lineRule="auto"/>
              <w:jc w:val="center"/>
              <w:rPr>
                <w:rFonts w:eastAsia="DengXian"/>
                <w:color w:val="000000"/>
                <w:sz w:val="16"/>
                <w:szCs w:val="16"/>
              </w:rPr>
            </w:pPr>
            <w:r w:rsidRPr="00270C7E">
              <w:rPr>
                <w:rFonts w:eastAsia="DengXian"/>
                <w:color w:val="000000"/>
                <w:sz w:val="16"/>
                <w:szCs w:val="16"/>
              </w:rPr>
              <w:t>N/A</w:t>
            </w:r>
          </w:p>
        </w:tc>
        <w:tc>
          <w:tcPr>
            <w:tcW w:w="362" w:type="pct"/>
            <w:tcBorders>
              <w:top w:val="nil"/>
              <w:left w:val="nil"/>
              <w:bottom w:val="single" w:sz="4" w:space="0" w:color="auto"/>
              <w:right w:val="single" w:sz="4" w:space="0" w:color="auto"/>
            </w:tcBorders>
            <w:shd w:val="clear" w:color="auto" w:fill="FFFFFF" w:themeFill="background1"/>
            <w:noWrap/>
            <w:vAlign w:val="center"/>
            <w:hideMark/>
          </w:tcPr>
          <w:p w14:paraId="4B407C2A" w14:textId="77777777" w:rsidR="00AD4F63" w:rsidRPr="00270C7E" w:rsidRDefault="00AD4F63" w:rsidP="002000C0">
            <w:pPr>
              <w:spacing w:after="0" w:line="240" w:lineRule="auto"/>
              <w:jc w:val="center"/>
              <w:rPr>
                <w:rFonts w:eastAsia="DengXian"/>
                <w:color w:val="000000"/>
                <w:sz w:val="16"/>
                <w:szCs w:val="16"/>
              </w:rPr>
            </w:pPr>
            <w:r w:rsidRPr="00270C7E">
              <w:rPr>
                <w:rFonts w:eastAsia="DengXian"/>
                <w:color w:val="000000"/>
                <w:sz w:val="16"/>
                <w:szCs w:val="16"/>
              </w:rPr>
              <w:t>N/A</w:t>
            </w:r>
          </w:p>
        </w:tc>
        <w:tc>
          <w:tcPr>
            <w:tcW w:w="214" w:type="pct"/>
            <w:tcBorders>
              <w:top w:val="nil"/>
              <w:left w:val="nil"/>
              <w:bottom w:val="single" w:sz="4" w:space="0" w:color="auto"/>
              <w:right w:val="single" w:sz="4" w:space="0" w:color="auto"/>
            </w:tcBorders>
            <w:shd w:val="clear" w:color="auto" w:fill="FFFFFF" w:themeFill="background1"/>
            <w:noWrap/>
            <w:vAlign w:val="center"/>
            <w:hideMark/>
          </w:tcPr>
          <w:p w14:paraId="03E83A64" w14:textId="77777777" w:rsidR="00AD4F63" w:rsidRPr="00270C7E" w:rsidRDefault="00AD4F63" w:rsidP="002000C0">
            <w:pPr>
              <w:spacing w:after="0" w:line="240" w:lineRule="auto"/>
              <w:jc w:val="center"/>
              <w:rPr>
                <w:rFonts w:eastAsia="DengXian"/>
                <w:color w:val="000000"/>
                <w:sz w:val="16"/>
                <w:szCs w:val="16"/>
              </w:rPr>
            </w:pPr>
            <w:r w:rsidRPr="00270C7E">
              <w:rPr>
                <w:rFonts w:eastAsia="DengXian"/>
                <w:color w:val="000000"/>
                <w:sz w:val="16"/>
                <w:szCs w:val="16"/>
              </w:rPr>
              <w:t>N/A</w:t>
            </w:r>
          </w:p>
        </w:tc>
        <w:tc>
          <w:tcPr>
            <w:tcW w:w="317" w:type="pct"/>
            <w:tcBorders>
              <w:top w:val="nil"/>
              <w:left w:val="nil"/>
              <w:bottom w:val="single" w:sz="4" w:space="0" w:color="auto"/>
              <w:right w:val="single" w:sz="4" w:space="0" w:color="auto"/>
            </w:tcBorders>
            <w:shd w:val="clear" w:color="auto" w:fill="FFFFFF" w:themeFill="background1"/>
          </w:tcPr>
          <w:p w14:paraId="0FC5D7A6" w14:textId="3BD0544F" w:rsidR="00AD4F63" w:rsidRPr="00270C7E" w:rsidRDefault="00C11D9E" w:rsidP="002000C0">
            <w:pPr>
              <w:spacing w:after="0" w:line="240" w:lineRule="auto"/>
              <w:jc w:val="center"/>
              <w:rPr>
                <w:rFonts w:eastAsia="DengXian"/>
                <w:color w:val="000000"/>
                <w:sz w:val="16"/>
                <w:szCs w:val="16"/>
              </w:rPr>
            </w:pPr>
            <w:r>
              <w:rPr>
                <w:rFonts w:eastAsia="DengXian"/>
                <w:color w:val="000000"/>
                <w:sz w:val="16"/>
                <w:szCs w:val="16"/>
              </w:rPr>
              <w:t xml:space="preserve">Very </w:t>
            </w:r>
            <w:r w:rsidR="00AD4F63">
              <w:rPr>
                <w:rFonts w:eastAsia="DengXian" w:hint="eastAsia"/>
                <w:color w:val="000000"/>
                <w:sz w:val="16"/>
                <w:szCs w:val="16"/>
              </w:rPr>
              <w:t>l</w:t>
            </w:r>
            <w:r w:rsidR="00AD4F63">
              <w:rPr>
                <w:rFonts w:eastAsia="DengXian"/>
                <w:color w:val="000000"/>
                <w:sz w:val="16"/>
                <w:szCs w:val="16"/>
              </w:rPr>
              <w:t>ow</w:t>
            </w:r>
          </w:p>
        </w:tc>
      </w:tr>
      <w:tr w:rsidR="00417F4B" w:rsidRPr="00FD3F17" w14:paraId="24F9FCEA" w14:textId="33EEA45E" w:rsidTr="00C70D3E">
        <w:trPr>
          <w:trHeight w:val="288"/>
          <w:jc w:val="center"/>
        </w:trPr>
        <w:tc>
          <w:tcPr>
            <w:tcW w:w="461" w:type="pct"/>
            <w:tcBorders>
              <w:top w:val="nil"/>
              <w:left w:val="single" w:sz="8" w:space="0" w:color="auto"/>
              <w:bottom w:val="single" w:sz="8" w:space="0" w:color="auto"/>
              <w:right w:val="single" w:sz="8" w:space="0" w:color="auto"/>
            </w:tcBorders>
            <w:shd w:val="clear" w:color="auto" w:fill="auto"/>
            <w:noWrap/>
            <w:vAlign w:val="center"/>
            <w:hideMark/>
          </w:tcPr>
          <w:p w14:paraId="5C24D8F2" w14:textId="77777777" w:rsidR="00AD4F63" w:rsidRPr="00FD3F17" w:rsidRDefault="00AD4F63" w:rsidP="002000C0">
            <w:pPr>
              <w:spacing w:after="0" w:line="240" w:lineRule="auto"/>
              <w:rPr>
                <w:rFonts w:eastAsia="DengXian"/>
                <w:color w:val="000000"/>
                <w:sz w:val="13"/>
                <w:szCs w:val="13"/>
              </w:rPr>
            </w:pPr>
            <w:r w:rsidRPr="00FD3F17">
              <w:rPr>
                <w:rFonts w:eastAsia="DengXian"/>
                <w:color w:val="000000"/>
                <w:sz w:val="13"/>
                <w:szCs w:val="13"/>
              </w:rPr>
              <w:t>Preeclampsia</w:t>
            </w:r>
          </w:p>
        </w:tc>
        <w:tc>
          <w:tcPr>
            <w:tcW w:w="232" w:type="pct"/>
            <w:tcBorders>
              <w:top w:val="nil"/>
              <w:left w:val="nil"/>
              <w:bottom w:val="single" w:sz="8" w:space="0" w:color="auto"/>
              <w:right w:val="single" w:sz="8" w:space="0" w:color="auto"/>
            </w:tcBorders>
            <w:shd w:val="clear" w:color="auto" w:fill="auto"/>
            <w:noWrap/>
            <w:vAlign w:val="center"/>
            <w:hideMark/>
          </w:tcPr>
          <w:p w14:paraId="0CA3924F" w14:textId="77777777" w:rsidR="00AD4F63" w:rsidRPr="00FD3F17" w:rsidRDefault="00AD4F63" w:rsidP="002000C0">
            <w:pPr>
              <w:spacing w:after="0" w:line="240" w:lineRule="auto"/>
              <w:jc w:val="center"/>
              <w:rPr>
                <w:rFonts w:eastAsia="DengXian"/>
                <w:color w:val="000000"/>
                <w:sz w:val="15"/>
                <w:szCs w:val="15"/>
              </w:rPr>
            </w:pPr>
            <w:r w:rsidRPr="00FD3F17">
              <w:rPr>
                <w:rFonts w:eastAsia="DengXian"/>
                <w:color w:val="000000"/>
                <w:sz w:val="15"/>
                <w:szCs w:val="15"/>
              </w:rPr>
              <w:t>2</w:t>
            </w:r>
          </w:p>
        </w:tc>
        <w:tc>
          <w:tcPr>
            <w:tcW w:w="223" w:type="pct"/>
            <w:tcBorders>
              <w:top w:val="nil"/>
              <w:left w:val="nil"/>
              <w:bottom w:val="single" w:sz="8" w:space="0" w:color="auto"/>
              <w:right w:val="single" w:sz="8" w:space="0" w:color="auto"/>
            </w:tcBorders>
            <w:shd w:val="clear" w:color="auto" w:fill="auto"/>
            <w:noWrap/>
            <w:vAlign w:val="center"/>
            <w:hideMark/>
          </w:tcPr>
          <w:p w14:paraId="7A30A4BB" w14:textId="77777777" w:rsidR="00AD4F63" w:rsidRPr="00FD3F17" w:rsidRDefault="00AD4F63" w:rsidP="002000C0">
            <w:pPr>
              <w:spacing w:after="0" w:line="240" w:lineRule="auto"/>
              <w:jc w:val="center"/>
              <w:rPr>
                <w:rFonts w:eastAsia="DengXian"/>
                <w:color w:val="000000"/>
                <w:sz w:val="15"/>
                <w:szCs w:val="15"/>
              </w:rPr>
            </w:pPr>
            <w:r w:rsidRPr="00FD3F17">
              <w:rPr>
                <w:rFonts w:eastAsia="DengXian"/>
                <w:color w:val="000000"/>
                <w:sz w:val="15"/>
                <w:szCs w:val="15"/>
              </w:rPr>
              <w:t>1473</w:t>
            </w:r>
          </w:p>
        </w:tc>
        <w:tc>
          <w:tcPr>
            <w:tcW w:w="187" w:type="pct"/>
            <w:tcBorders>
              <w:top w:val="nil"/>
              <w:left w:val="nil"/>
              <w:bottom w:val="single" w:sz="8" w:space="0" w:color="auto"/>
              <w:right w:val="single" w:sz="8" w:space="0" w:color="auto"/>
            </w:tcBorders>
            <w:shd w:val="clear" w:color="auto" w:fill="auto"/>
            <w:noWrap/>
            <w:vAlign w:val="center"/>
            <w:hideMark/>
          </w:tcPr>
          <w:p w14:paraId="372C9770" w14:textId="77777777" w:rsidR="00AD4F63" w:rsidRPr="00FD3F17" w:rsidRDefault="00AD4F63" w:rsidP="002000C0">
            <w:pPr>
              <w:spacing w:after="0" w:line="240" w:lineRule="auto"/>
              <w:jc w:val="center"/>
              <w:rPr>
                <w:rFonts w:eastAsia="DengXian"/>
                <w:color w:val="000000"/>
                <w:sz w:val="15"/>
                <w:szCs w:val="15"/>
              </w:rPr>
            </w:pPr>
            <w:r w:rsidRPr="00FD3F17">
              <w:rPr>
                <w:rFonts w:eastAsia="DengXian"/>
                <w:color w:val="000000"/>
                <w:sz w:val="15"/>
                <w:szCs w:val="15"/>
              </w:rPr>
              <w:t>2</w:t>
            </w:r>
          </w:p>
        </w:tc>
        <w:tc>
          <w:tcPr>
            <w:tcW w:w="189" w:type="pct"/>
            <w:tcBorders>
              <w:top w:val="nil"/>
              <w:left w:val="nil"/>
              <w:bottom w:val="single" w:sz="8" w:space="0" w:color="auto"/>
              <w:right w:val="single" w:sz="8" w:space="0" w:color="auto"/>
            </w:tcBorders>
            <w:shd w:val="clear" w:color="auto" w:fill="auto"/>
            <w:noWrap/>
            <w:vAlign w:val="center"/>
            <w:hideMark/>
          </w:tcPr>
          <w:p w14:paraId="44BA871E" w14:textId="77777777" w:rsidR="00AD4F63" w:rsidRPr="00FD3F17" w:rsidRDefault="00AD4F63" w:rsidP="002000C0">
            <w:pPr>
              <w:spacing w:after="0" w:line="240" w:lineRule="auto"/>
              <w:jc w:val="center"/>
              <w:rPr>
                <w:rFonts w:eastAsia="DengXian"/>
                <w:color w:val="000000"/>
                <w:sz w:val="15"/>
                <w:szCs w:val="15"/>
              </w:rPr>
            </w:pPr>
            <w:r w:rsidRPr="00FD3F17">
              <w:rPr>
                <w:rFonts w:eastAsia="DengXian"/>
                <w:color w:val="000000"/>
                <w:sz w:val="15"/>
                <w:szCs w:val="15"/>
              </w:rPr>
              <w:t>1473</w:t>
            </w:r>
          </w:p>
        </w:tc>
        <w:tc>
          <w:tcPr>
            <w:tcW w:w="343" w:type="pct"/>
            <w:tcBorders>
              <w:top w:val="nil"/>
              <w:left w:val="nil"/>
              <w:bottom w:val="single" w:sz="8" w:space="0" w:color="auto"/>
              <w:right w:val="single" w:sz="8" w:space="0" w:color="auto"/>
            </w:tcBorders>
            <w:shd w:val="clear" w:color="auto" w:fill="auto"/>
            <w:noWrap/>
            <w:vAlign w:val="center"/>
            <w:hideMark/>
          </w:tcPr>
          <w:p w14:paraId="42DE6529" w14:textId="77777777" w:rsidR="00AD4F63" w:rsidRPr="00FD3F17" w:rsidRDefault="00AD4F63" w:rsidP="002000C0">
            <w:pPr>
              <w:spacing w:after="0" w:line="240" w:lineRule="auto"/>
              <w:jc w:val="center"/>
              <w:rPr>
                <w:rFonts w:eastAsia="DengXian"/>
                <w:color w:val="000000"/>
                <w:sz w:val="15"/>
                <w:szCs w:val="15"/>
              </w:rPr>
            </w:pPr>
            <w:r w:rsidRPr="00FD3F17">
              <w:rPr>
                <w:rFonts w:eastAsia="DengXian"/>
                <w:color w:val="000000"/>
                <w:sz w:val="15"/>
                <w:szCs w:val="15"/>
              </w:rPr>
              <w:t>1.56[0.9,2.98]</w:t>
            </w:r>
          </w:p>
        </w:tc>
        <w:tc>
          <w:tcPr>
            <w:tcW w:w="204" w:type="pct"/>
            <w:tcBorders>
              <w:top w:val="nil"/>
              <w:left w:val="nil"/>
              <w:bottom w:val="single" w:sz="8" w:space="0" w:color="auto"/>
              <w:right w:val="single" w:sz="8" w:space="0" w:color="auto"/>
            </w:tcBorders>
            <w:shd w:val="clear" w:color="auto" w:fill="auto"/>
            <w:noWrap/>
            <w:vAlign w:val="center"/>
            <w:hideMark/>
          </w:tcPr>
          <w:p w14:paraId="68DBB8DF" w14:textId="77777777" w:rsidR="00AD4F63" w:rsidRPr="00FD3F17" w:rsidRDefault="00AD4F63" w:rsidP="002000C0">
            <w:pPr>
              <w:spacing w:after="0" w:line="240" w:lineRule="auto"/>
              <w:jc w:val="center"/>
              <w:rPr>
                <w:rFonts w:eastAsia="DengXian"/>
                <w:color w:val="000000"/>
                <w:sz w:val="15"/>
                <w:szCs w:val="15"/>
              </w:rPr>
            </w:pPr>
            <w:r w:rsidRPr="00FD3F17">
              <w:rPr>
                <w:rFonts w:eastAsia="DengXian"/>
                <w:color w:val="000000"/>
                <w:sz w:val="15"/>
                <w:szCs w:val="15"/>
              </w:rPr>
              <w:t>0%</w:t>
            </w:r>
          </w:p>
        </w:tc>
        <w:tc>
          <w:tcPr>
            <w:tcW w:w="187" w:type="pct"/>
            <w:tcBorders>
              <w:top w:val="nil"/>
              <w:left w:val="nil"/>
              <w:bottom w:val="single" w:sz="8" w:space="0" w:color="auto"/>
              <w:right w:val="single" w:sz="8" w:space="0" w:color="auto"/>
            </w:tcBorders>
            <w:shd w:val="clear" w:color="auto" w:fill="auto"/>
            <w:noWrap/>
            <w:vAlign w:val="center"/>
            <w:hideMark/>
          </w:tcPr>
          <w:p w14:paraId="50504131" w14:textId="77777777" w:rsidR="00AD4F63" w:rsidRPr="00FD3F17" w:rsidRDefault="00AD4F63" w:rsidP="002000C0">
            <w:pPr>
              <w:spacing w:after="0" w:line="240" w:lineRule="auto"/>
              <w:jc w:val="center"/>
              <w:rPr>
                <w:rFonts w:eastAsia="DengXian"/>
                <w:color w:val="000000"/>
                <w:sz w:val="15"/>
                <w:szCs w:val="15"/>
              </w:rPr>
            </w:pPr>
            <w:r w:rsidRPr="00FD3F17">
              <w:rPr>
                <w:rFonts w:eastAsia="DengXian"/>
                <w:color w:val="000000"/>
                <w:sz w:val="15"/>
                <w:szCs w:val="15"/>
              </w:rPr>
              <w:t>2</w:t>
            </w:r>
          </w:p>
        </w:tc>
        <w:tc>
          <w:tcPr>
            <w:tcW w:w="189" w:type="pct"/>
            <w:tcBorders>
              <w:top w:val="nil"/>
              <w:left w:val="nil"/>
              <w:bottom w:val="single" w:sz="8" w:space="0" w:color="auto"/>
              <w:right w:val="single" w:sz="8" w:space="0" w:color="auto"/>
            </w:tcBorders>
            <w:shd w:val="clear" w:color="auto" w:fill="auto"/>
            <w:noWrap/>
            <w:vAlign w:val="center"/>
            <w:hideMark/>
          </w:tcPr>
          <w:p w14:paraId="31E1CA25" w14:textId="77777777" w:rsidR="00AD4F63" w:rsidRPr="00FD3F17" w:rsidRDefault="00AD4F63" w:rsidP="002000C0">
            <w:pPr>
              <w:spacing w:after="0" w:line="240" w:lineRule="auto"/>
              <w:jc w:val="center"/>
              <w:rPr>
                <w:rFonts w:eastAsia="DengXian"/>
                <w:color w:val="000000"/>
                <w:sz w:val="15"/>
                <w:szCs w:val="15"/>
              </w:rPr>
            </w:pPr>
            <w:r w:rsidRPr="00FD3F17">
              <w:rPr>
                <w:rFonts w:eastAsia="DengXian"/>
                <w:color w:val="000000"/>
                <w:sz w:val="15"/>
                <w:szCs w:val="15"/>
              </w:rPr>
              <w:t>1473</w:t>
            </w:r>
          </w:p>
        </w:tc>
        <w:tc>
          <w:tcPr>
            <w:tcW w:w="355" w:type="pct"/>
            <w:tcBorders>
              <w:top w:val="nil"/>
              <w:left w:val="nil"/>
              <w:bottom w:val="single" w:sz="8" w:space="0" w:color="auto"/>
              <w:right w:val="single" w:sz="8" w:space="0" w:color="auto"/>
            </w:tcBorders>
            <w:shd w:val="clear" w:color="auto" w:fill="auto"/>
            <w:noWrap/>
            <w:vAlign w:val="center"/>
            <w:hideMark/>
          </w:tcPr>
          <w:p w14:paraId="3E14C303" w14:textId="77777777" w:rsidR="00AD4F63" w:rsidRPr="00FD3F17" w:rsidRDefault="00AD4F63" w:rsidP="002000C0">
            <w:pPr>
              <w:spacing w:after="0" w:line="240" w:lineRule="auto"/>
              <w:jc w:val="center"/>
              <w:rPr>
                <w:rFonts w:eastAsia="DengXian"/>
                <w:color w:val="000000"/>
                <w:sz w:val="15"/>
                <w:szCs w:val="15"/>
              </w:rPr>
            </w:pPr>
            <w:r w:rsidRPr="00FD3F17">
              <w:rPr>
                <w:rFonts w:eastAsia="DengXian"/>
                <w:color w:val="000000"/>
                <w:sz w:val="15"/>
                <w:szCs w:val="15"/>
              </w:rPr>
              <w:t>1.73[0.88,.3.38]</w:t>
            </w:r>
          </w:p>
        </w:tc>
        <w:tc>
          <w:tcPr>
            <w:tcW w:w="204" w:type="pct"/>
            <w:tcBorders>
              <w:top w:val="nil"/>
              <w:left w:val="nil"/>
              <w:bottom w:val="single" w:sz="8" w:space="0" w:color="auto"/>
              <w:right w:val="single" w:sz="8" w:space="0" w:color="auto"/>
            </w:tcBorders>
            <w:shd w:val="clear" w:color="auto" w:fill="auto"/>
            <w:noWrap/>
            <w:vAlign w:val="center"/>
            <w:hideMark/>
          </w:tcPr>
          <w:p w14:paraId="3D8A0E33" w14:textId="77777777" w:rsidR="00AD4F63" w:rsidRPr="00FD3F17" w:rsidRDefault="00AD4F63" w:rsidP="002000C0">
            <w:pPr>
              <w:spacing w:after="0" w:line="240" w:lineRule="auto"/>
              <w:jc w:val="center"/>
              <w:rPr>
                <w:rFonts w:eastAsia="DengXian"/>
                <w:color w:val="000000"/>
                <w:sz w:val="15"/>
                <w:szCs w:val="15"/>
              </w:rPr>
            </w:pPr>
            <w:r w:rsidRPr="00FD3F17">
              <w:rPr>
                <w:rFonts w:eastAsia="DengXian"/>
                <w:color w:val="000000"/>
                <w:sz w:val="15"/>
                <w:szCs w:val="15"/>
              </w:rPr>
              <w:t>88%</w:t>
            </w:r>
          </w:p>
        </w:tc>
        <w:tc>
          <w:tcPr>
            <w:tcW w:w="187" w:type="pct"/>
            <w:tcBorders>
              <w:top w:val="nil"/>
              <w:left w:val="nil"/>
              <w:bottom w:val="single" w:sz="8" w:space="0" w:color="auto"/>
              <w:right w:val="single" w:sz="8" w:space="0" w:color="auto"/>
            </w:tcBorders>
            <w:shd w:val="clear" w:color="auto" w:fill="auto"/>
            <w:noWrap/>
            <w:vAlign w:val="center"/>
            <w:hideMark/>
          </w:tcPr>
          <w:p w14:paraId="744F98A2" w14:textId="77777777" w:rsidR="00AD4F63" w:rsidRPr="00FD3F17" w:rsidRDefault="00AD4F63" w:rsidP="002000C0">
            <w:pPr>
              <w:spacing w:after="0" w:line="240" w:lineRule="auto"/>
              <w:jc w:val="center"/>
              <w:rPr>
                <w:rFonts w:eastAsia="DengXian"/>
                <w:color w:val="000000"/>
                <w:sz w:val="15"/>
                <w:szCs w:val="15"/>
              </w:rPr>
            </w:pPr>
            <w:r w:rsidRPr="00FD3F17">
              <w:rPr>
                <w:rFonts w:eastAsia="DengXian"/>
                <w:color w:val="000000"/>
                <w:sz w:val="15"/>
                <w:szCs w:val="15"/>
              </w:rPr>
              <w:t>N/A</w:t>
            </w:r>
          </w:p>
        </w:tc>
        <w:tc>
          <w:tcPr>
            <w:tcW w:w="200" w:type="pct"/>
            <w:tcBorders>
              <w:top w:val="nil"/>
              <w:left w:val="nil"/>
              <w:bottom w:val="single" w:sz="8" w:space="0" w:color="auto"/>
              <w:right w:val="single" w:sz="8" w:space="0" w:color="auto"/>
            </w:tcBorders>
            <w:shd w:val="clear" w:color="auto" w:fill="auto"/>
            <w:noWrap/>
            <w:vAlign w:val="center"/>
            <w:hideMark/>
          </w:tcPr>
          <w:p w14:paraId="2C9F8473" w14:textId="77777777" w:rsidR="00AD4F63" w:rsidRPr="00FD3F17" w:rsidRDefault="00AD4F63" w:rsidP="002000C0">
            <w:pPr>
              <w:spacing w:after="0" w:line="240" w:lineRule="auto"/>
              <w:jc w:val="center"/>
              <w:rPr>
                <w:rFonts w:eastAsia="DengXian"/>
                <w:color w:val="000000"/>
                <w:sz w:val="15"/>
                <w:szCs w:val="15"/>
              </w:rPr>
            </w:pPr>
            <w:r w:rsidRPr="00FD3F17">
              <w:rPr>
                <w:rFonts w:eastAsia="DengXian"/>
                <w:color w:val="000000"/>
                <w:sz w:val="15"/>
                <w:szCs w:val="15"/>
              </w:rPr>
              <w:t>N/A</w:t>
            </w:r>
          </w:p>
        </w:tc>
        <w:tc>
          <w:tcPr>
            <w:tcW w:w="343" w:type="pct"/>
            <w:tcBorders>
              <w:top w:val="nil"/>
              <w:left w:val="nil"/>
              <w:bottom w:val="single" w:sz="8" w:space="0" w:color="auto"/>
              <w:right w:val="single" w:sz="8" w:space="0" w:color="auto"/>
            </w:tcBorders>
            <w:shd w:val="clear" w:color="auto" w:fill="auto"/>
            <w:noWrap/>
            <w:vAlign w:val="center"/>
            <w:hideMark/>
          </w:tcPr>
          <w:p w14:paraId="7EA90485" w14:textId="77777777" w:rsidR="00AD4F63" w:rsidRPr="00FD3F17" w:rsidRDefault="00AD4F63" w:rsidP="002000C0">
            <w:pPr>
              <w:spacing w:after="0" w:line="240" w:lineRule="auto"/>
              <w:jc w:val="center"/>
              <w:rPr>
                <w:rFonts w:eastAsia="DengXian"/>
                <w:color w:val="000000"/>
                <w:sz w:val="15"/>
                <w:szCs w:val="15"/>
              </w:rPr>
            </w:pPr>
            <w:r w:rsidRPr="00FD3F17">
              <w:rPr>
                <w:rFonts w:eastAsia="DengXian"/>
                <w:color w:val="000000"/>
                <w:sz w:val="15"/>
                <w:szCs w:val="15"/>
              </w:rPr>
              <w:t>N/A</w:t>
            </w:r>
          </w:p>
        </w:tc>
        <w:tc>
          <w:tcPr>
            <w:tcW w:w="204" w:type="pct"/>
            <w:tcBorders>
              <w:top w:val="nil"/>
              <w:left w:val="nil"/>
              <w:bottom w:val="single" w:sz="8" w:space="0" w:color="auto"/>
              <w:right w:val="single" w:sz="8" w:space="0" w:color="auto"/>
            </w:tcBorders>
            <w:shd w:val="clear" w:color="auto" w:fill="auto"/>
            <w:noWrap/>
            <w:vAlign w:val="center"/>
            <w:hideMark/>
          </w:tcPr>
          <w:p w14:paraId="351F4CDE" w14:textId="77777777" w:rsidR="00AD4F63" w:rsidRPr="00FD3F17" w:rsidRDefault="00AD4F63" w:rsidP="002000C0">
            <w:pPr>
              <w:spacing w:after="0" w:line="240" w:lineRule="auto"/>
              <w:jc w:val="center"/>
              <w:rPr>
                <w:rFonts w:eastAsia="DengXian"/>
                <w:color w:val="000000"/>
                <w:sz w:val="15"/>
                <w:szCs w:val="15"/>
              </w:rPr>
            </w:pPr>
            <w:r w:rsidRPr="00FD3F17">
              <w:rPr>
                <w:rFonts w:eastAsia="DengXian"/>
                <w:color w:val="000000"/>
                <w:sz w:val="15"/>
                <w:szCs w:val="15"/>
              </w:rPr>
              <w:t>N/A</w:t>
            </w:r>
          </w:p>
        </w:tc>
        <w:tc>
          <w:tcPr>
            <w:tcW w:w="187" w:type="pct"/>
            <w:tcBorders>
              <w:top w:val="nil"/>
              <w:left w:val="single" w:sz="4" w:space="0" w:color="auto"/>
              <w:bottom w:val="single" w:sz="4" w:space="0" w:color="auto"/>
              <w:right w:val="single" w:sz="4" w:space="0" w:color="auto"/>
            </w:tcBorders>
            <w:shd w:val="clear" w:color="auto" w:fill="FFFFFF" w:themeFill="background1"/>
            <w:noWrap/>
            <w:vAlign w:val="center"/>
            <w:hideMark/>
          </w:tcPr>
          <w:p w14:paraId="0CD49F84" w14:textId="77777777" w:rsidR="00AD4F63" w:rsidRPr="00270C7E" w:rsidRDefault="00AD4F63" w:rsidP="002000C0">
            <w:pPr>
              <w:spacing w:after="0" w:line="240" w:lineRule="auto"/>
              <w:jc w:val="center"/>
              <w:rPr>
                <w:rFonts w:eastAsia="DengXian"/>
                <w:color w:val="000000"/>
                <w:sz w:val="16"/>
                <w:szCs w:val="16"/>
              </w:rPr>
            </w:pPr>
            <w:r w:rsidRPr="00270C7E">
              <w:rPr>
                <w:rFonts w:eastAsia="DengXian"/>
                <w:color w:val="000000"/>
                <w:sz w:val="16"/>
                <w:szCs w:val="16"/>
              </w:rPr>
              <w:t>N/A</w:t>
            </w:r>
          </w:p>
        </w:tc>
        <w:tc>
          <w:tcPr>
            <w:tcW w:w="210" w:type="pct"/>
            <w:tcBorders>
              <w:top w:val="nil"/>
              <w:left w:val="nil"/>
              <w:bottom w:val="single" w:sz="4" w:space="0" w:color="auto"/>
              <w:right w:val="single" w:sz="4" w:space="0" w:color="auto"/>
            </w:tcBorders>
            <w:shd w:val="clear" w:color="auto" w:fill="FFFFFF" w:themeFill="background1"/>
            <w:noWrap/>
            <w:vAlign w:val="center"/>
            <w:hideMark/>
          </w:tcPr>
          <w:p w14:paraId="53F84DA3" w14:textId="77777777" w:rsidR="00AD4F63" w:rsidRPr="00270C7E" w:rsidRDefault="00AD4F63" w:rsidP="002000C0">
            <w:pPr>
              <w:spacing w:after="0" w:line="240" w:lineRule="auto"/>
              <w:jc w:val="center"/>
              <w:rPr>
                <w:rFonts w:eastAsia="DengXian"/>
                <w:color w:val="000000"/>
                <w:sz w:val="16"/>
                <w:szCs w:val="16"/>
              </w:rPr>
            </w:pPr>
            <w:r w:rsidRPr="00270C7E">
              <w:rPr>
                <w:rFonts w:eastAsia="DengXian"/>
                <w:color w:val="000000"/>
                <w:sz w:val="16"/>
                <w:szCs w:val="16"/>
              </w:rPr>
              <w:t>N/A</w:t>
            </w:r>
          </w:p>
        </w:tc>
        <w:tc>
          <w:tcPr>
            <w:tcW w:w="362" w:type="pct"/>
            <w:tcBorders>
              <w:top w:val="nil"/>
              <w:left w:val="nil"/>
              <w:bottom w:val="single" w:sz="4" w:space="0" w:color="auto"/>
              <w:right w:val="single" w:sz="4" w:space="0" w:color="auto"/>
            </w:tcBorders>
            <w:shd w:val="clear" w:color="auto" w:fill="FFFFFF" w:themeFill="background1"/>
            <w:noWrap/>
            <w:vAlign w:val="center"/>
            <w:hideMark/>
          </w:tcPr>
          <w:p w14:paraId="77C75960" w14:textId="77777777" w:rsidR="00AD4F63" w:rsidRPr="00270C7E" w:rsidRDefault="00AD4F63" w:rsidP="002000C0">
            <w:pPr>
              <w:spacing w:after="0" w:line="240" w:lineRule="auto"/>
              <w:jc w:val="center"/>
              <w:rPr>
                <w:rFonts w:eastAsia="DengXian"/>
                <w:color w:val="000000"/>
                <w:sz w:val="16"/>
                <w:szCs w:val="16"/>
              </w:rPr>
            </w:pPr>
            <w:r w:rsidRPr="00270C7E">
              <w:rPr>
                <w:rFonts w:eastAsia="DengXian"/>
                <w:color w:val="000000"/>
                <w:sz w:val="16"/>
                <w:szCs w:val="16"/>
              </w:rPr>
              <w:t>N/A</w:t>
            </w:r>
          </w:p>
        </w:tc>
        <w:tc>
          <w:tcPr>
            <w:tcW w:w="214" w:type="pct"/>
            <w:tcBorders>
              <w:top w:val="nil"/>
              <w:left w:val="nil"/>
              <w:bottom w:val="single" w:sz="4" w:space="0" w:color="auto"/>
              <w:right w:val="single" w:sz="4" w:space="0" w:color="auto"/>
            </w:tcBorders>
            <w:shd w:val="clear" w:color="auto" w:fill="FFFFFF" w:themeFill="background1"/>
            <w:noWrap/>
            <w:vAlign w:val="center"/>
            <w:hideMark/>
          </w:tcPr>
          <w:p w14:paraId="35BCBF0C" w14:textId="77777777" w:rsidR="00AD4F63" w:rsidRPr="00270C7E" w:rsidRDefault="00AD4F63" w:rsidP="002000C0">
            <w:pPr>
              <w:spacing w:after="0" w:line="240" w:lineRule="auto"/>
              <w:jc w:val="center"/>
              <w:rPr>
                <w:rFonts w:eastAsia="DengXian"/>
                <w:color w:val="000000"/>
                <w:sz w:val="16"/>
                <w:szCs w:val="16"/>
              </w:rPr>
            </w:pPr>
            <w:r w:rsidRPr="00270C7E">
              <w:rPr>
                <w:rFonts w:eastAsia="DengXian"/>
                <w:color w:val="000000"/>
                <w:sz w:val="16"/>
                <w:szCs w:val="16"/>
              </w:rPr>
              <w:t>N/A</w:t>
            </w:r>
          </w:p>
        </w:tc>
        <w:tc>
          <w:tcPr>
            <w:tcW w:w="317" w:type="pct"/>
            <w:tcBorders>
              <w:top w:val="nil"/>
              <w:left w:val="nil"/>
              <w:bottom w:val="single" w:sz="4" w:space="0" w:color="auto"/>
              <w:right w:val="single" w:sz="4" w:space="0" w:color="auto"/>
            </w:tcBorders>
            <w:shd w:val="clear" w:color="auto" w:fill="FFFFFF" w:themeFill="background1"/>
          </w:tcPr>
          <w:p w14:paraId="6524724D" w14:textId="3A561E08" w:rsidR="00AD4F63" w:rsidRPr="00270C7E" w:rsidRDefault="00C11D9E" w:rsidP="002000C0">
            <w:pPr>
              <w:spacing w:after="0" w:line="240" w:lineRule="auto"/>
              <w:jc w:val="center"/>
              <w:rPr>
                <w:rFonts w:eastAsia="DengXian"/>
                <w:color w:val="000000"/>
                <w:sz w:val="16"/>
                <w:szCs w:val="16"/>
              </w:rPr>
            </w:pPr>
            <w:r>
              <w:rPr>
                <w:rFonts w:eastAsia="DengXian"/>
                <w:color w:val="000000"/>
                <w:sz w:val="16"/>
                <w:szCs w:val="16"/>
              </w:rPr>
              <w:t xml:space="preserve">Very </w:t>
            </w:r>
            <w:r w:rsidR="00AD4F63">
              <w:rPr>
                <w:rFonts w:eastAsia="DengXian" w:hint="eastAsia"/>
                <w:color w:val="000000"/>
                <w:sz w:val="16"/>
                <w:szCs w:val="16"/>
              </w:rPr>
              <w:t>l</w:t>
            </w:r>
            <w:r w:rsidR="00AD4F63">
              <w:rPr>
                <w:rFonts w:eastAsia="DengXian"/>
                <w:color w:val="000000"/>
                <w:sz w:val="16"/>
                <w:szCs w:val="16"/>
              </w:rPr>
              <w:t>ow</w:t>
            </w:r>
          </w:p>
        </w:tc>
      </w:tr>
      <w:tr w:rsidR="00AD4F63" w:rsidRPr="00FD3F17" w14:paraId="2DE196D9" w14:textId="4241F11A" w:rsidTr="00C70D3E">
        <w:trPr>
          <w:trHeight w:val="288"/>
          <w:jc w:val="center"/>
        </w:trPr>
        <w:tc>
          <w:tcPr>
            <w:tcW w:w="4683" w:type="pct"/>
            <w:gridSpan w:val="19"/>
            <w:tcBorders>
              <w:top w:val="single" w:sz="8" w:space="0" w:color="auto"/>
              <w:left w:val="single" w:sz="8" w:space="0" w:color="auto"/>
              <w:bottom w:val="single" w:sz="8" w:space="0" w:color="auto"/>
              <w:right w:val="single" w:sz="8" w:space="0" w:color="000000"/>
            </w:tcBorders>
            <w:shd w:val="clear" w:color="auto" w:fill="auto"/>
            <w:noWrap/>
            <w:vAlign w:val="center"/>
            <w:hideMark/>
          </w:tcPr>
          <w:p w14:paraId="25685069" w14:textId="0391597B" w:rsidR="00AD4F63" w:rsidRPr="00FD3F17" w:rsidRDefault="00AD4F63" w:rsidP="002000C0">
            <w:pPr>
              <w:spacing w:after="0" w:line="240" w:lineRule="auto"/>
              <w:rPr>
                <w:rFonts w:eastAsia="DengXian"/>
                <w:color w:val="000000"/>
                <w:sz w:val="13"/>
                <w:szCs w:val="13"/>
              </w:rPr>
            </w:pPr>
            <w:proofErr w:type="gramStart"/>
            <w:r w:rsidRPr="00FD3F17">
              <w:rPr>
                <w:rFonts w:eastAsia="DengXian"/>
                <w:color w:val="000000"/>
                <w:sz w:val="13"/>
                <w:szCs w:val="13"/>
              </w:rPr>
              <w:t>Note:#</w:t>
            </w:r>
            <w:proofErr w:type="gramEnd"/>
            <w:r w:rsidRPr="00FD3F17">
              <w:rPr>
                <w:rFonts w:eastAsia="DengXian"/>
                <w:color w:val="000000"/>
                <w:sz w:val="13"/>
                <w:szCs w:val="13"/>
              </w:rPr>
              <w:t xml:space="preserve">: Include </w:t>
            </w:r>
            <w:r w:rsidRPr="000B42BB">
              <w:rPr>
                <w:rFonts w:eastAsia="DengXian"/>
                <w:noProof/>
                <w:color w:val="000000"/>
                <w:sz w:val="13"/>
                <w:szCs w:val="13"/>
              </w:rPr>
              <w:t>stillbirth</w:t>
            </w:r>
            <w:r w:rsidRPr="00FD3F17">
              <w:rPr>
                <w:rFonts w:eastAsia="DengXian"/>
                <w:color w:val="000000"/>
                <w:sz w:val="13"/>
                <w:szCs w:val="13"/>
              </w:rPr>
              <w:t xml:space="preserve">, infant death, </w:t>
            </w:r>
            <w:r w:rsidR="00B716CA" w:rsidRPr="00B716CA">
              <w:rPr>
                <w:rFonts w:eastAsia="DengXian"/>
                <w:color w:val="000000"/>
                <w:sz w:val="13"/>
                <w:szCs w:val="13"/>
              </w:rPr>
              <w:t xml:space="preserve">spontaneous </w:t>
            </w:r>
            <w:r w:rsidRPr="00FD3F17">
              <w:rPr>
                <w:rFonts w:eastAsia="DengXian"/>
                <w:color w:val="000000"/>
                <w:sz w:val="13"/>
                <w:szCs w:val="13"/>
              </w:rPr>
              <w:t xml:space="preserve">abortion, preterm </w:t>
            </w:r>
            <w:r w:rsidR="00C11D9E" w:rsidRPr="00FD3F17">
              <w:rPr>
                <w:rFonts w:eastAsia="DengXian"/>
                <w:color w:val="000000"/>
                <w:sz w:val="13"/>
                <w:szCs w:val="13"/>
              </w:rPr>
              <w:t>labor</w:t>
            </w:r>
            <w:r w:rsidRPr="00FD3F17">
              <w:rPr>
                <w:rFonts w:eastAsia="DengXian"/>
                <w:color w:val="000000"/>
                <w:sz w:val="13"/>
                <w:szCs w:val="13"/>
              </w:rPr>
              <w:t xml:space="preserve">, low birth weight, small for gestational age, premature rupture of membranes, postpartum endometritis, and Preeclampsia; </w:t>
            </w:r>
            <w:r w:rsidR="00C70D3E">
              <w:rPr>
                <w:rFonts w:eastAsia="DengXian"/>
                <w:color w:val="000000"/>
                <w:sz w:val="13"/>
                <w:szCs w:val="13"/>
              </w:rPr>
              <w:t xml:space="preserve">N/A: Not </w:t>
            </w:r>
            <w:r w:rsidR="00C70D3E" w:rsidRPr="00CD217E">
              <w:rPr>
                <w:rFonts w:eastAsia="DengXian"/>
                <w:noProof/>
                <w:color w:val="000000"/>
                <w:sz w:val="13"/>
                <w:szCs w:val="13"/>
              </w:rPr>
              <w:t>ava</w:t>
            </w:r>
            <w:r w:rsidR="00CD217E">
              <w:rPr>
                <w:rFonts w:eastAsia="DengXian"/>
                <w:noProof/>
                <w:color w:val="000000"/>
                <w:sz w:val="13"/>
                <w:szCs w:val="13"/>
              </w:rPr>
              <w:t>il</w:t>
            </w:r>
            <w:r w:rsidR="00C70D3E" w:rsidRPr="00CD217E">
              <w:rPr>
                <w:rFonts w:eastAsia="DengXian"/>
                <w:noProof/>
                <w:color w:val="000000"/>
                <w:sz w:val="13"/>
                <w:szCs w:val="13"/>
              </w:rPr>
              <w:t>able</w:t>
            </w:r>
          </w:p>
        </w:tc>
        <w:tc>
          <w:tcPr>
            <w:tcW w:w="317" w:type="pct"/>
            <w:tcBorders>
              <w:top w:val="single" w:sz="8" w:space="0" w:color="auto"/>
              <w:left w:val="single" w:sz="8" w:space="0" w:color="auto"/>
              <w:bottom w:val="single" w:sz="8" w:space="0" w:color="auto"/>
              <w:right w:val="single" w:sz="8" w:space="0" w:color="000000"/>
            </w:tcBorders>
          </w:tcPr>
          <w:p w14:paraId="76CB5952" w14:textId="77777777" w:rsidR="00AD4F63" w:rsidRPr="00FD3F17" w:rsidRDefault="00AD4F63" w:rsidP="002000C0">
            <w:pPr>
              <w:spacing w:after="0" w:line="240" w:lineRule="auto"/>
              <w:rPr>
                <w:rFonts w:eastAsia="DengXian"/>
                <w:color w:val="000000"/>
                <w:sz w:val="13"/>
                <w:szCs w:val="13"/>
              </w:rPr>
            </w:pPr>
          </w:p>
        </w:tc>
      </w:tr>
    </w:tbl>
    <w:p w14:paraId="7F017A17" w14:textId="630E4870" w:rsidR="00816177" w:rsidRDefault="00816177">
      <w:pPr>
        <w:rPr>
          <w:rFonts w:asciiTheme="minorHAnsi" w:hAnsiTheme="minorHAnsi" w:cstheme="minorBidi"/>
          <w:kern w:val="2"/>
          <w:sz w:val="21"/>
          <w:szCs w:val="22"/>
        </w:rPr>
      </w:pPr>
      <w:r>
        <w:fldChar w:fldCharType="begin"/>
      </w:r>
      <w:r>
        <w:instrText xml:space="preserve"> LINK </w:instrText>
      </w:r>
      <w:r w:rsidR="006F3628">
        <w:instrText>Excel.Sheet.12</w:instrText>
      </w:r>
      <w:r w:rsidR="006F3628">
        <w:rPr>
          <w:rFonts w:hint="eastAsia"/>
        </w:rPr>
        <w:instrText xml:space="preserve"> "C:\\Users\\</w:instrText>
      </w:r>
      <w:r w:rsidR="006F3628">
        <w:rPr>
          <w:rFonts w:hint="eastAsia"/>
        </w:rPr>
        <w:instrText>狸花猫</w:instrText>
      </w:r>
      <w:r w:rsidR="006F3628">
        <w:rPr>
          <w:rFonts w:hint="eastAsia"/>
        </w:rPr>
        <w:instrText>\\Desktop\\1.CT Review\\CT Review_revised_June18\\Latest version of the paper\\0. STATA_Clean data_11July_18.xlsx"</w:instrText>
      </w:r>
      <w:r w:rsidR="006F3628">
        <w:instrText xml:space="preserve"> Sheet1!R1C1:R17C19 </w:instrText>
      </w:r>
      <w:r>
        <w:instrText xml:space="preserve">\a \f 4 \h  \* MERGEFORMAT </w:instrText>
      </w:r>
      <w:r>
        <w:fldChar w:fldCharType="separate"/>
      </w:r>
    </w:p>
    <w:p w14:paraId="5E799D5F" w14:textId="784091B6" w:rsidR="00922199" w:rsidRPr="000A312E" w:rsidRDefault="00816177" w:rsidP="005A1F50">
      <w:pPr>
        <w:sectPr w:rsidR="00922199" w:rsidRPr="000A312E" w:rsidSect="0054019D">
          <w:pgSz w:w="15840" w:h="12240" w:orient="landscape" w:code="1"/>
          <w:pgMar w:top="1797" w:right="1440" w:bottom="1797" w:left="1440" w:header="851" w:footer="992" w:gutter="0"/>
          <w:cols w:space="425"/>
          <w:docGrid w:type="linesAndChars" w:linePitch="326"/>
        </w:sectPr>
      </w:pPr>
      <w:r>
        <w:fldChar w:fldCharType="end"/>
      </w:r>
    </w:p>
    <w:p w14:paraId="5FA989A2" w14:textId="7FDCDDA3" w:rsidR="00AE1C66" w:rsidRDefault="005F692A" w:rsidP="00722343">
      <w:r>
        <w:lastRenderedPageBreak/>
        <w:t>Supplementary data</w:t>
      </w:r>
      <w:r w:rsidR="005A6FA3">
        <w:t xml:space="preserve"> </w:t>
      </w:r>
      <w:r w:rsidR="008D784E">
        <w:rPr>
          <w:noProof/>
        </w:rPr>
        <w:t>eight</w:t>
      </w:r>
      <w:r w:rsidR="008D784E" w:rsidRPr="00FD2DA0">
        <w:t xml:space="preserve"> </w:t>
      </w:r>
      <w:r w:rsidR="000C117A" w:rsidRPr="00FD2DA0">
        <w:t xml:space="preserve">shows forest plots for the three meta-analyses related to </w:t>
      </w:r>
      <w:r w:rsidR="00E84FE5">
        <w:t>stillbirth, spontaneous abortion, and infertility</w:t>
      </w:r>
      <w:r w:rsidR="00DE29E6">
        <w:t xml:space="preserve"> </w:t>
      </w:r>
      <w:proofErr w:type="gramStart"/>
      <w:r w:rsidR="00F10299">
        <w:t xml:space="preserve">in </w:t>
      </w:r>
      <w:r w:rsidR="00923032">
        <w:t xml:space="preserve"> </w:t>
      </w:r>
      <w:r w:rsidR="002A61B7">
        <w:t>some</w:t>
      </w:r>
      <w:proofErr w:type="gramEnd"/>
      <w:r w:rsidR="002A61B7">
        <w:t>, but not all</w:t>
      </w:r>
      <w:r w:rsidR="00DE29E6">
        <w:t xml:space="preserve"> study designs</w:t>
      </w:r>
      <w:r w:rsidR="00E84FE5">
        <w:t>.</w:t>
      </w:r>
      <w:r w:rsidR="00AE1C66">
        <w:t xml:space="preserve"> </w:t>
      </w:r>
      <w:r w:rsidR="002A61B7">
        <w:t>The</w:t>
      </w:r>
      <w:r w:rsidR="0088729E">
        <w:t xml:space="preserve"> </w:t>
      </w:r>
      <w:r w:rsidR="00A76753">
        <w:t>odds ratio</w:t>
      </w:r>
      <w:r w:rsidR="008C6196">
        <w:t>s</w:t>
      </w:r>
      <w:r w:rsidR="0088729E">
        <w:t xml:space="preserve"> reported </w:t>
      </w:r>
      <w:r w:rsidR="002A61B7">
        <w:t>in supplementary data eight</w:t>
      </w:r>
      <w:r w:rsidR="0088729E">
        <w:t xml:space="preserve"> are </w:t>
      </w:r>
      <w:r w:rsidR="002A61B7">
        <w:t xml:space="preserve">only </w:t>
      </w:r>
      <w:r w:rsidR="0088729E">
        <w:t>from case-control studies.</w:t>
      </w:r>
    </w:p>
    <w:p w14:paraId="07C6E723" w14:textId="77777777" w:rsidR="00281AB9" w:rsidRPr="0088729E" w:rsidRDefault="00281AB9" w:rsidP="00722343"/>
    <w:p w14:paraId="6945CC01" w14:textId="61F4BA53" w:rsidR="00AE1C66" w:rsidRDefault="00AE1C66" w:rsidP="00722343">
      <w:r>
        <w:t xml:space="preserve">For stillbirth, </w:t>
      </w:r>
      <w:bookmarkEnd w:id="9"/>
      <w:r>
        <w:t>i</w:t>
      </w:r>
      <w:r w:rsidR="00727D54">
        <w:t xml:space="preserve">n the meta-analyses of </w:t>
      </w:r>
      <w:r w:rsidR="009A32DB">
        <w:t>case-control</w:t>
      </w:r>
      <w:r w:rsidR="00727D54">
        <w:t xml:space="preserve"> studies, t</w:t>
      </w:r>
      <w:r w:rsidR="00E84FE5">
        <w:t xml:space="preserve">he </w:t>
      </w:r>
      <w:r w:rsidR="006F3628">
        <w:t xml:space="preserve">odds </w:t>
      </w:r>
      <w:r w:rsidR="00E84FE5">
        <w:t xml:space="preserve">of </w:t>
      </w:r>
      <w:r w:rsidR="00B56BE0">
        <w:t>c</w:t>
      </w:r>
      <w:r w:rsidR="00710A29">
        <w:t xml:space="preserve">hlamydia </w:t>
      </w:r>
      <w:r w:rsidR="00095803">
        <w:t xml:space="preserve">were </w:t>
      </w:r>
      <w:r w:rsidR="00E84FE5">
        <w:t xml:space="preserve">higher among women with </w:t>
      </w:r>
      <w:r w:rsidR="00722343">
        <w:t xml:space="preserve">stillbirth </w:t>
      </w:r>
      <w:r w:rsidR="00E84FE5">
        <w:t>than women without</w:t>
      </w:r>
      <w:r w:rsidR="000F515D">
        <w:t xml:space="preserve"> stillbirth</w:t>
      </w:r>
      <w:r w:rsidR="00E84FE5">
        <w:t xml:space="preserve"> (pooled</w:t>
      </w:r>
      <w:r w:rsidR="00AB7493">
        <w:t xml:space="preserve"> unadjusted</w:t>
      </w:r>
      <w:r w:rsidR="00E84FE5">
        <w:t xml:space="preserve"> OR=</w:t>
      </w:r>
      <w:r w:rsidR="00727D54">
        <w:t>5</w:t>
      </w:r>
      <w:r w:rsidR="00FA67A9">
        <w:t>.</w:t>
      </w:r>
      <w:r w:rsidR="00020346">
        <w:t>05</w:t>
      </w:r>
      <w:r w:rsidR="00E84FE5">
        <w:t xml:space="preserve">, </w:t>
      </w:r>
      <w:r w:rsidR="00E84FE5" w:rsidRPr="006476A8">
        <w:t xml:space="preserve">95% CI </w:t>
      </w:r>
      <w:r w:rsidR="00727D54">
        <w:t>2.</w:t>
      </w:r>
      <w:r w:rsidR="007E1160">
        <w:t>95</w:t>
      </w:r>
      <w:r w:rsidR="00727D54">
        <w:t>-</w:t>
      </w:r>
      <w:r w:rsidR="007E1160">
        <w:t>8.65</w:t>
      </w:r>
      <w:r w:rsidR="00E84FE5">
        <w:t xml:space="preserve">, </w:t>
      </w:r>
      <w:r w:rsidR="00E84FE5" w:rsidRPr="005E15E1">
        <w:rPr>
          <w:i/>
        </w:rPr>
        <w:t>I</w:t>
      </w:r>
      <w:r w:rsidR="00E84FE5" w:rsidRPr="005E15E1">
        <w:rPr>
          <w:i/>
          <w:vertAlign w:val="superscript"/>
        </w:rPr>
        <w:t>2</w:t>
      </w:r>
      <w:r w:rsidR="00E84FE5">
        <w:t>=</w:t>
      </w:r>
      <w:r w:rsidR="00727D54">
        <w:t>3</w:t>
      </w:r>
      <w:r w:rsidR="007E1160">
        <w:t>3.7</w:t>
      </w:r>
      <w:r w:rsidR="00E84FE5">
        <w:t>%, n=</w:t>
      </w:r>
      <w:r w:rsidR="00727D54">
        <w:t>610</w:t>
      </w:r>
      <w:r w:rsidR="00E84FE5">
        <w:t xml:space="preserve">, </w:t>
      </w:r>
      <w:r w:rsidR="005F692A">
        <w:t>Supplementary</w:t>
      </w:r>
      <w:r w:rsidR="00E84FE5">
        <w:t xml:space="preserve"> </w:t>
      </w:r>
      <w:r w:rsidR="005F692A">
        <w:t xml:space="preserve">data </w:t>
      </w:r>
      <w:r w:rsidR="008D784E">
        <w:t>8</w:t>
      </w:r>
      <w:r w:rsidR="00E84FE5">
        <w:t>).</w:t>
      </w:r>
      <w:r w:rsidR="00B56BE0">
        <w:t xml:space="preserve"> </w:t>
      </w:r>
      <w:r>
        <w:t>In the meta-analys</w:t>
      </w:r>
      <w:r w:rsidR="000F515D">
        <w:t>i</w:t>
      </w:r>
      <w:r>
        <w:t>s of cohort studies, the risk ratio of stillbirth was higher among women with chlamydia than women without</w:t>
      </w:r>
      <w:r w:rsidR="000F515D">
        <w:t xml:space="preserve"> chlamydia</w:t>
      </w:r>
      <w:r>
        <w:t xml:space="preserve"> (pooled </w:t>
      </w:r>
      <w:r w:rsidR="00AB7493">
        <w:t xml:space="preserve">unadjusted </w:t>
      </w:r>
      <w:r>
        <w:t>RR=1.28, 95%CI 1.09-1.51, I</w:t>
      </w:r>
      <w:r w:rsidRPr="00C96179">
        <w:rPr>
          <w:vertAlign w:val="superscript"/>
        </w:rPr>
        <w:t>2</w:t>
      </w:r>
      <w:r>
        <w:t xml:space="preserve">=19%, n=415,094, </w:t>
      </w:r>
      <w:r w:rsidR="005F692A">
        <w:t>Supplementary</w:t>
      </w:r>
      <w:r>
        <w:t xml:space="preserve"> </w:t>
      </w:r>
      <w:r w:rsidR="005F692A">
        <w:t xml:space="preserve">data </w:t>
      </w:r>
      <w:r w:rsidR="008D784E">
        <w:t>8</w:t>
      </w:r>
      <w:r>
        <w:t>).</w:t>
      </w:r>
    </w:p>
    <w:p w14:paraId="5FBF2088" w14:textId="77777777" w:rsidR="00EF66E2" w:rsidRDefault="00EF66E2" w:rsidP="00722343"/>
    <w:p w14:paraId="6444461A" w14:textId="049CE0CA" w:rsidR="00AE1C66" w:rsidRDefault="00AE1C66" w:rsidP="00722343">
      <w:r>
        <w:t xml:space="preserve">For spontaneous abortion, </w:t>
      </w:r>
      <w:r w:rsidR="000F515D">
        <w:t xml:space="preserve">the </w:t>
      </w:r>
      <w:r>
        <w:t>o</w:t>
      </w:r>
      <w:r w:rsidR="006F3628">
        <w:t>dd</w:t>
      </w:r>
      <w:r w:rsidR="00722343">
        <w:t xml:space="preserve">s of </w:t>
      </w:r>
      <w:r w:rsidR="00B56BE0">
        <w:t>c</w:t>
      </w:r>
      <w:r w:rsidR="00710A29">
        <w:t>hlamydia infection</w:t>
      </w:r>
      <w:r w:rsidR="00722343">
        <w:t xml:space="preserve"> </w:t>
      </w:r>
      <w:r w:rsidR="00727D54">
        <w:t xml:space="preserve">in </w:t>
      </w:r>
      <w:r w:rsidR="009A32DB">
        <w:t>case-control</w:t>
      </w:r>
      <w:r w:rsidR="00727D54">
        <w:t xml:space="preserve"> studies </w:t>
      </w:r>
      <w:r w:rsidR="00722343">
        <w:t xml:space="preserve">were higher among women with spontaneous abortion compared to women without </w:t>
      </w:r>
      <w:r w:rsidR="000F515D">
        <w:t xml:space="preserve">spontaneous abortion </w:t>
      </w:r>
      <w:r w:rsidR="00722343">
        <w:t xml:space="preserve">(pooled </w:t>
      </w:r>
      <w:r w:rsidR="00AB7493">
        <w:t xml:space="preserve">unadjusted </w:t>
      </w:r>
      <w:r w:rsidR="00722343">
        <w:t xml:space="preserve">OR = </w:t>
      </w:r>
      <w:r w:rsidR="00722343" w:rsidRPr="00E567A9">
        <w:t>1</w:t>
      </w:r>
      <w:r w:rsidR="00FA67A9">
        <w:t>.</w:t>
      </w:r>
      <w:r w:rsidR="007E1160">
        <w:t>30</w:t>
      </w:r>
      <w:r w:rsidR="00722343" w:rsidRPr="00E567A9">
        <w:t>, 95% CI 1</w:t>
      </w:r>
      <w:r w:rsidR="00FA67A9">
        <w:t>.</w:t>
      </w:r>
      <w:r w:rsidR="00727D54">
        <w:t>1</w:t>
      </w:r>
      <w:r w:rsidR="007E1160">
        <w:t>4</w:t>
      </w:r>
      <w:r w:rsidR="00722343" w:rsidRPr="00E567A9">
        <w:t>-</w:t>
      </w:r>
      <w:r w:rsidR="007E1160">
        <w:t>1.49</w:t>
      </w:r>
      <w:r w:rsidR="00722343" w:rsidRPr="00E567A9">
        <w:t xml:space="preserve">], </w:t>
      </w:r>
      <w:r w:rsidR="00722343" w:rsidRPr="0037759A">
        <w:rPr>
          <w:i/>
        </w:rPr>
        <w:t>I</w:t>
      </w:r>
      <w:r w:rsidR="00722343" w:rsidRPr="0037759A">
        <w:rPr>
          <w:i/>
          <w:vertAlign w:val="superscript"/>
        </w:rPr>
        <w:t>2</w:t>
      </w:r>
      <w:r w:rsidR="00722343" w:rsidRPr="00E567A9">
        <w:t xml:space="preserve"> </w:t>
      </w:r>
      <w:r w:rsidR="00722343">
        <w:t xml:space="preserve">= </w:t>
      </w:r>
      <w:r w:rsidR="007E1160">
        <w:t>81.1</w:t>
      </w:r>
      <w:r w:rsidR="00722343">
        <w:t xml:space="preserve">%, n = </w:t>
      </w:r>
      <w:r w:rsidR="009339C2">
        <w:t>11,</w:t>
      </w:r>
      <w:r w:rsidR="007E1160">
        <w:t>694</w:t>
      </w:r>
      <w:r w:rsidR="00722343">
        <w:t xml:space="preserve">, </w:t>
      </w:r>
      <w:r w:rsidR="005F692A">
        <w:t>Supplementary</w:t>
      </w:r>
      <w:r w:rsidR="00722343">
        <w:t xml:space="preserve"> </w:t>
      </w:r>
      <w:r w:rsidR="005F692A">
        <w:t xml:space="preserve">data </w:t>
      </w:r>
      <w:r w:rsidR="008D784E">
        <w:t>8</w:t>
      </w:r>
      <w:r w:rsidR="00722343">
        <w:t xml:space="preserve">). </w:t>
      </w:r>
      <w:r w:rsidR="00E67E61">
        <w:rPr>
          <w:noProof/>
        </w:rPr>
        <w:t>The r</w:t>
      </w:r>
      <w:r w:rsidRPr="00E67E61">
        <w:rPr>
          <w:noProof/>
        </w:rPr>
        <w:t>isk</w:t>
      </w:r>
      <w:r>
        <w:t xml:space="preserve"> ratio of spontaneous abortion in cohort studies was higher among women with chlamydia compared to women without</w:t>
      </w:r>
      <w:r w:rsidR="000F515D">
        <w:t xml:space="preserve"> chlamydia</w:t>
      </w:r>
      <w:r>
        <w:t xml:space="preserve"> (pooled </w:t>
      </w:r>
      <w:r w:rsidR="00AB7493">
        <w:t xml:space="preserve">unadjusted </w:t>
      </w:r>
      <w:r>
        <w:t xml:space="preserve">RR=1.47, 95%CI 1.16-1.85, </w:t>
      </w:r>
      <w:r w:rsidRPr="00C96179">
        <w:rPr>
          <w:i/>
        </w:rPr>
        <w:t>I</w:t>
      </w:r>
      <w:r w:rsidRPr="00C96179">
        <w:rPr>
          <w:vertAlign w:val="superscript"/>
        </w:rPr>
        <w:t>2</w:t>
      </w:r>
      <w:r>
        <w:t>=50.6%, n=1,592).</w:t>
      </w:r>
    </w:p>
    <w:p w14:paraId="4A3FDF21" w14:textId="77777777" w:rsidR="00AE1C66" w:rsidRDefault="00AE1C66" w:rsidP="00722343"/>
    <w:p w14:paraId="5ED4BA86" w14:textId="04BE79AD" w:rsidR="00722343" w:rsidRDefault="00AE1C66" w:rsidP="00722343">
      <w:r>
        <w:lastRenderedPageBreak/>
        <w:t xml:space="preserve">For infertility, </w:t>
      </w:r>
      <w:r w:rsidR="000F515D">
        <w:t xml:space="preserve">the </w:t>
      </w:r>
      <w:r w:rsidR="006F3628">
        <w:t xml:space="preserve">odds </w:t>
      </w:r>
      <w:r w:rsidR="00722343">
        <w:t xml:space="preserve">of </w:t>
      </w:r>
      <w:r w:rsidR="00B56BE0">
        <w:t>c</w:t>
      </w:r>
      <w:r w:rsidR="00710A29">
        <w:t xml:space="preserve">hlamydia </w:t>
      </w:r>
      <w:r w:rsidR="009339C2">
        <w:t xml:space="preserve">in </w:t>
      </w:r>
      <w:r w:rsidR="009A32DB">
        <w:t>case-control</w:t>
      </w:r>
      <w:r w:rsidR="009339C2">
        <w:t xml:space="preserve"> studies </w:t>
      </w:r>
      <w:r w:rsidR="00722343">
        <w:t xml:space="preserve">were higher among </w:t>
      </w:r>
      <w:r w:rsidR="000F515D">
        <w:t xml:space="preserve">women </w:t>
      </w:r>
      <w:r w:rsidR="00722343">
        <w:t xml:space="preserve">with infertility </w:t>
      </w:r>
      <w:r w:rsidR="000F515D">
        <w:t xml:space="preserve">compared to </w:t>
      </w:r>
      <w:r w:rsidR="00722343">
        <w:t xml:space="preserve">women without infertility (pooled </w:t>
      </w:r>
      <w:r w:rsidR="00AB7493">
        <w:t xml:space="preserve">unadjusted </w:t>
      </w:r>
      <w:r w:rsidR="00722343">
        <w:t>OR=2</w:t>
      </w:r>
      <w:r w:rsidR="00FA67A9">
        <w:t>.</w:t>
      </w:r>
      <w:r w:rsidR="009C0F6E">
        <w:t>72</w:t>
      </w:r>
      <w:r w:rsidR="00722343">
        <w:t xml:space="preserve">, </w:t>
      </w:r>
      <w:r w:rsidR="00722343" w:rsidRPr="006476A8">
        <w:t xml:space="preserve">95% CI </w:t>
      </w:r>
      <w:r w:rsidR="009C0F6E">
        <w:t>2</w:t>
      </w:r>
      <w:r w:rsidR="009339C2">
        <w:t>.</w:t>
      </w:r>
      <w:r w:rsidR="009C0F6E">
        <w:t>37</w:t>
      </w:r>
      <w:r w:rsidR="00722343" w:rsidRPr="006476A8">
        <w:t>-</w:t>
      </w:r>
      <w:r w:rsidR="009C0F6E">
        <w:t>3.12</w:t>
      </w:r>
      <w:r w:rsidR="00722343">
        <w:t xml:space="preserve">, </w:t>
      </w:r>
      <w:r w:rsidR="00722343" w:rsidRPr="005E15E1">
        <w:rPr>
          <w:i/>
        </w:rPr>
        <w:t>I</w:t>
      </w:r>
      <w:r w:rsidR="00722343" w:rsidRPr="005E15E1">
        <w:rPr>
          <w:i/>
          <w:vertAlign w:val="superscript"/>
        </w:rPr>
        <w:t>2</w:t>
      </w:r>
      <w:r w:rsidR="00722343">
        <w:t>=8</w:t>
      </w:r>
      <w:r w:rsidR="009C0F6E">
        <w:t>2.7</w:t>
      </w:r>
      <w:r w:rsidR="00722343">
        <w:t>%, n=</w:t>
      </w:r>
      <w:r w:rsidR="009C0F6E">
        <w:t>8,049</w:t>
      </w:r>
      <w:r w:rsidR="00722343" w:rsidRPr="008776DF">
        <w:t xml:space="preserve">, </w:t>
      </w:r>
      <w:r w:rsidR="005F692A">
        <w:t>Supplementary</w:t>
      </w:r>
      <w:r w:rsidR="00722343">
        <w:t xml:space="preserve"> </w:t>
      </w:r>
      <w:r w:rsidR="005F692A">
        <w:t xml:space="preserve">data </w:t>
      </w:r>
      <w:r w:rsidR="008D784E">
        <w:t>8</w:t>
      </w:r>
      <w:r w:rsidR="00722343">
        <w:t>).</w:t>
      </w:r>
      <w:r w:rsidR="00E91AD4">
        <w:t xml:space="preserve"> </w:t>
      </w:r>
      <w:r w:rsidR="009837F3">
        <w:t>The r</w:t>
      </w:r>
      <w:r w:rsidR="006F3628">
        <w:t>isk ratio</w:t>
      </w:r>
      <w:r w:rsidR="00032391">
        <w:t xml:space="preserve"> of infertility in cohort studies </w:t>
      </w:r>
      <w:r w:rsidR="00062BC0">
        <w:t>was</w:t>
      </w:r>
      <w:r w:rsidR="00032391">
        <w:t xml:space="preserve"> higher among women with </w:t>
      </w:r>
      <w:r w:rsidR="00B56BE0">
        <w:t>c</w:t>
      </w:r>
      <w:r w:rsidR="00710A29">
        <w:t xml:space="preserve">hlamydia </w:t>
      </w:r>
      <w:r w:rsidR="00032391">
        <w:t xml:space="preserve">compared to women without </w:t>
      </w:r>
      <w:r w:rsidR="000F515D">
        <w:t xml:space="preserve">chlamydia </w:t>
      </w:r>
      <w:r w:rsidR="00032391">
        <w:t xml:space="preserve">(pooled </w:t>
      </w:r>
      <w:r w:rsidR="00AB7493">
        <w:t xml:space="preserve">unadjusted </w:t>
      </w:r>
      <w:r w:rsidR="00032391">
        <w:t>RR=</w:t>
      </w:r>
      <w:r w:rsidR="006B5C5B">
        <w:t>1</w:t>
      </w:r>
      <w:r w:rsidR="00032391">
        <w:t>.</w:t>
      </w:r>
      <w:r w:rsidR="006B5C5B">
        <w:t>84</w:t>
      </w:r>
      <w:r w:rsidR="00032391">
        <w:t>, 95% CI 1.</w:t>
      </w:r>
      <w:r w:rsidR="006B5C5B">
        <w:t>77</w:t>
      </w:r>
      <w:r w:rsidR="00032391">
        <w:t>-</w:t>
      </w:r>
      <w:r w:rsidR="006B5C5B">
        <w:t>1.90</w:t>
      </w:r>
      <w:r w:rsidR="00032391">
        <w:t xml:space="preserve">, </w:t>
      </w:r>
      <w:r w:rsidR="00032391" w:rsidRPr="007F19B8">
        <w:rPr>
          <w:i/>
        </w:rPr>
        <w:t>I</w:t>
      </w:r>
      <w:r w:rsidR="00032391" w:rsidRPr="007F19B8">
        <w:rPr>
          <w:vertAlign w:val="superscript"/>
        </w:rPr>
        <w:t>2</w:t>
      </w:r>
      <w:r w:rsidR="00032391">
        <w:t>=</w:t>
      </w:r>
      <w:r w:rsidR="00F10BCB">
        <w:t>9</w:t>
      </w:r>
      <w:r w:rsidR="006B5C5B">
        <w:t>0.9</w:t>
      </w:r>
      <w:r w:rsidR="00032391">
        <w:t>%, n=</w:t>
      </w:r>
      <w:r w:rsidR="00F10BCB">
        <w:t>573,</w:t>
      </w:r>
      <w:r w:rsidR="007C0436">
        <w:t>250</w:t>
      </w:r>
      <w:r w:rsidR="00032391">
        <w:t>)</w:t>
      </w:r>
      <w:r w:rsidR="00EF66E2">
        <w:t>.</w:t>
      </w:r>
    </w:p>
    <w:p w14:paraId="15F45538" w14:textId="7C37EEA0" w:rsidR="00B0618C" w:rsidRDefault="00062BC0">
      <w:r>
        <w:t xml:space="preserve">Our meta-analysis </w:t>
      </w:r>
      <w:r w:rsidR="00E567A9">
        <w:t xml:space="preserve">also </w:t>
      </w:r>
      <w:r w:rsidR="009837F3">
        <w:t>suggests</w:t>
      </w:r>
      <w:r w:rsidR="00E567A9">
        <w:t xml:space="preserve"> </w:t>
      </w:r>
      <w:r>
        <w:t xml:space="preserve">that chlamydia is associated with </w:t>
      </w:r>
      <w:r w:rsidR="00B23403">
        <w:t>infant death</w:t>
      </w:r>
      <w:r w:rsidR="005C6B62">
        <w:t xml:space="preserve"> (</w:t>
      </w:r>
      <w:r w:rsidR="00AB7493">
        <w:t xml:space="preserve">unadjusted </w:t>
      </w:r>
      <w:r w:rsidR="005C6B62">
        <w:t>OR = 1.86</w:t>
      </w:r>
      <w:r w:rsidR="005C6B62" w:rsidRPr="00E567A9">
        <w:t>, 95% CI 1</w:t>
      </w:r>
      <w:r w:rsidR="005C6B62">
        <w:t>.12</w:t>
      </w:r>
      <w:r w:rsidR="005C6B62" w:rsidRPr="00E567A9">
        <w:t>-</w:t>
      </w:r>
      <w:r w:rsidR="005C6B62">
        <w:t>3.10</w:t>
      </w:r>
      <w:r w:rsidR="005C6B62" w:rsidRPr="00E567A9">
        <w:t xml:space="preserve">, </w:t>
      </w:r>
      <w:r w:rsidR="005C6B62" w:rsidRPr="006C4D0A">
        <w:t>I2</w:t>
      </w:r>
      <w:r w:rsidR="005C6B62" w:rsidRPr="00E567A9">
        <w:t xml:space="preserve"> </w:t>
      </w:r>
      <w:r w:rsidR="005C6B62">
        <w:t>= 0%</w:t>
      </w:r>
      <w:r w:rsidR="00DE29E6">
        <w:t>; unadjusted RR=</w:t>
      </w:r>
      <w:r w:rsidR="00DE29E6" w:rsidRPr="006C4D0A">
        <w:t>1.87</w:t>
      </w:r>
      <w:r w:rsidR="00DE29E6">
        <w:t xml:space="preserve">, 95%CI </w:t>
      </w:r>
      <w:r w:rsidR="00DE29E6" w:rsidRPr="006C4D0A">
        <w:t>0.76-4.56</w:t>
      </w:r>
      <w:r w:rsidR="00DE29E6">
        <w:t xml:space="preserve">, </w:t>
      </w:r>
      <w:r w:rsidR="00DE29E6" w:rsidRPr="001873E0">
        <w:rPr>
          <w:i/>
          <w:iCs/>
        </w:rPr>
        <w:t>I</w:t>
      </w:r>
      <w:r w:rsidR="00DE29E6" w:rsidRPr="006C4D0A">
        <w:rPr>
          <w:vertAlign w:val="superscript"/>
        </w:rPr>
        <w:t>2</w:t>
      </w:r>
      <w:r w:rsidR="00DE29E6" w:rsidRPr="006C4D0A">
        <w:t>=</w:t>
      </w:r>
      <w:r w:rsidR="00DE29E6">
        <w:t>N/A</w:t>
      </w:r>
      <w:r w:rsidR="005C6B62">
        <w:t>)</w:t>
      </w:r>
      <w:r w:rsidR="000F515D">
        <w:t>,</w:t>
      </w:r>
      <w:r w:rsidR="005C6B62">
        <w:t xml:space="preserve"> </w:t>
      </w:r>
      <w:r w:rsidR="00AE1C66">
        <w:t>preterm labor (</w:t>
      </w:r>
      <w:r w:rsidR="00AB7493">
        <w:t xml:space="preserve">unadjusted </w:t>
      </w:r>
      <w:r w:rsidR="00AE1C66">
        <w:t>OR =1.29</w:t>
      </w:r>
      <w:r w:rsidR="00AE1C66" w:rsidRPr="00E567A9">
        <w:t>, 95% CI 1</w:t>
      </w:r>
      <w:r w:rsidR="00AE1C66">
        <w:t>.11</w:t>
      </w:r>
      <w:r w:rsidR="00AE1C66" w:rsidRPr="00E567A9">
        <w:t>-</w:t>
      </w:r>
      <w:r w:rsidR="00AE1C66">
        <w:t>1.50</w:t>
      </w:r>
      <w:r w:rsidR="00AE1C66" w:rsidRPr="00E567A9">
        <w:t xml:space="preserve">, </w:t>
      </w:r>
      <w:r w:rsidR="00AE1C66" w:rsidRPr="0032401A">
        <w:rPr>
          <w:i/>
        </w:rPr>
        <w:t>I</w:t>
      </w:r>
      <w:r w:rsidR="00AE1C66" w:rsidRPr="0032401A">
        <w:rPr>
          <w:i/>
          <w:vertAlign w:val="superscript"/>
        </w:rPr>
        <w:t>2</w:t>
      </w:r>
      <w:r w:rsidR="00AE1C66" w:rsidRPr="00E567A9">
        <w:t xml:space="preserve"> </w:t>
      </w:r>
      <w:r w:rsidR="00AE1C66">
        <w:t xml:space="preserve">= 81.7%; </w:t>
      </w:r>
      <w:r w:rsidR="00AB7493">
        <w:t xml:space="preserve">unadjusted </w:t>
      </w:r>
      <w:r w:rsidR="00AE1C66">
        <w:t xml:space="preserve">RR=1.54, 95%CI 1.48-1.60, </w:t>
      </w:r>
      <w:r w:rsidR="00AE1C66" w:rsidRPr="0037759A">
        <w:rPr>
          <w:i/>
        </w:rPr>
        <w:t>I</w:t>
      </w:r>
      <w:r w:rsidR="00AE1C66" w:rsidRPr="0037759A">
        <w:rPr>
          <w:i/>
          <w:vertAlign w:val="superscript"/>
        </w:rPr>
        <w:t>2</w:t>
      </w:r>
      <w:r w:rsidR="00AE1C66" w:rsidRPr="00C96179">
        <w:rPr>
          <w:i/>
        </w:rPr>
        <w:t>=</w:t>
      </w:r>
      <w:r w:rsidR="00AE1C66">
        <w:t>98%)</w:t>
      </w:r>
      <w:r w:rsidR="000F515D">
        <w:t>,</w:t>
      </w:r>
      <w:r w:rsidR="00AE1C66">
        <w:t xml:space="preserve"> </w:t>
      </w:r>
      <w:r w:rsidR="00E567A9">
        <w:t>ectopic pregnancy (</w:t>
      </w:r>
      <w:r w:rsidR="00AB7493">
        <w:t xml:space="preserve">unadjusted </w:t>
      </w:r>
      <w:r w:rsidR="00E567A9">
        <w:t>OR =</w:t>
      </w:r>
      <w:r w:rsidR="00AB2B03">
        <w:t>3</w:t>
      </w:r>
      <w:r w:rsidR="00C63601">
        <w:t>.</w:t>
      </w:r>
      <w:r w:rsidR="00AB2B03">
        <w:t>24</w:t>
      </w:r>
      <w:r w:rsidR="00E567A9">
        <w:t>, 95% CI</w:t>
      </w:r>
      <w:r w:rsidR="00C63601">
        <w:t xml:space="preserve"> </w:t>
      </w:r>
      <w:r w:rsidR="00AB2B03">
        <w:t>2</w:t>
      </w:r>
      <w:r w:rsidR="00C63601">
        <w:t>.</w:t>
      </w:r>
      <w:r w:rsidR="00AB2B03">
        <w:t>95</w:t>
      </w:r>
      <w:r w:rsidR="003D7E93">
        <w:t>-</w:t>
      </w:r>
      <w:r w:rsidR="00AB2B03">
        <w:t>3</w:t>
      </w:r>
      <w:r w:rsidR="009D54A2">
        <w:t>.</w:t>
      </w:r>
      <w:r w:rsidR="00AB2B03">
        <w:t>55</w:t>
      </w:r>
      <w:r w:rsidR="00E567A9">
        <w:t xml:space="preserve">, </w:t>
      </w:r>
      <w:r w:rsidR="00B1204D" w:rsidRPr="0037759A">
        <w:rPr>
          <w:i/>
        </w:rPr>
        <w:t>I</w:t>
      </w:r>
      <w:r w:rsidR="00B1204D" w:rsidRPr="0037759A">
        <w:rPr>
          <w:i/>
          <w:vertAlign w:val="superscript"/>
        </w:rPr>
        <w:t>2</w:t>
      </w:r>
      <w:r w:rsidR="00E567A9">
        <w:t xml:space="preserve"> = </w:t>
      </w:r>
      <w:r w:rsidR="00AB2B03">
        <w:t>87.0</w:t>
      </w:r>
      <w:r w:rsidR="00E567A9">
        <w:t>%</w:t>
      </w:r>
      <w:r w:rsidR="00AE1C66">
        <w:t xml:space="preserve">; </w:t>
      </w:r>
      <w:r w:rsidR="00AB7493">
        <w:t xml:space="preserve">unadjusted </w:t>
      </w:r>
      <w:r w:rsidR="00AE1C66">
        <w:t xml:space="preserve">RR=1.67, 95%CI 1.64-1.70, </w:t>
      </w:r>
      <w:r w:rsidR="00AE1C66" w:rsidRPr="0037759A">
        <w:rPr>
          <w:i/>
        </w:rPr>
        <w:t>I</w:t>
      </w:r>
      <w:r w:rsidR="00AE1C66" w:rsidRPr="0037759A">
        <w:rPr>
          <w:i/>
          <w:vertAlign w:val="superscript"/>
        </w:rPr>
        <w:t>2</w:t>
      </w:r>
      <w:r w:rsidR="00AE1C66" w:rsidRPr="007F19B8">
        <w:rPr>
          <w:i/>
        </w:rPr>
        <w:t>=</w:t>
      </w:r>
      <w:r w:rsidR="00AE1C66">
        <w:t>89.4%</w:t>
      </w:r>
      <w:r w:rsidR="00E567A9">
        <w:t>)</w:t>
      </w:r>
      <w:r w:rsidR="000F515D">
        <w:t>,</w:t>
      </w:r>
      <w:r w:rsidR="00E567A9">
        <w:t xml:space="preserve"> low birth weight (</w:t>
      </w:r>
      <w:r w:rsidR="00AB7493">
        <w:t xml:space="preserve">unadjusted </w:t>
      </w:r>
      <w:r w:rsidR="00E567A9">
        <w:t>OR = 1</w:t>
      </w:r>
      <w:r w:rsidR="00FA67A9">
        <w:t>.</w:t>
      </w:r>
      <w:r w:rsidR="00181089">
        <w:t>8</w:t>
      </w:r>
      <w:r w:rsidR="003D7E93">
        <w:t>0</w:t>
      </w:r>
      <w:r w:rsidR="00E567A9">
        <w:t>, 95% CI 1</w:t>
      </w:r>
      <w:r w:rsidR="00FA67A9">
        <w:t>.</w:t>
      </w:r>
      <w:r w:rsidR="00181089">
        <w:t>20</w:t>
      </w:r>
      <w:r w:rsidR="00E567A9">
        <w:t>-</w:t>
      </w:r>
      <w:r w:rsidR="00181089">
        <w:t>2.71</w:t>
      </w:r>
      <w:r w:rsidR="00E567A9">
        <w:t xml:space="preserve">, </w:t>
      </w:r>
      <w:r w:rsidR="00B1204D" w:rsidRPr="0037759A">
        <w:rPr>
          <w:i/>
        </w:rPr>
        <w:t>I</w:t>
      </w:r>
      <w:r w:rsidR="00B1204D" w:rsidRPr="0037759A">
        <w:rPr>
          <w:i/>
          <w:vertAlign w:val="superscript"/>
        </w:rPr>
        <w:t>2</w:t>
      </w:r>
      <w:r w:rsidR="00E567A9">
        <w:t xml:space="preserve"> = </w:t>
      </w:r>
      <w:r w:rsidR="00181089">
        <w:t>61.1</w:t>
      </w:r>
      <w:r w:rsidR="00E567A9">
        <w:t>%;</w:t>
      </w:r>
      <w:r w:rsidR="00AE1C66">
        <w:t xml:space="preserve"> </w:t>
      </w:r>
      <w:r w:rsidR="00AB7493">
        <w:t xml:space="preserve">unadjusted </w:t>
      </w:r>
      <w:r w:rsidR="00AE1C66">
        <w:t xml:space="preserve">RR=1.33, 95%CI 1.27-1.40, </w:t>
      </w:r>
      <w:r w:rsidR="00AE1C66" w:rsidRPr="0037759A">
        <w:rPr>
          <w:i/>
        </w:rPr>
        <w:t>I</w:t>
      </w:r>
      <w:r w:rsidR="00AE1C66" w:rsidRPr="0037759A">
        <w:rPr>
          <w:i/>
          <w:vertAlign w:val="superscript"/>
        </w:rPr>
        <w:t>2</w:t>
      </w:r>
      <w:r w:rsidR="00AE1C66" w:rsidRPr="007F19B8">
        <w:rPr>
          <w:i/>
        </w:rPr>
        <w:t>=</w:t>
      </w:r>
      <w:r w:rsidR="00AE1C66">
        <w:t>49%)</w:t>
      </w:r>
      <w:r w:rsidR="00E567A9">
        <w:t xml:space="preserve"> and </w:t>
      </w:r>
      <w:r w:rsidR="00B40068">
        <w:t>premature rupture of membranes</w:t>
      </w:r>
      <w:r w:rsidR="00B40068" w:rsidDel="00AE313A">
        <w:t xml:space="preserve"> </w:t>
      </w:r>
      <w:r w:rsidR="00E567A9">
        <w:t>(</w:t>
      </w:r>
      <w:r w:rsidR="00AB7493">
        <w:t xml:space="preserve">unadjusted </w:t>
      </w:r>
      <w:r w:rsidR="00E567A9">
        <w:t xml:space="preserve">OR = </w:t>
      </w:r>
      <w:r w:rsidR="00FF694D">
        <w:t>2</w:t>
      </w:r>
      <w:r w:rsidR="00FA67A9">
        <w:t>.</w:t>
      </w:r>
      <w:r w:rsidR="00245408">
        <w:t>34</w:t>
      </w:r>
      <w:r w:rsidR="00E567A9">
        <w:t xml:space="preserve">, 95% CI </w:t>
      </w:r>
      <w:r w:rsidR="00FF694D">
        <w:t>1</w:t>
      </w:r>
      <w:r w:rsidR="00FA67A9">
        <w:t>.</w:t>
      </w:r>
      <w:r w:rsidR="003D7E93">
        <w:t>1</w:t>
      </w:r>
      <w:r w:rsidR="00EE6850">
        <w:t>9</w:t>
      </w:r>
      <w:r w:rsidR="00FF694D">
        <w:t>-4</w:t>
      </w:r>
      <w:r w:rsidR="00FA67A9">
        <w:t>.</w:t>
      </w:r>
      <w:r w:rsidR="00EE6850">
        <w:t>60</w:t>
      </w:r>
      <w:r w:rsidR="00E567A9">
        <w:t xml:space="preserve">, </w:t>
      </w:r>
      <w:r w:rsidR="00B1204D" w:rsidRPr="0037759A">
        <w:rPr>
          <w:i/>
        </w:rPr>
        <w:t>I</w:t>
      </w:r>
      <w:r w:rsidR="00B1204D" w:rsidRPr="0037759A">
        <w:rPr>
          <w:i/>
          <w:vertAlign w:val="superscript"/>
        </w:rPr>
        <w:t>2</w:t>
      </w:r>
      <w:r w:rsidR="00E567A9">
        <w:t xml:space="preserve"> = </w:t>
      </w:r>
      <w:r w:rsidR="003D7E93">
        <w:t>0</w:t>
      </w:r>
      <w:r w:rsidR="00E567A9">
        <w:t>%</w:t>
      </w:r>
      <w:r w:rsidR="00AE1C66">
        <w:t xml:space="preserve">; </w:t>
      </w:r>
      <w:r w:rsidR="00AB7493">
        <w:t xml:space="preserve">unadjusted </w:t>
      </w:r>
      <w:r w:rsidR="00AE1C66">
        <w:t xml:space="preserve">RR=1.53, 95%CI 1.20-1.96, </w:t>
      </w:r>
      <w:r w:rsidR="00AE1C66" w:rsidRPr="0037759A">
        <w:rPr>
          <w:i/>
        </w:rPr>
        <w:t>I</w:t>
      </w:r>
      <w:r w:rsidR="00AE1C66" w:rsidRPr="0037759A">
        <w:rPr>
          <w:i/>
          <w:vertAlign w:val="superscript"/>
        </w:rPr>
        <w:t>2</w:t>
      </w:r>
      <w:r w:rsidR="00AE1C66" w:rsidRPr="007F19B8">
        <w:rPr>
          <w:i/>
        </w:rPr>
        <w:t>=</w:t>
      </w:r>
      <w:r w:rsidR="00AE1C66">
        <w:t>51.3%</w:t>
      </w:r>
      <w:r w:rsidR="00E567A9">
        <w:t xml:space="preserve">). </w:t>
      </w:r>
      <w:bookmarkStart w:id="10" w:name="_Hlk12268634"/>
      <w:r w:rsidR="00E567A9">
        <w:t xml:space="preserve">We </w:t>
      </w:r>
      <w:r w:rsidR="00205CEA">
        <w:t>also observed an</w:t>
      </w:r>
      <w:r w:rsidR="00E567A9">
        <w:t xml:space="preserve"> </w:t>
      </w:r>
      <w:r>
        <w:t xml:space="preserve">association between chlamydia and </w:t>
      </w:r>
      <w:r w:rsidR="003D7E93">
        <w:t>small for gestational age</w:t>
      </w:r>
      <w:r w:rsidR="00F4260D">
        <w:t xml:space="preserve"> </w:t>
      </w:r>
      <w:r w:rsidR="00B0618C">
        <w:t>in case control studies (</w:t>
      </w:r>
      <w:r w:rsidR="00AB7493">
        <w:t xml:space="preserve">unadjusted </w:t>
      </w:r>
      <w:r w:rsidR="00F4260D">
        <w:t>OR = 1</w:t>
      </w:r>
      <w:r w:rsidR="00FA67A9">
        <w:t>.</w:t>
      </w:r>
      <w:r w:rsidR="00141DE8">
        <w:t>64</w:t>
      </w:r>
      <w:r w:rsidR="00F4260D">
        <w:t>, 95% CI 0</w:t>
      </w:r>
      <w:r w:rsidR="00FA67A9">
        <w:t>.</w:t>
      </w:r>
      <w:r w:rsidR="00141DE8">
        <w:t>81</w:t>
      </w:r>
      <w:r w:rsidR="00F4260D">
        <w:t>-</w:t>
      </w:r>
      <w:r w:rsidR="00141DE8">
        <w:t>3.31</w:t>
      </w:r>
      <w:r w:rsidR="00F4260D">
        <w:t xml:space="preserve">, </w:t>
      </w:r>
      <w:r w:rsidR="00F4260D" w:rsidRPr="0037759A">
        <w:rPr>
          <w:i/>
        </w:rPr>
        <w:t>I</w:t>
      </w:r>
      <w:r w:rsidR="00F4260D" w:rsidRPr="0037759A">
        <w:rPr>
          <w:i/>
          <w:vertAlign w:val="superscript"/>
        </w:rPr>
        <w:t>2</w:t>
      </w:r>
      <w:r w:rsidR="00F4260D">
        <w:t xml:space="preserve"> = </w:t>
      </w:r>
      <w:r w:rsidR="003D7E93">
        <w:t>59</w:t>
      </w:r>
      <w:r w:rsidR="00F4260D">
        <w:t>%)</w:t>
      </w:r>
      <w:r w:rsidR="00205CEA">
        <w:t xml:space="preserve"> and</w:t>
      </w:r>
      <w:r w:rsidR="00B0618C">
        <w:t xml:space="preserve"> cohort studies (</w:t>
      </w:r>
      <w:r w:rsidR="00AB7493">
        <w:t xml:space="preserve">unadjusted </w:t>
      </w:r>
      <w:r w:rsidR="00B0618C">
        <w:t>RR=1.</w:t>
      </w:r>
      <w:r w:rsidR="0088729E">
        <w:t>19</w:t>
      </w:r>
      <w:r w:rsidR="00B0618C">
        <w:t>, 95%CI 1.13-1.29,</w:t>
      </w:r>
      <w:r w:rsidR="00B0618C" w:rsidRPr="006B555D">
        <w:rPr>
          <w:i/>
        </w:rPr>
        <w:t xml:space="preserve"> </w:t>
      </w:r>
      <w:r w:rsidR="00B0618C" w:rsidRPr="0037759A">
        <w:rPr>
          <w:i/>
        </w:rPr>
        <w:t>I</w:t>
      </w:r>
      <w:r w:rsidR="00B0618C" w:rsidRPr="0037759A">
        <w:rPr>
          <w:i/>
          <w:vertAlign w:val="superscript"/>
        </w:rPr>
        <w:t>2</w:t>
      </w:r>
      <w:r w:rsidR="00B0618C" w:rsidRPr="007F19B8">
        <w:rPr>
          <w:i/>
        </w:rPr>
        <w:t>=</w:t>
      </w:r>
      <w:r w:rsidR="00B0618C">
        <w:t>0%).</w:t>
      </w:r>
      <w:bookmarkEnd w:id="10"/>
      <w:r w:rsidR="00B0618C" w:rsidRPr="00B0618C">
        <w:t xml:space="preserve"> </w:t>
      </w:r>
      <w:r w:rsidR="00B0618C">
        <w:t>In cohort studies, we also observed a</w:t>
      </w:r>
      <w:r w:rsidR="007E2B61">
        <w:t xml:space="preserve">n </w:t>
      </w:r>
      <w:r w:rsidR="00B0618C">
        <w:t>association between chlamydia and postpartum endometritis (</w:t>
      </w:r>
      <w:r w:rsidR="00AB7493">
        <w:t xml:space="preserve">unadjusted </w:t>
      </w:r>
      <w:r w:rsidR="00B0618C">
        <w:t xml:space="preserve">RR=1.61, 95%CI 1.24-2.08, </w:t>
      </w:r>
      <w:r w:rsidR="00B0618C" w:rsidRPr="0037759A">
        <w:rPr>
          <w:i/>
        </w:rPr>
        <w:t>I</w:t>
      </w:r>
      <w:r w:rsidR="00B0618C" w:rsidRPr="0037759A">
        <w:rPr>
          <w:i/>
          <w:vertAlign w:val="superscript"/>
        </w:rPr>
        <w:t>2</w:t>
      </w:r>
      <w:r w:rsidR="00B0618C" w:rsidRPr="007F19B8">
        <w:rPr>
          <w:i/>
        </w:rPr>
        <w:t>=</w:t>
      </w:r>
      <w:r w:rsidR="00B0618C">
        <w:t>58.9%).</w:t>
      </w:r>
      <w:r w:rsidR="00B0618C" w:rsidRPr="00B0618C">
        <w:t xml:space="preserve"> </w:t>
      </w:r>
      <w:r w:rsidR="00B0618C" w:rsidRPr="00FD2DA0">
        <w:t xml:space="preserve">Forest plots for </w:t>
      </w:r>
      <w:r w:rsidR="00B0618C">
        <w:t>these</w:t>
      </w:r>
      <w:r w:rsidR="00B0618C" w:rsidRPr="00FD2DA0">
        <w:t xml:space="preserve"> outco</w:t>
      </w:r>
      <w:r w:rsidR="00B0618C">
        <w:t xml:space="preserve">mes are provided in </w:t>
      </w:r>
      <w:r w:rsidR="005F692A">
        <w:t>Supplementary data</w:t>
      </w:r>
      <w:r w:rsidR="00B0618C">
        <w:t xml:space="preserve"> </w:t>
      </w:r>
      <w:r w:rsidR="008D784E">
        <w:t>9</w:t>
      </w:r>
      <w:r w:rsidR="00B0618C" w:rsidRPr="00FD2DA0">
        <w:t>.</w:t>
      </w:r>
      <w:r w:rsidR="00B0618C">
        <w:t xml:space="preserve"> </w:t>
      </w:r>
      <w:r w:rsidR="00D46EAC">
        <w:t>For both case-control and cohort studies, six out of 11 meta-</w:t>
      </w:r>
      <w:r w:rsidR="00D46EAC">
        <w:lastRenderedPageBreak/>
        <w:t xml:space="preserve">analyses of these study designs had </w:t>
      </w:r>
      <w:r w:rsidR="00B0618C" w:rsidRPr="00C96179">
        <w:rPr>
          <w:i/>
        </w:rPr>
        <w:t>I</w:t>
      </w:r>
      <w:r w:rsidR="00B0618C" w:rsidRPr="000462C1">
        <w:rPr>
          <w:vertAlign w:val="superscript"/>
        </w:rPr>
        <w:t>2</w:t>
      </w:r>
      <w:r w:rsidR="00B0618C">
        <w:t xml:space="preserve"> &gt; 50%.</w:t>
      </w:r>
      <w:r w:rsidR="00B765B1">
        <w:t xml:space="preserve"> The </w:t>
      </w:r>
      <w:r w:rsidR="009837F3">
        <w:t>overall certaint</w:t>
      </w:r>
      <w:r w:rsidR="000F515D">
        <w:t>y</w:t>
      </w:r>
      <w:r w:rsidR="009837F3">
        <w:t xml:space="preserve"> </w:t>
      </w:r>
      <w:r w:rsidR="00B765B1">
        <w:t xml:space="preserve">of evidence </w:t>
      </w:r>
      <w:r w:rsidR="000F515D">
        <w:t>associating with each of these findings is</w:t>
      </w:r>
      <w:r w:rsidR="00B765B1">
        <w:t xml:space="preserve"> </w:t>
      </w:r>
      <w:r w:rsidR="00EE10EF">
        <w:t xml:space="preserve">presented </w:t>
      </w:r>
      <w:r w:rsidR="00B765B1">
        <w:t xml:space="preserve">in </w:t>
      </w:r>
      <w:r w:rsidR="005F692A">
        <w:t>Supplementary data</w:t>
      </w:r>
      <w:r w:rsidR="00B765B1">
        <w:t xml:space="preserve"> </w:t>
      </w:r>
      <w:r w:rsidR="006A5EEC">
        <w:t>6</w:t>
      </w:r>
      <w:r w:rsidR="00B765B1">
        <w:t>.</w:t>
      </w:r>
    </w:p>
    <w:p w14:paraId="3B47F815" w14:textId="2F601348" w:rsidR="00732819" w:rsidRDefault="00732819"/>
    <w:p w14:paraId="169C962E" w14:textId="13FC1AB0" w:rsidR="00E03CE2" w:rsidRPr="00C96179" w:rsidRDefault="0046470A" w:rsidP="00C96179">
      <w:pPr>
        <w:pStyle w:val="Heading2"/>
        <w:rPr>
          <w:b w:val="0"/>
        </w:rPr>
      </w:pPr>
      <w:r w:rsidRPr="00812328">
        <w:t xml:space="preserve">Comparison of </w:t>
      </w:r>
      <w:r w:rsidR="00F034A0">
        <w:t>u</w:t>
      </w:r>
      <w:r w:rsidR="00F034A0" w:rsidRPr="00812328">
        <w:t xml:space="preserve">nadjusted </w:t>
      </w:r>
      <w:r w:rsidR="00A76753">
        <w:t>odds ratio</w:t>
      </w:r>
      <w:r w:rsidR="008C6196">
        <w:t>s</w:t>
      </w:r>
      <w:r w:rsidRPr="00812328">
        <w:t xml:space="preserve"> with </w:t>
      </w:r>
      <w:r w:rsidR="00F034A0">
        <w:t>a</w:t>
      </w:r>
      <w:r w:rsidR="00F034A0" w:rsidRPr="00812328">
        <w:t xml:space="preserve">djusted </w:t>
      </w:r>
      <w:r w:rsidR="00A76753">
        <w:t>odds ratio</w:t>
      </w:r>
      <w:r w:rsidR="008C6196">
        <w:t>s</w:t>
      </w:r>
    </w:p>
    <w:p w14:paraId="217C08CE" w14:textId="03006C42" w:rsidR="00B45960" w:rsidRDefault="00A734DA" w:rsidP="00D775FA">
      <w:r>
        <w:t>Within</w:t>
      </w:r>
      <w:r w:rsidR="007708CE">
        <w:t xml:space="preserve"> each study design, we</w:t>
      </w:r>
      <w:r w:rsidR="00A5436C">
        <w:t xml:space="preserve"> compared the pooled </w:t>
      </w:r>
      <w:r w:rsidR="000F515D">
        <w:t xml:space="preserve">unadjusted </w:t>
      </w:r>
      <w:r w:rsidR="00A5436C">
        <w:t xml:space="preserve">estimates with the pooled adjusted estimates. Results showed that </w:t>
      </w:r>
      <w:bookmarkStart w:id="11" w:name="_Hlk9934418"/>
      <w:r w:rsidR="00B45960" w:rsidRPr="000B42BB">
        <w:t>the point estimate is lower for the adjusted estimate</w:t>
      </w:r>
      <w:r w:rsidR="006303A3">
        <w:t xml:space="preserve"> compared to the </w:t>
      </w:r>
      <w:r w:rsidR="000F515D">
        <w:t xml:space="preserve">unadjusted </w:t>
      </w:r>
      <w:r w:rsidR="006303A3">
        <w:t>estimate</w:t>
      </w:r>
      <w:r w:rsidR="00B45960" w:rsidRPr="000B42BB">
        <w:t xml:space="preserve"> for several outcomes</w:t>
      </w:r>
      <w:r w:rsidR="00B45960">
        <w:t xml:space="preserve"> (spontaneous abortion, infertility, tubal infertility, </w:t>
      </w:r>
      <w:r w:rsidR="00B45960" w:rsidRPr="00E67E61">
        <w:rPr>
          <w:noProof/>
        </w:rPr>
        <w:t>stillbirth</w:t>
      </w:r>
      <w:r w:rsidR="00B45960">
        <w:t>, infant death, preterm labor)</w:t>
      </w:r>
      <w:r w:rsidR="00B45960" w:rsidRPr="000B42BB">
        <w:t>, suggesting that controlling for confounding reduces the strength of association</w:t>
      </w:r>
      <w:r w:rsidR="003C7B67">
        <w:t xml:space="preserve"> (</w:t>
      </w:r>
      <w:r w:rsidR="003C7B67">
        <w:rPr>
          <w:rFonts w:hint="eastAsia"/>
        </w:rPr>
        <w:t>Table</w:t>
      </w:r>
      <w:r w:rsidR="003C7B67">
        <w:t xml:space="preserve"> 1)</w:t>
      </w:r>
      <w:r w:rsidR="00B45960" w:rsidRPr="000B42BB">
        <w:t>.</w:t>
      </w:r>
      <w:bookmarkEnd w:id="11"/>
    </w:p>
    <w:p w14:paraId="0465DB19" w14:textId="77777777" w:rsidR="00B45960" w:rsidRDefault="00B45960" w:rsidP="00D775FA"/>
    <w:p w14:paraId="2290F2A0" w14:textId="2F60DD9E" w:rsidR="00FF694D" w:rsidRDefault="0072418F">
      <w:pPr>
        <w:pStyle w:val="Heading2"/>
      </w:pPr>
      <w:r w:rsidRPr="00296BA9">
        <w:t>Sub</w:t>
      </w:r>
      <w:r w:rsidR="00CA7B87" w:rsidRPr="00296BA9">
        <w:t>group</w:t>
      </w:r>
      <w:r w:rsidRPr="00296BA9">
        <w:t xml:space="preserve"> meta</w:t>
      </w:r>
      <w:r w:rsidR="00466E67" w:rsidRPr="00296BA9">
        <w:t>-analyses</w:t>
      </w:r>
    </w:p>
    <w:p w14:paraId="74B63194" w14:textId="7B57ACF5" w:rsidR="00113F45" w:rsidRDefault="00FF694D">
      <w:r>
        <w:t>We also conducted sub</w:t>
      </w:r>
      <w:r w:rsidR="00CA7B87">
        <w:t>group</w:t>
      </w:r>
      <w:r>
        <w:t xml:space="preserve"> meta-</w:t>
      </w:r>
      <w:r w:rsidR="004C4AE0">
        <w:t xml:space="preserve">analyses </w:t>
      </w:r>
      <w:r w:rsidR="000C7BB4">
        <w:t xml:space="preserve">on </w:t>
      </w:r>
      <w:r w:rsidR="009A32DB">
        <w:t>case-control</w:t>
      </w:r>
      <w:r w:rsidR="000C7BB4">
        <w:t xml:space="preserve"> studies</w:t>
      </w:r>
      <w:r>
        <w:t xml:space="preserve"> </w:t>
      </w:r>
      <w:r w:rsidR="0072418F">
        <w:t xml:space="preserve">by country income level (low versus middle or high), year of publication (before or after 2000), and diagnostic sample (serum versus reproductive tract or urine) for </w:t>
      </w:r>
      <w:r w:rsidR="00495F3D">
        <w:t>spontaneous abortion, preterm labor,</w:t>
      </w:r>
      <w:r w:rsidR="0072418F">
        <w:t xml:space="preserve"> low birth weight,</w:t>
      </w:r>
      <w:r w:rsidR="00495F3D">
        <w:t xml:space="preserve"> </w:t>
      </w:r>
      <w:r>
        <w:t>infertility,</w:t>
      </w:r>
      <w:r w:rsidR="0072418F">
        <w:t xml:space="preserve"> </w:t>
      </w:r>
      <w:r w:rsidR="00DD72BA">
        <w:t>tubal factor infertility</w:t>
      </w:r>
      <w:r w:rsidR="0072418F">
        <w:t>,</w:t>
      </w:r>
      <w:r>
        <w:t xml:space="preserve"> and ectopic pregnancy</w:t>
      </w:r>
      <w:r w:rsidR="00817578">
        <w:t xml:space="preserve"> (</w:t>
      </w:r>
      <w:r w:rsidR="005F692A">
        <w:t>Supplementary</w:t>
      </w:r>
      <w:r w:rsidR="00466E67">
        <w:t xml:space="preserve"> </w:t>
      </w:r>
      <w:r w:rsidR="0093729B">
        <w:t xml:space="preserve">data </w:t>
      </w:r>
      <w:r w:rsidR="00B765B1">
        <w:t>10</w:t>
      </w:r>
      <w:r w:rsidR="00DD72BA">
        <w:t>)</w:t>
      </w:r>
      <w:r>
        <w:t xml:space="preserve">. </w:t>
      </w:r>
      <w:r w:rsidR="00CB4B52">
        <w:t>We did not conduct subgroup meta-</w:t>
      </w:r>
      <w:r w:rsidR="00CB4B52" w:rsidRPr="00026609">
        <w:rPr>
          <w:noProof/>
        </w:rPr>
        <w:t>analy</w:t>
      </w:r>
      <w:r w:rsidR="00026609">
        <w:rPr>
          <w:noProof/>
        </w:rPr>
        <w:t>s</w:t>
      </w:r>
      <w:r w:rsidR="00CB4B52" w:rsidRPr="00026609">
        <w:rPr>
          <w:noProof/>
        </w:rPr>
        <w:t>es</w:t>
      </w:r>
      <w:r w:rsidR="00CB4B52">
        <w:t xml:space="preserve"> </w:t>
      </w:r>
      <w:r w:rsidR="008C2144">
        <w:t xml:space="preserve">for </w:t>
      </w:r>
      <w:r w:rsidR="00236922">
        <w:t>cohort stud</w:t>
      </w:r>
      <w:r w:rsidR="008C2144">
        <w:t xml:space="preserve">ies because </w:t>
      </w:r>
      <w:r w:rsidR="00CB4B52">
        <w:t xml:space="preserve">most cohort studies </w:t>
      </w:r>
      <w:r w:rsidR="00CB4B52" w:rsidRPr="001F709C">
        <w:rPr>
          <w:noProof/>
        </w:rPr>
        <w:t>were conducted</w:t>
      </w:r>
      <w:r w:rsidR="00CB4B52">
        <w:t xml:space="preserve"> in </w:t>
      </w:r>
      <w:r w:rsidR="00CB4B52" w:rsidRPr="00026609">
        <w:rPr>
          <w:noProof/>
        </w:rPr>
        <w:t>high</w:t>
      </w:r>
      <w:r w:rsidR="00026609">
        <w:rPr>
          <w:noProof/>
        </w:rPr>
        <w:t>-</w:t>
      </w:r>
      <w:r w:rsidR="00CB4B52" w:rsidRPr="00026609">
        <w:rPr>
          <w:noProof/>
        </w:rPr>
        <w:t>income</w:t>
      </w:r>
      <w:r w:rsidR="00CB4B52">
        <w:t xml:space="preserve"> countries</w:t>
      </w:r>
      <w:r w:rsidR="00911CCF">
        <w:t xml:space="preserve">, </w:t>
      </w:r>
      <w:r w:rsidR="008C2144">
        <w:t xml:space="preserve">implemented </w:t>
      </w:r>
      <w:r w:rsidR="00911CCF">
        <w:t>after 2000, and us</w:t>
      </w:r>
      <w:r w:rsidR="008C2144">
        <w:t>ed</w:t>
      </w:r>
      <w:r w:rsidR="00911CCF">
        <w:t xml:space="preserve"> serum testing</w:t>
      </w:r>
      <w:r w:rsidR="00CB4B52">
        <w:t xml:space="preserve">. </w:t>
      </w:r>
      <w:r w:rsidR="0072418F">
        <w:t>We did not include low birth weight in the sub</w:t>
      </w:r>
      <w:r w:rsidR="007B4B48">
        <w:t>group</w:t>
      </w:r>
      <w:r w:rsidR="0072418F">
        <w:t xml:space="preserve"> </w:t>
      </w:r>
      <w:r w:rsidR="0072418F">
        <w:lastRenderedPageBreak/>
        <w:t>analys</w:t>
      </w:r>
      <w:r w:rsidR="007B4B48">
        <w:t>e</w:t>
      </w:r>
      <w:r w:rsidR="0072418F">
        <w:t xml:space="preserve">s because </w:t>
      </w:r>
      <w:r w:rsidR="00652FA9">
        <w:t xml:space="preserve">there </w:t>
      </w:r>
      <w:r w:rsidR="00B64E6B">
        <w:t xml:space="preserve">were </w:t>
      </w:r>
      <w:r w:rsidR="00652FA9">
        <w:t xml:space="preserve">insufficient data </w:t>
      </w:r>
      <w:r w:rsidR="00333B7E">
        <w:t xml:space="preserve">for </w:t>
      </w:r>
      <w:r w:rsidR="00652FA9">
        <w:t>the subgroup</w:t>
      </w:r>
      <w:r w:rsidR="007B4B48">
        <w:t>s</w:t>
      </w:r>
      <w:r w:rsidR="00652FA9">
        <w:t xml:space="preserve"> of </w:t>
      </w:r>
      <w:r w:rsidR="00CC6A80">
        <w:t>low-income countries</w:t>
      </w:r>
      <w:r w:rsidR="00652FA9">
        <w:t xml:space="preserve">, before 2000, </w:t>
      </w:r>
      <w:r w:rsidR="008C2144">
        <w:t>and</w:t>
      </w:r>
      <w:r w:rsidR="00652FA9">
        <w:t xml:space="preserve"> serum testing</w:t>
      </w:r>
      <w:r w:rsidR="007B4B48">
        <w:t>.</w:t>
      </w:r>
      <w:r w:rsidR="008C2144">
        <w:t xml:space="preserve"> </w:t>
      </w:r>
      <w:r w:rsidR="007B4B48">
        <w:t>W</w:t>
      </w:r>
      <w:r w:rsidR="00466E67">
        <w:t xml:space="preserve">e did not include </w:t>
      </w:r>
      <w:r w:rsidR="00DD72BA">
        <w:t xml:space="preserve">tubal factor infertility </w:t>
      </w:r>
      <w:r w:rsidR="00466E67">
        <w:t xml:space="preserve">in the </w:t>
      </w:r>
      <w:r w:rsidR="007B4B48">
        <w:t>subgroup</w:t>
      </w:r>
      <w:r w:rsidR="00466E67">
        <w:t xml:space="preserve"> analys</w:t>
      </w:r>
      <w:r w:rsidR="007B4B48">
        <w:t>e</w:t>
      </w:r>
      <w:r w:rsidR="00466E67">
        <w:t xml:space="preserve">s by diagnostic sample because </w:t>
      </w:r>
      <w:r w:rsidR="00236922">
        <w:t xml:space="preserve">there </w:t>
      </w:r>
      <w:r w:rsidR="00EC621F">
        <w:t xml:space="preserve">were </w:t>
      </w:r>
      <w:r w:rsidR="00236922">
        <w:t>insufficient data from</w:t>
      </w:r>
      <w:r w:rsidR="00466E67">
        <w:t xml:space="preserve"> a reproductive tract sample. </w:t>
      </w:r>
    </w:p>
    <w:p w14:paraId="0B1AD9ED" w14:textId="77777777" w:rsidR="00113F45" w:rsidRDefault="00113F45"/>
    <w:p w14:paraId="0D44A3C1" w14:textId="43BDE341" w:rsidR="00466E67" w:rsidRDefault="00495F3D">
      <w:r>
        <w:t xml:space="preserve">The association of </w:t>
      </w:r>
      <w:bookmarkStart w:id="12" w:name="_Hlk5866358"/>
      <w:r>
        <w:t>spontaneous abortion</w:t>
      </w:r>
      <w:bookmarkEnd w:id="12"/>
      <w:r>
        <w:t xml:space="preserve"> with </w:t>
      </w:r>
      <w:r w:rsidR="00951D9A">
        <w:t>c</w:t>
      </w:r>
      <w:r w:rsidR="00710A29">
        <w:t xml:space="preserve">hlamydia </w:t>
      </w:r>
      <w:r>
        <w:t xml:space="preserve">was higher in </w:t>
      </w:r>
      <w:r w:rsidR="00CC6A80">
        <w:t>low-middle income countries</w:t>
      </w:r>
      <w:r>
        <w:t xml:space="preserve"> (</w:t>
      </w:r>
      <w:r w:rsidR="001F7B17">
        <w:t xml:space="preserve">adjusted </w:t>
      </w:r>
      <w:r>
        <w:t>OR = 3</w:t>
      </w:r>
      <w:r w:rsidR="00FA67A9">
        <w:t>.</w:t>
      </w:r>
      <w:r w:rsidR="00AC54A4">
        <w:t>10</w:t>
      </w:r>
      <w:r>
        <w:t>, 95% CI =</w:t>
      </w:r>
      <w:r w:rsidR="004862A7">
        <w:t>2.</w:t>
      </w:r>
      <w:r w:rsidR="00AC54A4">
        <w:t>13</w:t>
      </w:r>
      <w:r>
        <w:t>-</w:t>
      </w:r>
      <w:r w:rsidR="00AC54A4">
        <w:t>4.52</w:t>
      </w:r>
      <w:r>
        <w:t xml:space="preserve">, </w:t>
      </w:r>
      <w:r w:rsidRPr="00D30F05">
        <w:rPr>
          <w:i/>
        </w:rPr>
        <w:t>I</w:t>
      </w:r>
      <w:r w:rsidRPr="00D30F05">
        <w:rPr>
          <w:i/>
          <w:vertAlign w:val="superscript"/>
        </w:rPr>
        <w:t>2</w:t>
      </w:r>
      <w:r w:rsidRPr="00D30F05">
        <w:rPr>
          <w:i/>
        </w:rPr>
        <w:t xml:space="preserve"> </w:t>
      </w:r>
      <w:r>
        <w:t xml:space="preserve">= </w:t>
      </w:r>
      <w:r w:rsidR="004862A7">
        <w:t>7</w:t>
      </w:r>
      <w:r w:rsidR="00AC54A4">
        <w:t>9.</w:t>
      </w:r>
      <w:r w:rsidR="004862A7">
        <w:t>3</w:t>
      </w:r>
      <w:r>
        <w:t xml:space="preserve">%, n = </w:t>
      </w:r>
      <w:r w:rsidR="00AC54A4">
        <w:t>1287</w:t>
      </w:r>
      <w:r w:rsidR="008C2144">
        <w:t>)</w:t>
      </w:r>
      <w:r>
        <w:t xml:space="preserve"> than in </w:t>
      </w:r>
      <w:r w:rsidR="00CC6A80">
        <w:t>high-income countries</w:t>
      </w:r>
      <w:r>
        <w:t xml:space="preserve"> (</w:t>
      </w:r>
      <w:r w:rsidR="001F7B17">
        <w:t xml:space="preserve">adjusted </w:t>
      </w:r>
      <w:r>
        <w:t xml:space="preserve">OR = </w:t>
      </w:r>
      <w:r w:rsidR="004862A7">
        <w:t>1.16</w:t>
      </w:r>
      <w:r>
        <w:t>, 95% CI = 1</w:t>
      </w:r>
      <w:r w:rsidR="00FA67A9">
        <w:t>.</w:t>
      </w:r>
      <w:r w:rsidR="004862A7">
        <w:t>01</w:t>
      </w:r>
      <w:r>
        <w:t>-1</w:t>
      </w:r>
      <w:r w:rsidR="00FA67A9">
        <w:t>.</w:t>
      </w:r>
      <w:r w:rsidR="00AC54A4">
        <w:t>51</w:t>
      </w:r>
      <w:r>
        <w:t xml:space="preserve">, </w:t>
      </w:r>
      <w:r w:rsidRPr="00D30F05">
        <w:rPr>
          <w:i/>
        </w:rPr>
        <w:t>I</w:t>
      </w:r>
      <w:r w:rsidRPr="00D30F05">
        <w:rPr>
          <w:i/>
          <w:vertAlign w:val="superscript"/>
        </w:rPr>
        <w:t>2</w:t>
      </w:r>
      <w:r>
        <w:t xml:space="preserve"> = </w:t>
      </w:r>
      <w:r w:rsidR="004862A7">
        <w:t>6</w:t>
      </w:r>
      <w:r w:rsidR="00AC54A4">
        <w:t>2.7</w:t>
      </w:r>
      <w:r>
        <w:t xml:space="preserve">%, n = </w:t>
      </w:r>
      <w:r w:rsidR="004862A7">
        <w:t>10,407</w:t>
      </w:r>
      <w:r w:rsidR="00062BC0">
        <w:t xml:space="preserve">, </w:t>
      </w:r>
      <w:r w:rsidR="00062BC0" w:rsidRPr="00C96179">
        <w:rPr>
          <w:i/>
        </w:rPr>
        <w:t>P&lt;0.001</w:t>
      </w:r>
      <w:r w:rsidR="00113F45">
        <w:rPr>
          <w:iCs/>
        </w:rPr>
        <w:t>)</w:t>
      </w:r>
      <w:r>
        <w:t>.</w:t>
      </w:r>
      <w:r w:rsidR="0072418F">
        <w:t xml:space="preserve"> </w:t>
      </w:r>
      <w:r w:rsidR="008B2F4B">
        <w:t xml:space="preserve">We identified two studies </w:t>
      </w:r>
      <w:r w:rsidR="004D7BB7">
        <w:t>that reported an</w:t>
      </w:r>
      <w:r w:rsidR="00026609">
        <w:t xml:space="preserve"> </w:t>
      </w:r>
      <w:r w:rsidR="008B2F4B" w:rsidRPr="00026609">
        <w:rPr>
          <w:noProof/>
        </w:rPr>
        <w:t>adjusted</w:t>
      </w:r>
      <w:r w:rsidR="008B2F4B">
        <w:t xml:space="preserve"> association between spontaneous abortion and chlamydia infection </w:t>
      </w:r>
      <w:r w:rsidR="00C168EF">
        <w:t>in</w:t>
      </w:r>
      <w:r w:rsidR="00CC6A80">
        <w:t xml:space="preserve"> high-income countries</w:t>
      </w:r>
      <w:r w:rsidR="008B2F4B">
        <w:t xml:space="preserve"> (adjusted OR=</w:t>
      </w:r>
      <w:r w:rsidR="00C168EF">
        <w:rPr>
          <w:rFonts w:eastAsia="DengXian" w:hint="eastAsia"/>
          <w:color w:val="000000"/>
          <w:szCs w:val="16"/>
        </w:rPr>
        <w:t>0</w:t>
      </w:r>
      <w:r w:rsidR="00C168EF">
        <w:rPr>
          <w:rFonts w:eastAsia="DengXian"/>
          <w:color w:val="000000"/>
          <w:szCs w:val="16"/>
        </w:rPr>
        <w:t>.97,</w:t>
      </w:r>
      <w:r w:rsidR="008B2F4B">
        <w:t xml:space="preserve"> 95%CI </w:t>
      </w:r>
      <w:r w:rsidR="00C168EF">
        <w:t>0.79</w:t>
      </w:r>
      <w:r w:rsidR="008B2F4B">
        <w:t>-</w:t>
      </w:r>
      <w:r w:rsidR="00C168EF">
        <w:t>1.19</w:t>
      </w:r>
      <w:r w:rsidR="008B2F4B">
        <w:t xml:space="preserve">, </w:t>
      </w:r>
      <w:r w:rsidR="008B2F4B" w:rsidRPr="00C96179">
        <w:rPr>
          <w:i/>
        </w:rPr>
        <w:t>I</w:t>
      </w:r>
      <w:r w:rsidR="008B2F4B" w:rsidRPr="00C96179">
        <w:rPr>
          <w:vertAlign w:val="superscript"/>
        </w:rPr>
        <w:t>2</w:t>
      </w:r>
      <w:r w:rsidR="008B2F4B">
        <w:t>=</w:t>
      </w:r>
      <w:r w:rsidR="00C168EF">
        <w:t>0</w:t>
      </w:r>
      <w:r w:rsidR="008B2F4B">
        <w:t>%, n=</w:t>
      </w:r>
      <w:r w:rsidR="00C168EF">
        <w:t>2858</w:t>
      </w:r>
      <w:r w:rsidR="008B2F4B">
        <w:t xml:space="preserve">). </w:t>
      </w:r>
      <w:r w:rsidR="004862A7">
        <w:t xml:space="preserve">The association of </w:t>
      </w:r>
      <w:bookmarkStart w:id="13" w:name="_Hlk5866373"/>
      <w:r w:rsidR="004862A7">
        <w:t>infertility</w:t>
      </w:r>
      <w:bookmarkEnd w:id="13"/>
      <w:r w:rsidR="004862A7">
        <w:t xml:space="preserve"> with </w:t>
      </w:r>
      <w:r w:rsidR="00951D9A">
        <w:t>chlamydia</w:t>
      </w:r>
      <w:r w:rsidR="004862A7">
        <w:t xml:space="preserve"> in</w:t>
      </w:r>
      <w:r w:rsidR="00951D9A">
        <w:t>f</w:t>
      </w:r>
      <w:r w:rsidR="004862A7">
        <w:t xml:space="preserve">ection was higher in </w:t>
      </w:r>
      <w:r w:rsidR="00CC6A80">
        <w:t>low-middle income countries</w:t>
      </w:r>
      <w:r w:rsidR="00062BC0">
        <w:t xml:space="preserve"> </w:t>
      </w:r>
      <w:r w:rsidR="004862A7">
        <w:t>(</w:t>
      </w:r>
      <w:r w:rsidR="001F7B17">
        <w:t xml:space="preserve">adjusted </w:t>
      </w:r>
      <w:r w:rsidR="004862A7">
        <w:t>OR=3.</w:t>
      </w:r>
      <w:r w:rsidR="004E660A">
        <w:t>73</w:t>
      </w:r>
      <w:r w:rsidR="004862A7">
        <w:t>, 95%CI 2.</w:t>
      </w:r>
      <w:r w:rsidR="004E660A">
        <w:t>89</w:t>
      </w:r>
      <w:r w:rsidR="005A771A">
        <w:t>-</w:t>
      </w:r>
      <w:r w:rsidR="004862A7">
        <w:t>4.</w:t>
      </w:r>
      <w:r w:rsidR="004E660A">
        <w:t>82</w:t>
      </w:r>
      <w:r w:rsidR="004862A7">
        <w:t xml:space="preserve">, </w:t>
      </w:r>
      <w:r w:rsidR="004862A7" w:rsidRPr="00C96179">
        <w:rPr>
          <w:i/>
        </w:rPr>
        <w:t>I</w:t>
      </w:r>
      <w:r w:rsidR="004862A7" w:rsidRPr="00C96179">
        <w:rPr>
          <w:vertAlign w:val="superscript"/>
        </w:rPr>
        <w:t>2</w:t>
      </w:r>
      <w:r w:rsidR="004862A7">
        <w:t>=8</w:t>
      </w:r>
      <w:r w:rsidR="004E660A">
        <w:t>2.2</w:t>
      </w:r>
      <w:r w:rsidR="004862A7">
        <w:t>%, n=</w:t>
      </w:r>
      <w:r w:rsidR="004E660A">
        <w:t>1854</w:t>
      </w:r>
      <w:r w:rsidR="004862A7">
        <w:t xml:space="preserve">) </w:t>
      </w:r>
      <w:r w:rsidR="008C2144">
        <w:t>compared to</w:t>
      </w:r>
      <w:r w:rsidR="004862A7">
        <w:t xml:space="preserve"> </w:t>
      </w:r>
      <w:r w:rsidR="00CC6A80">
        <w:t>high-income countries</w:t>
      </w:r>
      <w:r w:rsidR="004862A7">
        <w:t xml:space="preserve"> (</w:t>
      </w:r>
      <w:r w:rsidR="001F7B17">
        <w:t xml:space="preserve">adjusted </w:t>
      </w:r>
      <w:r w:rsidR="004862A7">
        <w:t>OR=</w:t>
      </w:r>
      <w:r w:rsidR="004E660A">
        <w:t>2.82</w:t>
      </w:r>
      <w:r w:rsidR="004862A7">
        <w:t xml:space="preserve">, 95% CI </w:t>
      </w:r>
      <w:r w:rsidR="004E660A">
        <w:t>2</w:t>
      </w:r>
      <w:r w:rsidR="004862A7">
        <w:t>.4</w:t>
      </w:r>
      <w:r w:rsidR="004E660A">
        <w:t>1-3.31</w:t>
      </w:r>
      <w:r w:rsidR="004862A7">
        <w:t xml:space="preserve">, </w:t>
      </w:r>
      <w:r w:rsidR="004862A7" w:rsidRPr="00C96179">
        <w:rPr>
          <w:i/>
        </w:rPr>
        <w:t>I</w:t>
      </w:r>
      <w:r w:rsidR="004862A7" w:rsidRPr="00C96179">
        <w:rPr>
          <w:vertAlign w:val="superscript"/>
        </w:rPr>
        <w:t>2</w:t>
      </w:r>
      <w:r w:rsidR="004862A7">
        <w:t>=</w:t>
      </w:r>
      <w:r w:rsidR="00CD64FD">
        <w:t>86.1</w:t>
      </w:r>
      <w:r w:rsidR="004862A7">
        <w:t>%, n=</w:t>
      </w:r>
      <w:r w:rsidR="00CD64FD">
        <w:t>5,496</w:t>
      </w:r>
      <w:r w:rsidR="007B4B48">
        <w:t xml:space="preserve">, </w:t>
      </w:r>
      <w:r w:rsidR="00102CB9" w:rsidRPr="00C96179">
        <w:rPr>
          <w:i/>
        </w:rPr>
        <w:t>P</w:t>
      </w:r>
      <w:r w:rsidR="00102CB9">
        <w:t>=0.07</w:t>
      </w:r>
      <w:r w:rsidR="00FC6627">
        <w:t>)</w:t>
      </w:r>
      <w:r w:rsidR="004862A7">
        <w:t xml:space="preserve">. </w:t>
      </w:r>
      <w:r w:rsidR="00CD64FD">
        <w:t>However, t</w:t>
      </w:r>
      <w:r w:rsidR="0072418F">
        <w:t xml:space="preserve">he association of </w:t>
      </w:r>
      <w:r w:rsidR="008C6196">
        <w:t>tubal factor infertility</w:t>
      </w:r>
      <w:r w:rsidR="0072418F">
        <w:t xml:space="preserve"> with </w:t>
      </w:r>
      <w:r w:rsidR="00951D9A">
        <w:t>c</w:t>
      </w:r>
      <w:r w:rsidR="00710A29">
        <w:t>hlamydia infection</w:t>
      </w:r>
      <w:r w:rsidR="0072418F">
        <w:t xml:space="preserve"> was lower in </w:t>
      </w:r>
      <w:r w:rsidR="00CC6A80">
        <w:t>low-middle income countries</w:t>
      </w:r>
      <w:r w:rsidR="0072418F">
        <w:t xml:space="preserve"> (</w:t>
      </w:r>
      <w:r w:rsidR="001F7B17">
        <w:t xml:space="preserve">adjusted </w:t>
      </w:r>
      <w:r w:rsidR="0072418F">
        <w:t xml:space="preserve">OR = </w:t>
      </w:r>
      <w:r w:rsidR="004862A7">
        <w:t>4.45</w:t>
      </w:r>
      <w:r w:rsidR="0072418F">
        <w:t>, 95% CI =</w:t>
      </w:r>
      <w:r w:rsidR="004862A7">
        <w:t>2.84</w:t>
      </w:r>
      <w:r w:rsidR="0072418F">
        <w:t>-</w:t>
      </w:r>
      <w:r w:rsidR="004862A7">
        <w:t>6.99</w:t>
      </w:r>
      <w:r w:rsidR="0072418F">
        <w:t xml:space="preserve">, </w:t>
      </w:r>
      <w:r w:rsidR="0072418F" w:rsidRPr="00D30F05">
        <w:rPr>
          <w:i/>
        </w:rPr>
        <w:t>I</w:t>
      </w:r>
      <w:r w:rsidR="0072418F" w:rsidRPr="00D30F05">
        <w:rPr>
          <w:i/>
          <w:vertAlign w:val="superscript"/>
        </w:rPr>
        <w:t>2</w:t>
      </w:r>
      <w:r w:rsidR="0072418F">
        <w:t xml:space="preserve"> = </w:t>
      </w:r>
      <w:r w:rsidR="004862A7">
        <w:t>96</w:t>
      </w:r>
      <w:r w:rsidR="0072418F">
        <w:t xml:space="preserve">%, n = </w:t>
      </w:r>
      <w:r w:rsidR="00CD64FD">
        <w:t>412</w:t>
      </w:r>
      <w:r w:rsidR="0072418F">
        <w:t xml:space="preserve">) </w:t>
      </w:r>
      <w:r w:rsidR="008C2144">
        <w:t>compared to</w:t>
      </w:r>
      <w:r w:rsidR="0072418F">
        <w:t xml:space="preserve"> </w:t>
      </w:r>
      <w:r w:rsidR="00CC6A80">
        <w:t>high-income countries</w:t>
      </w:r>
      <w:r w:rsidR="0072418F">
        <w:t xml:space="preserve"> (</w:t>
      </w:r>
      <w:r w:rsidR="001F7B17">
        <w:t xml:space="preserve">adjusted </w:t>
      </w:r>
      <w:r w:rsidR="0072418F">
        <w:t xml:space="preserve">OR = </w:t>
      </w:r>
      <w:r w:rsidR="00CD64FD">
        <w:t>6.56</w:t>
      </w:r>
      <w:r w:rsidR="0072418F">
        <w:t>, 95% CI =</w:t>
      </w:r>
      <w:r w:rsidR="00CD64FD">
        <w:t>4</w:t>
      </w:r>
      <w:r w:rsidR="004862A7">
        <w:t>.</w:t>
      </w:r>
      <w:r w:rsidR="00CD64FD">
        <w:t>49</w:t>
      </w:r>
      <w:r w:rsidR="0072418F">
        <w:t>-</w:t>
      </w:r>
      <w:r w:rsidR="00CD64FD">
        <w:t>9.58</w:t>
      </w:r>
      <w:r w:rsidR="0072418F">
        <w:t xml:space="preserve">, </w:t>
      </w:r>
      <w:r w:rsidR="0072418F" w:rsidRPr="00D30F05">
        <w:rPr>
          <w:i/>
        </w:rPr>
        <w:t>I</w:t>
      </w:r>
      <w:r w:rsidR="0072418F" w:rsidRPr="00D30F05">
        <w:rPr>
          <w:i/>
          <w:vertAlign w:val="superscript"/>
        </w:rPr>
        <w:t>2</w:t>
      </w:r>
      <w:r w:rsidR="0072418F" w:rsidRPr="00D30F05">
        <w:rPr>
          <w:i/>
        </w:rPr>
        <w:t xml:space="preserve"> </w:t>
      </w:r>
      <w:r w:rsidR="0072418F">
        <w:t xml:space="preserve">= </w:t>
      </w:r>
      <w:r w:rsidR="00CD64FD">
        <w:t>62.1</w:t>
      </w:r>
      <w:r w:rsidR="0072418F">
        <w:t xml:space="preserve">%, n = </w:t>
      </w:r>
      <w:r w:rsidR="00CD64FD">
        <w:t>761</w:t>
      </w:r>
      <w:r w:rsidR="0072418F">
        <w:t xml:space="preserve">). </w:t>
      </w:r>
      <w:r w:rsidR="0072418F" w:rsidRPr="00D30F05">
        <w:t xml:space="preserve">For </w:t>
      </w:r>
      <w:bookmarkStart w:id="14" w:name="_Hlk5866387"/>
      <w:r w:rsidR="00466E67" w:rsidRPr="00D30F05">
        <w:t>ectopic pregnancy</w:t>
      </w:r>
      <w:bookmarkEnd w:id="14"/>
      <w:r w:rsidR="00466E67">
        <w:t xml:space="preserve">, the association with </w:t>
      </w:r>
      <w:r w:rsidR="00951D9A">
        <w:t xml:space="preserve">chlamydia </w:t>
      </w:r>
      <w:r w:rsidR="00466E67">
        <w:t xml:space="preserve">was stronger in </w:t>
      </w:r>
      <w:r w:rsidR="00CC6A80">
        <w:t>low-middle income countries</w:t>
      </w:r>
      <w:r w:rsidR="00951D9A">
        <w:t xml:space="preserve"> </w:t>
      </w:r>
      <w:r w:rsidR="004862A7">
        <w:t>(</w:t>
      </w:r>
      <w:r w:rsidR="001F7B17">
        <w:t xml:space="preserve">adjusted </w:t>
      </w:r>
      <w:r w:rsidR="004862A7">
        <w:t xml:space="preserve">OR=3.45, 95%CI 2.99-3.98, </w:t>
      </w:r>
      <w:r w:rsidR="004862A7" w:rsidRPr="00C96179">
        <w:rPr>
          <w:i/>
        </w:rPr>
        <w:t>I</w:t>
      </w:r>
      <w:r w:rsidR="004862A7" w:rsidRPr="00C96179">
        <w:rPr>
          <w:vertAlign w:val="superscript"/>
        </w:rPr>
        <w:t>2</w:t>
      </w:r>
      <w:r w:rsidR="004862A7">
        <w:t>=73, n=3,791)</w:t>
      </w:r>
      <w:r w:rsidR="00466E67">
        <w:t xml:space="preserve"> </w:t>
      </w:r>
      <w:r w:rsidR="008C2144">
        <w:t xml:space="preserve">compared to </w:t>
      </w:r>
      <w:r w:rsidR="00CC6A80">
        <w:t>high-</w:t>
      </w:r>
      <w:r w:rsidR="00CC6A80">
        <w:lastRenderedPageBreak/>
        <w:t>income countries</w:t>
      </w:r>
      <w:r w:rsidR="00951D9A">
        <w:t xml:space="preserve"> </w:t>
      </w:r>
      <w:r w:rsidR="006628C5">
        <w:t>(</w:t>
      </w:r>
      <w:r w:rsidR="001F7B17">
        <w:t xml:space="preserve">adjusted </w:t>
      </w:r>
      <w:r w:rsidR="006628C5">
        <w:t>OR=</w:t>
      </w:r>
      <w:r w:rsidR="00A660D4">
        <w:t>1.99</w:t>
      </w:r>
      <w:r w:rsidR="006628C5">
        <w:t>, 95%CI 1.7</w:t>
      </w:r>
      <w:r w:rsidR="00A660D4">
        <w:t>4</w:t>
      </w:r>
      <w:r w:rsidR="006D40F9">
        <w:t>-2.</w:t>
      </w:r>
      <w:r w:rsidR="00A660D4">
        <w:t>27</w:t>
      </w:r>
      <w:r w:rsidR="006D40F9">
        <w:t xml:space="preserve">, </w:t>
      </w:r>
      <w:r w:rsidR="006D40F9" w:rsidRPr="00C96179">
        <w:rPr>
          <w:i/>
        </w:rPr>
        <w:t>I</w:t>
      </w:r>
      <w:r w:rsidR="006D40F9" w:rsidRPr="00C96179">
        <w:rPr>
          <w:vertAlign w:val="superscript"/>
        </w:rPr>
        <w:t>2</w:t>
      </w:r>
      <w:r w:rsidR="006D40F9">
        <w:t>=</w:t>
      </w:r>
      <w:r w:rsidR="00A660D4">
        <w:t>62</w:t>
      </w:r>
      <w:r w:rsidR="006D40F9">
        <w:t>%, n=</w:t>
      </w:r>
      <w:r w:rsidR="00A660D4">
        <w:t>6,997</w:t>
      </w:r>
      <w:r w:rsidR="00102CB9">
        <w:t xml:space="preserve">, </w:t>
      </w:r>
      <w:r w:rsidR="00102CB9" w:rsidRPr="00C96179">
        <w:rPr>
          <w:i/>
        </w:rPr>
        <w:t>P</w:t>
      </w:r>
      <w:r w:rsidR="00102CB9">
        <w:t>&lt;0.001</w:t>
      </w:r>
      <w:r w:rsidR="00431285">
        <w:t>)</w:t>
      </w:r>
      <w:r w:rsidR="00466E67">
        <w:t xml:space="preserve"> (</w:t>
      </w:r>
      <w:r w:rsidR="005A6FA3">
        <w:t>Fig 2</w:t>
      </w:r>
      <w:r w:rsidR="00396ACB">
        <w:t xml:space="preserve">, </w:t>
      </w:r>
      <w:r w:rsidR="005F692A">
        <w:t>Supplementary</w:t>
      </w:r>
      <w:r w:rsidR="00670D0F">
        <w:t xml:space="preserve"> </w:t>
      </w:r>
      <w:r w:rsidR="0093729B">
        <w:t xml:space="preserve">data </w:t>
      </w:r>
      <w:r w:rsidR="00B765B1">
        <w:t>10</w:t>
      </w:r>
      <w:r w:rsidR="00396ACB">
        <w:t>)</w:t>
      </w:r>
      <w:r w:rsidR="00466E67">
        <w:t xml:space="preserve">. </w:t>
      </w:r>
    </w:p>
    <w:p w14:paraId="46B1DAE2" w14:textId="3026E0E0" w:rsidR="00EE6CE7" w:rsidRDefault="00EE6CE7"/>
    <w:p w14:paraId="111913E5" w14:textId="618582E1" w:rsidR="00670D0F" w:rsidRDefault="00EE6CE7" w:rsidP="00670D0F">
      <w:r>
        <w:rPr>
          <w:rFonts w:hint="eastAsia"/>
        </w:rPr>
        <w:t>W</w:t>
      </w:r>
      <w:r>
        <w:t xml:space="preserve">e also compared pooled results for </w:t>
      </w:r>
      <w:r w:rsidR="00670D0F">
        <w:t xml:space="preserve">spontaneous abortion, preterm labor, low birth weight, infertility, tubal factor infertility, and ectopic pregnancy based on </w:t>
      </w:r>
      <w:r w:rsidR="008C2144">
        <w:t>study quality</w:t>
      </w:r>
      <w:r w:rsidR="00670D0F">
        <w:t xml:space="preserve">. The association </w:t>
      </w:r>
      <w:r w:rsidR="008C2144">
        <w:t>between</w:t>
      </w:r>
      <w:r w:rsidR="00670D0F">
        <w:t xml:space="preserve"> spontaneous abortion </w:t>
      </w:r>
      <w:r w:rsidR="008C2144">
        <w:t>and</w:t>
      </w:r>
      <w:r w:rsidR="00670D0F">
        <w:t xml:space="preserve"> chlamydia was higher in low</w:t>
      </w:r>
      <w:r w:rsidR="008C2144">
        <w:t>er</w:t>
      </w:r>
      <w:r w:rsidR="00670D0F">
        <w:t xml:space="preserve"> quality studies (</w:t>
      </w:r>
      <w:r w:rsidR="00552FFB">
        <w:t xml:space="preserve">adjusted </w:t>
      </w:r>
      <w:r w:rsidR="00670D0F">
        <w:t xml:space="preserve">OR = 1.83, 95% CI =1.50-2.23, </w:t>
      </w:r>
      <w:r w:rsidR="00670D0F" w:rsidRPr="00D30F05">
        <w:rPr>
          <w:i/>
        </w:rPr>
        <w:t>I</w:t>
      </w:r>
      <w:r w:rsidR="00670D0F" w:rsidRPr="00D30F05">
        <w:rPr>
          <w:i/>
          <w:vertAlign w:val="superscript"/>
        </w:rPr>
        <w:t>2</w:t>
      </w:r>
      <w:r w:rsidR="00670D0F" w:rsidRPr="00D30F05">
        <w:rPr>
          <w:i/>
        </w:rPr>
        <w:t xml:space="preserve"> </w:t>
      </w:r>
      <w:r w:rsidR="00670D0F">
        <w:t>= 78.7%, n = 16547</w:t>
      </w:r>
      <w:r w:rsidR="00A861CB">
        <w:t>)</w:t>
      </w:r>
      <w:r w:rsidR="00670D0F">
        <w:t xml:space="preserve"> than in </w:t>
      </w:r>
      <w:r w:rsidR="008C2144">
        <w:t xml:space="preserve">higher </w:t>
      </w:r>
      <w:r w:rsidR="00670D0F">
        <w:t>quality studies (</w:t>
      </w:r>
      <w:r w:rsidR="00552FFB">
        <w:t xml:space="preserve">adjusted </w:t>
      </w:r>
      <w:r w:rsidR="00670D0F">
        <w:t xml:space="preserve">OR = 1.01, 95% CI = 0.84-1.21, </w:t>
      </w:r>
      <w:r w:rsidR="00670D0F" w:rsidRPr="00D30F05">
        <w:rPr>
          <w:i/>
        </w:rPr>
        <w:t>I</w:t>
      </w:r>
      <w:r w:rsidR="00670D0F" w:rsidRPr="00D30F05">
        <w:rPr>
          <w:i/>
          <w:vertAlign w:val="superscript"/>
        </w:rPr>
        <w:t>2</w:t>
      </w:r>
      <w:r w:rsidR="00670D0F">
        <w:t xml:space="preserve"> = 37.6%, n = 5147</w:t>
      </w:r>
      <w:r w:rsidR="004D7BB7">
        <w:t xml:space="preserve"> </w:t>
      </w:r>
      <w:r w:rsidR="00670D0F" w:rsidRPr="00C96179">
        <w:rPr>
          <w:i/>
        </w:rPr>
        <w:t>P&lt;0.001</w:t>
      </w:r>
      <w:r w:rsidR="008C2144">
        <w:rPr>
          <w:iCs/>
        </w:rPr>
        <w:t>)</w:t>
      </w:r>
      <w:r w:rsidR="00670D0F">
        <w:t xml:space="preserve">. The association </w:t>
      </w:r>
      <w:r w:rsidR="008C2144">
        <w:t xml:space="preserve">between </w:t>
      </w:r>
      <w:r w:rsidR="00670D0F">
        <w:t xml:space="preserve">infertility </w:t>
      </w:r>
      <w:r w:rsidR="008C2144">
        <w:t>and</w:t>
      </w:r>
      <w:r w:rsidR="00670D0F">
        <w:t xml:space="preserve"> chlamydia was higher in low</w:t>
      </w:r>
      <w:r w:rsidR="008C2144">
        <w:t>er</w:t>
      </w:r>
      <w:r w:rsidR="00670D0F">
        <w:t xml:space="preserve"> quality studies (</w:t>
      </w:r>
      <w:r w:rsidR="00552FFB">
        <w:t xml:space="preserve">adjusted </w:t>
      </w:r>
      <w:r w:rsidR="00670D0F">
        <w:t xml:space="preserve">OR=3.39, 95%CI 2.93-3.93, </w:t>
      </w:r>
      <w:r w:rsidR="00670D0F" w:rsidRPr="00C96179">
        <w:rPr>
          <w:i/>
        </w:rPr>
        <w:t>I</w:t>
      </w:r>
      <w:r w:rsidR="00670D0F" w:rsidRPr="00C96179">
        <w:rPr>
          <w:vertAlign w:val="superscript"/>
        </w:rPr>
        <w:t>2</w:t>
      </w:r>
      <w:r w:rsidR="00670D0F">
        <w:t xml:space="preserve">=84.6%, n=4,676) </w:t>
      </w:r>
      <w:r w:rsidR="008C2144">
        <w:t xml:space="preserve">compared to </w:t>
      </w:r>
      <w:r w:rsidR="00670D0F">
        <w:t>high</w:t>
      </w:r>
      <w:r w:rsidR="008C2144">
        <w:t>er</w:t>
      </w:r>
      <w:r w:rsidR="00670D0F">
        <w:t xml:space="preserve"> quality studies (</w:t>
      </w:r>
      <w:r w:rsidR="00552FFB">
        <w:t xml:space="preserve">adjusted </w:t>
      </w:r>
      <w:r w:rsidR="00670D0F">
        <w:t xml:space="preserve">OR=1.60, 95% CI 1.18-2.16, </w:t>
      </w:r>
      <w:r w:rsidR="00670D0F" w:rsidRPr="00C96179">
        <w:rPr>
          <w:i/>
        </w:rPr>
        <w:t>I</w:t>
      </w:r>
      <w:r w:rsidR="00670D0F" w:rsidRPr="00C96179">
        <w:rPr>
          <w:vertAlign w:val="superscript"/>
        </w:rPr>
        <w:t>2</w:t>
      </w:r>
      <w:r w:rsidR="00670D0F">
        <w:t>=87.9%, n</w:t>
      </w:r>
      <w:r w:rsidR="00670D0F" w:rsidRPr="00026609">
        <w:t>=3,373</w:t>
      </w:r>
      <w:r w:rsidR="008C2144">
        <w:t xml:space="preserve">, </w:t>
      </w:r>
      <w:r w:rsidR="00670D0F" w:rsidRPr="00026609">
        <w:rPr>
          <w:i/>
        </w:rPr>
        <w:t>P</w:t>
      </w:r>
      <w:r w:rsidR="00026609" w:rsidRPr="00430ACA">
        <w:t>&lt;0.001</w:t>
      </w:r>
      <w:r w:rsidR="008C2144">
        <w:t>)</w:t>
      </w:r>
      <w:r w:rsidR="00670D0F" w:rsidRPr="00026609">
        <w:t xml:space="preserve">. In addition, the association </w:t>
      </w:r>
      <w:r w:rsidR="008C2144">
        <w:t xml:space="preserve">between </w:t>
      </w:r>
      <w:r w:rsidR="00CC6A80">
        <w:t>tubal factor infertility</w:t>
      </w:r>
      <w:r w:rsidR="00670D0F" w:rsidRPr="00026609">
        <w:t xml:space="preserve"> with chlamydia infection was higher in low</w:t>
      </w:r>
      <w:r w:rsidR="00770C8E">
        <w:t>er</w:t>
      </w:r>
      <w:r w:rsidR="00670D0F" w:rsidRPr="00026609">
        <w:t xml:space="preserve"> quality studi</w:t>
      </w:r>
      <w:r w:rsidR="00A8159B">
        <w:rPr>
          <w:rFonts w:hint="eastAsia"/>
        </w:rPr>
        <w:t>e</w:t>
      </w:r>
      <w:r w:rsidR="00670D0F" w:rsidRPr="00026609">
        <w:t>s (</w:t>
      </w:r>
      <w:r w:rsidR="00552FFB">
        <w:t xml:space="preserve">adjusted </w:t>
      </w:r>
      <w:r w:rsidR="00670D0F" w:rsidRPr="00026609">
        <w:t xml:space="preserve">OR = 4.27, 95% CI =4.18-7.47, </w:t>
      </w:r>
      <w:r w:rsidR="00670D0F" w:rsidRPr="00026609">
        <w:rPr>
          <w:i/>
        </w:rPr>
        <w:t>I</w:t>
      </w:r>
      <w:r w:rsidR="00670D0F" w:rsidRPr="00026609">
        <w:rPr>
          <w:i/>
          <w:vertAlign w:val="superscript"/>
        </w:rPr>
        <w:t>2</w:t>
      </w:r>
      <w:r w:rsidR="00670D0F" w:rsidRPr="00026609">
        <w:t xml:space="preserve"> = 86.8%, n = 1173) than in high</w:t>
      </w:r>
      <w:r w:rsidR="00770C8E">
        <w:t>er</w:t>
      </w:r>
      <w:r w:rsidR="00670D0F" w:rsidRPr="00026609">
        <w:t xml:space="preserve"> quality studies (</w:t>
      </w:r>
      <w:r w:rsidR="00552FFB">
        <w:t xml:space="preserve">adjusted </w:t>
      </w:r>
      <w:r w:rsidR="00670D0F" w:rsidRPr="00026609">
        <w:t>OR =</w:t>
      </w:r>
      <w:r w:rsidR="00216E89" w:rsidRPr="00026609">
        <w:t>1.20</w:t>
      </w:r>
      <w:r w:rsidR="00670D0F" w:rsidRPr="00026609">
        <w:t>, 95% CI =</w:t>
      </w:r>
      <w:r w:rsidR="00216E89" w:rsidRPr="00026609">
        <w:t>0.64</w:t>
      </w:r>
      <w:r w:rsidR="00670D0F" w:rsidRPr="00026609">
        <w:t>-</w:t>
      </w:r>
      <w:r w:rsidR="00216E89" w:rsidRPr="00026609">
        <w:t>2.25,</w:t>
      </w:r>
      <w:r w:rsidR="00670D0F" w:rsidRPr="00026609">
        <w:t xml:space="preserve"> n = </w:t>
      </w:r>
      <w:r w:rsidR="00216E89" w:rsidRPr="00026609">
        <w:t>699</w:t>
      </w:r>
      <w:r w:rsidR="00A861CB">
        <w:t>,</w:t>
      </w:r>
      <w:r w:rsidR="00216E89" w:rsidRPr="00026609">
        <w:t xml:space="preserve"> </w:t>
      </w:r>
      <w:r w:rsidR="00216E89" w:rsidRPr="00430ACA">
        <w:rPr>
          <w:i/>
        </w:rPr>
        <w:t>P</w:t>
      </w:r>
      <w:r w:rsidR="00216E89" w:rsidRPr="00430ACA">
        <w:t>&lt;0.001</w:t>
      </w:r>
      <w:r w:rsidR="00A861CB">
        <w:t>)</w:t>
      </w:r>
      <w:r w:rsidR="00216E89" w:rsidRPr="00026609">
        <w:t xml:space="preserve"> </w:t>
      </w:r>
      <w:r w:rsidR="00670D0F" w:rsidRPr="00026609">
        <w:t>(</w:t>
      </w:r>
      <w:r w:rsidR="005F692A">
        <w:t>Supplementary</w:t>
      </w:r>
      <w:r w:rsidR="00670D0F" w:rsidRPr="00026609">
        <w:t xml:space="preserve"> </w:t>
      </w:r>
      <w:r w:rsidR="0093729B">
        <w:t xml:space="preserve">data </w:t>
      </w:r>
      <w:r w:rsidR="00B765B1">
        <w:t>10</w:t>
      </w:r>
      <w:r w:rsidR="00670D0F" w:rsidRPr="00026609">
        <w:t>).</w:t>
      </w:r>
      <w:r w:rsidR="00670D0F">
        <w:t xml:space="preserve"> </w:t>
      </w:r>
    </w:p>
    <w:p w14:paraId="59363EEE" w14:textId="1002003B" w:rsidR="00670D0F" w:rsidRDefault="00670D0F"/>
    <w:p w14:paraId="7832B96E" w14:textId="700D5165" w:rsidR="004246C3" w:rsidRPr="00095C5E" w:rsidRDefault="004246C3" w:rsidP="005E195A">
      <w:pPr>
        <w:pStyle w:val="Heading1"/>
      </w:pPr>
      <w:r w:rsidRPr="00095C5E">
        <w:t xml:space="preserve">Discussion </w:t>
      </w:r>
    </w:p>
    <w:p w14:paraId="04056E27" w14:textId="59FADADD" w:rsidR="005F1DB8" w:rsidRDefault="009B33F3">
      <w:r>
        <w:t xml:space="preserve">We conducted a </w:t>
      </w:r>
      <w:r w:rsidR="00E37B8E">
        <w:t xml:space="preserve">global </w:t>
      </w:r>
      <w:r>
        <w:t xml:space="preserve">systematic review and meta-analysis on the association between </w:t>
      </w:r>
      <w:r w:rsidR="00951D9A">
        <w:t>c</w:t>
      </w:r>
      <w:r w:rsidR="00710A29">
        <w:t xml:space="preserve">hlamydia </w:t>
      </w:r>
      <w:r w:rsidR="0057434F">
        <w:t>and</w:t>
      </w:r>
      <w:r>
        <w:t xml:space="preserve"> </w:t>
      </w:r>
      <w:r w:rsidR="00951D9A">
        <w:t>adverse</w:t>
      </w:r>
      <w:r w:rsidR="00E37B8E">
        <w:t xml:space="preserve"> </w:t>
      </w:r>
      <w:r w:rsidR="00C451C0">
        <w:t xml:space="preserve">pregnancy and reproductive health </w:t>
      </w:r>
      <w:r w:rsidR="00E37B8E">
        <w:t>outcomes</w:t>
      </w:r>
      <w:r w:rsidR="00951D9A">
        <w:t xml:space="preserve"> among women</w:t>
      </w:r>
      <w:r>
        <w:t xml:space="preserve">. </w:t>
      </w:r>
      <w:r w:rsidR="00AF5ABE">
        <w:t xml:space="preserve">A </w:t>
      </w:r>
      <w:r w:rsidR="00AF5ABE">
        <w:lastRenderedPageBreak/>
        <w:t>previous revie</w:t>
      </w:r>
      <w:r w:rsidR="0069547A">
        <w:t xml:space="preserve">w </w:t>
      </w:r>
      <w:r w:rsidR="00AF5ABE">
        <w:t xml:space="preserve">examined </w:t>
      </w:r>
      <w:r w:rsidR="0069547A">
        <w:t>the prevalence of</w:t>
      </w:r>
      <w:r w:rsidR="00AF5ABE">
        <w:t xml:space="preserve"> </w:t>
      </w:r>
      <w:r w:rsidR="00951D9A">
        <w:t>c</w:t>
      </w:r>
      <w:r w:rsidR="00710A29">
        <w:t>hlamydia infection</w:t>
      </w:r>
      <w:r w:rsidR="00AF5ABE">
        <w:t xml:space="preserve"> in </w:t>
      </w:r>
      <w:r w:rsidR="00C451C0">
        <w:t>low-middle income countries</w:t>
      </w:r>
      <w:r w:rsidR="0069547A">
        <w:t>.</w:t>
      </w:r>
      <w:r w:rsidR="00BF2607">
        <w:fldChar w:fldCharType="begin"/>
      </w:r>
      <w:r w:rsidR="004F10FF">
        <w:instrText xml:space="preserve"> ADDIN EN.CITE &lt;EndNote&gt;&lt;Cite&gt;&lt;Author&gt;Adachi&lt;/Author&gt;&lt;Year&gt;2016&lt;/Year&gt;&lt;RecNum&gt;135&lt;/RecNum&gt;&lt;DisplayText&gt;&lt;style face="superscript"&gt;11&lt;/style&gt;&lt;/DisplayText&gt;&lt;record&gt;&lt;rec-number&gt;135&lt;/rec-number&gt;&lt;foreign-keys&gt;&lt;key app="EN" db-id="tawwe2r9od0szoesx0opra9frdwzd0awt2ax" timestamp="1561682119"&gt;135&lt;/key&gt;&lt;/foreign-keys&gt;&lt;ref-type name="Journal Article"&gt;17&lt;/ref-type&gt;&lt;contributors&gt;&lt;authors&gt;&lt;author&gt;Adachi, Kristina&lt;/author&gt;&lt;author&gt;Nielsen-Saines, Karin&lt;/author&gt;&lt;author&gt;Klausner, Jeffrey D&lt;/author&gt;&lt;/authors&gt;&lt;/contributors&gt;&lt;titles&gt;&lt;title&gt;Chlamydia trachomatis infection in pregnancy: the global challenge of preventing adverse pregnancy and infant outcomes in sub-Saharan Africa and Asia&lt;/title&gt;&lt;secondary-title&gt;BioMed research international&lt;/secondary-title&gt;&lt;/titles&gt;&lt;periodical&gt;&lt;full-title&gt;BioMed research international&lt;/full-title&gt;&lt;/periodical&gt;&lt;volume&gt;2016&lt;/volume&gt;&lt;dates&gt;&lt;year&gt;2016&lt;/year&gt;&lt;/dates&gt;&lt;isbn&gt;2314-6133&lt;/isbn&gt;&lt;urls&gt;&lt;/urls&gt;&lt;/record&gt;&lt;/Cite&gt;&lt;/EndNote&gt;</w:instrText>
      </w:r>
      <w:r w:rsidR="00BF2607">
        <w:fldChar w:fldCharType="separate"/>
      </w:r>
      <w:r w:rsidR="00BD3C34" w:rsidRPr="00BD3C34">
        <w:rPr>
          <w:noProof/>
          <w:vertAlign w:val="superscript"/>
        </w:rPr>
        <w:t>11</w:t>
      </w:r>
      <w:r w:rsidR="00BF2607">
        <w:fldChar w:fldCharType="end"/>
      </w:r>
      <w:r w:rsidR="00AF5ABE">
        <w:t xml:space="preserve"> </w:t>
      </w:r>
      <w:r w:rsidR="004246C3" w:rsidRPr="004246C3">
        <w:t xml:space="preserve">Our </w:t>
      </w:r>
      <w:r>
        <w:t>review</w:t>
      </w:r>
      <w:r w:rsidRPr="004246C3">
        <w:t xml:space="preserve"> </w:t>
      </w:r>
      <w:r w:rsidR="004246C3" w:rsidRPr="004246C3">
        <w:t xml:space="preserve">extends </w:t>
      </w:r>
      <w:r w:rsidR="00AF5ABE">
        <w:t>previous work</w:t>
      </w:r>
      <w:r w:rsidR="004246C3" w:rsidRPr="004246C3">
        <w:t xml:space="preserve"> by </w:t>
      </w:r>
      <w:r w:rsidR="007C6810">
        <w:t xml:space="preserve">quantifying </w:t>
      </w:r>
      <w:r w:rsidR="008D3E6C">
        <w:t>the</w:t>
      </w:r>
      <w:r>
        <w:t xml:space="preserve"> </w:t>
      </w:r>
      <w:r w:rsidR="008D3E6C">
        <w:t>association b</w:t>
      </w:r>
      <w:r w:rsidR="002E12DD">
        <w:t xml:space="preserve">etween </w:t>
      </w:r>
      <w:r w:rsidR="00951D9A">
        <w:t>c</w:t>
      </w:r>
      <w:r w:rsidR="00710A29">
        <w:t xml:space="preserve">hlamydia </w:t>
      </w:r>
      <w:r w:rsidR="002E12DD">
        <w:t>and</w:t>
      </w:r>
      <w:r w:rsidR="00E312E5">
        <w:t xml:space="preserve"> </w:t>
      </w:r>
      <w:r w:rsidR="00951D9A">
        <w:t xml:space="preserve">several </w:t>
      </w:r>
      <w:r w:rsidR="00E37B8E">
        <w:t>pregnancy-related outcomes</w:t>
      </w:r>
      <w:r w:rsidR="001D0F34" w:rsidRPr="00FD2DA0">
        <w:rPr>
          <w:rFonts w:asciiTheme="majorHAnsi" w:hAnsiTheme="majorHAnsi" w:cstheme="majorHAnsi"/>
          <w:noProof/>
          <w:color w:val="000000"/>
        </w:rPr>
        <w:t xml:space="preserve">. </w:t>
      </w:r>
      <w:r w:rsidR="008A6475" w:rsidRPr="0032401A">
        <w:t xml:space="preserve">Our </w:t>
      </w:r>
      <w:r w:rsidR="005131E1">
        <w:t>unadjusted analyses suggested</w:t>
      </w:r>
      <w:r w:rsidR="008A6475" w:rsidRPr="0032401A">
        <w:t xml:space="preserve"> that </w:t>
      </w:r>
      <w:r w:rsidR="00951D9A">
        <w:t>c</w:t>
      </w:r>
      <w:r w:rsidR="00710A29">
        <w:t xml:space="preserve">hlamydia </w:t>
      </w:r>
      <w:r w:rsidR="00F459D7" w:rsidRPr="0032401A">
        <w:t xml:space="preserve">is </w:t>
      </w:r>
      <w:r w:rsidR="0057434F">
        <w:t xml:space="preserve">moderately </w:t>
      </w:r>
      <w:r w:rsidR="005131E1">
        <w:t xml:space="preserve">associated </w:t>
      </w:r>
      <w:r w:rsidR="00F459D7" w:rsidRPr="0032401A">
        <w:t xml:space="preserve">with </w:t>
      </w:r>
      <w:r w:rsidR="00002B83">
        <w:t>ten</w:t>
      </w:r>
      <w:r w:rsidR="005F1DB8">
        <w:t xml:space="preserve"> of the twelve </w:t>
      </w:r>
      <w:r w:rsidR="00396ACB">
        <w:t>adverse</w:t>
      </w:r>
      <w:r w:rsidR="005F1DB8">
        <w:t xml:space="preserve"> </w:t>
      </w:r>
      <w:r w:rsidR="00C451C0">
        <w:t xml:space="preserve">pregnancy and reproductive health </w:t>
      </w:r>
      <w:r w:rsidR="005F1DB8">
        <w:t xml:space="preserve">outcomes. </w:t>
      </w:r>
    </w:p>
    <w:p w14:paraId="2CB83A7A" w14:textId="77777777" w:rsidR="00C63412" w:rsidRDefault="00C63412"/>
    <w:p w14:paraId="4F6D44E8" w14:textId="62EABEDA" w:rsidR="005B17BD" w:rsidRDefault="0069547A" w:rsidP="00BB04CC">
      <w:pPr>
        <w:rPr>
          <w:lang w:val="en-GB"/>
        </w:rPr>
      </w:pPr>
      <w:r>
        <w:t>We</w:t>
      </w:r>
      <w:r w:rsidR="005F1DB8">
        <w:t xml:space="preserve"> found that </w:t>
      </w:r>
      <w:r w:rsidR="00951D9A">
        <w:t>c</w:t>
      </w:r>
      <w:r w:rsidR="00710A29">
        <w:t xml:space="preserve">hlamydia </w:t>
      </w:r>
      <w:r w:rsidR="00C451C0">
        <w:t>wa</w:t>
      </w:r>
      <w:r w:rsidR="005F1DB8">
        <w:t xml:space="preserve">s associated with </w:t>
      </w:r>
      <w:r w:rsidR="00F459D7" w:rsidRPr="0032401A">
        <w:t>stillbirth</w:t>
      </w:r>
      <w:r w:rsidR="005B17BD">
        <w:t xml:space="preserve"> and spontaneous abortion. </w:t>
      </w:r>
      <w:r w:rsidR="00035A40">
        <w:t>Th</w:t>
      </w:r>
      <w:r w:rsidR="00C451C0">
        <w:t>at</w:t>
      </w:r>
      <w:r w:rsidR="00035A40">
        <w:t xml:space="preserve"> finding is consistent with </w:t>
      </w:r>
      <w:r w:rsidR="006D273E">
        <w:t xml:space="preserve">two previous </w:t>
      </w:r>
      <w:r w:rsidR="00035A40">
        <w:t>review</w:t>
      </w:r>
      <w:r w:rsidR="006570B2">
        <w:t xml:space="preserve">s </w:t>
      </w:r>
      <w:r w:rsidR="00035A40">
        <w:t xml:space="preserve">which reported that </w:t>
      </w:r>
      <w:r w:rsidR="00281AB9">
        <w:t>c</w:t>
      </w:r>
      <w:r w:rsidR="00035A40" w:rsidRPr="000B42BB">
        <w:t>hlamydia in pregnancy is positively associated with intrauterine fetal demise.</w:t>
      </w:r>
      <w:r w:rsidR="006D273E">
        <w:t xml:space="preserve"> However, th</w:t>
      </w:r>
      <w:r w:rsidR="00C451C0">
        <w:t>o</w:t>
      </w:r>
      <w:r w:rsidR="006D273E">
        <w:t xml:space="preserve">se two studies did not </w:t>
      </w:r>
      <w:r w:rsidR="005131E1">
        <w:t>disaggregate studies conducted in</w:t>
      </w:r>
      <w:r w:rsidR="006D273E">
        <w:t xml:space="preserve"> </w:t>
      </w:r>
      <w:r w:rsidR="00C451C0">
        <w:t>high-income countries</w:t>
      </w:r>
      <w:r w:rsidR="006D273E">
        <w:t xml:space="preserve"> and </w:t>
      </w:r>
      <w:r w:rsidR="005131E1">
        <w:t xml:space="preserve">studies conducted in </w:t>
      </w:r>
      <w:r w:rsidR="00C451C0">
        <w:t>low-middle income countries</w:t>
      </w:r>
      <w:r w:rsidR="00281AB9">
        <w:t>.</w:t>
      </w:r>
      <w:r w:rsidR="00D97810">
        <w:fldChar w:fldCharType="begin">
          <w:fldData xml:space="preserve">PEVuZE5vdGU+PENpdGU+PEF1dGhvcj5PbHNvbi1DaGVuPC9BdXRob3I+PFllYXI+MjAxODwvWWVh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</w:fldData>
        </w:fldChar>
      </w:r>
      <w:r w:rsidR="00673195">
        <w:instrText xml:space="preserve"> ADDIN EN.CITE </w:instrText>
      </w:r>
      <w:r w:rsidR="00673195">
        <w:fldChar w:fldCharType="begin">
          <w:fldData xml:space="preserve">PEVuZE5vdGU+PENpdGU+PEF1dGhvcj5PbHNvbi1DaGVuPC9BdXRob3I+PFllYXI+MjAxODwvWWVh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</w:fldData>
        </w:fldChar>
      </w:r>
      <w:r w:rsidR="00673195">
        <w:instrText xml:space="preserve"> ADDIN EN.CITE.DATA </w:instrText>
      </w:r>
      <w:r w:rsidR="00673195">
        <w:fldChar w:fldCharType="end"/>
      </w:r>
      <w:r w:rsidR="00D97810">
        <w:fldChar w:fldCharType="separate"/>
      </w:r>
      <w:r w:rsidR="001B28D6">
        <w:rPr>
          <w:noProof/>
          <w:vertAlign w:val="superscript"/>
        </w:rPr>
        <w:t>w7</w:t>
      </w:r>
      <w:r w:rsidR="00673195" w:rsidRPr="00673195">
        <w:rPr>
          <w:noProof/>
          <w:vertAlign w:val="superscript"/>
        </w:rPr>
        <w:t xml:space="preserve">4 </w:t>
      </w:r>
      <w:r w:rsidR="001B28D6">
        <w:rPr>
          <w:noProof/>
          <w:vertAlign w:val="superscript"/>
        </w:rPr>
        <w:t>w7</w:t>
      </w:r>
      <w:r w:rsidR="00673195" w:rsidRPr="00673195">
        <w:rPr>
          <w:noProof/>
          <w:vertAlign w:val="superscript"/>
        </w:rPr>
        <w:t>5</w:t>
      </w:r>
      <w:r w:rsidR="00D97810">
        <w:fldChar w:fldCharType="end"/>
      </w:r>
      <w:r w:rsidR="006570B2" w:rsidRPr="006570B2">
        <w:rPr>
          <w:vertAlign w:val="superscript"/>
        </w:rPr>
        <w:t>,</w:t>
      </w:r>
      <w:r w:rsidR="005F1DB8" w:rsidRPr="000B42BB">
        <w:rPr>
          <w:noProof/>
        </w:rPr>
        <w:fldChar w:fldCharType="begin"/>
      </w:r>
      <w:r w:rsidR="00673195">
        <w:rPr>
          <w:noProof/>
        </w:rPr>
        <w:instrText xml:space="preserve"> ADDIN EN.CITE &lt;EndNote&gt;&lt;Cite&gt;&lt;Author&gt;Adachi&lt;/Author&gt;&lt;Year&gt;2016&lt;/Year&gt;&lt;RecNum&gt;135&lt;/RecNum&gt;&lt;DisplayText&gt;&lt;style face="superscript"&gt;11 136&lt;/style&gt;&lt;/DisplayText&gt;&lt;record&gt;&lt;rec-number&gt;135&lt;/rec-number&gt;&lt;foreign-keys&gt;&lt;key app="EN" db-id="tawwe2r9od0szoesx0opra9frdwzd0awt2ax" timestamp="1561682119"&gt;135&lt;/key&gt;&lt;/foreign-keys&gt;&lt;ref-type name="Journal Article"&gt;17&lt;/ref-type&gt;&lt;contributors&gt;&lt;authors&gt;&lt;author&gt;Adachi, Kristina&lt;/author&gt;&lt;author&gt;Nielsen-Saines, Karin&lt;/author&gt;&lt;author&gt;Klausner, Jeffrey D&lt;/author&gt;&lt;/authors&gt;&lt;/contributors&gt;&lt;titles&gt;&lt;title&gt;Chlamydia trachomatis infection in pregnancy: the global challenge of preventing adverse pregnancy and infant outcomes in sub-Saharan Africa and Asia&lt;/title&gt;&lt;secondary-title&gt;BioMed research international&lt;/secondary-title&gt;&lt;/titles&gt;&lt;periodical&gt;&lt;full-title&gt;BioMed research international&lt;/full-title&gt;&lt;/periodical&gt;&lt;volume&gt;2016&lt;/volume&gt;&lt;dates&gt;&lt;year&gt;2016&lt;/year&gt;&lt;/dates&gt;&lt;isbn&gt;2314-6133&lt;/isbn&gt;&lt;urls&gt;&lt;/urls&gt;&lt;/record&gt;&lt;/Cite&gt;&lt;Cite&gt;&lt;Author&gt;McClure&lt;/Author&gt;&lt;Year&gt;2010&lt;/Year&gt;&lt;RecNum&gt;155&lt;/RecNum&gt;&lt;record&gt;&lt;rec-number&gt;155&lt;/rec-number&gt;&lt;foreign-keys&gt;&lt;key app="EN" db-id="tawwe2r9od0szoesx0opra9frdwzd0awt2ax" timestamp="1561682121"&gt;155&lt;/key&gt;&lt;/foreign-keys&gt;&lt;ref-type name="Journal Article"&gt;17&lt;/ref-type&gt;&lt;contributors&gt;&lt;authors&gt;&lt;author&gt;McClure, Elizabeth M.&lt;/author&gt;&lt;author&gt;Dudley, Donald J.&lt;/author&gt;&lt;author&gt;Reddy, Uma&lt;/author&gt;&lt;author&gt;Goldenberg, Robert L.&lt;/author&gt;&lt;/authors&gt;&lt;/contributors&gt;&lt;titles&gt;&lt;title&gt;Infectious Causes of Stillbirth: A Clinical Perspective&lt;/title&gt;&lt;secondary-title&gt;Clinical obstetrics and gynecology&lt;/secondary-title&gt;&lt;/titles&gt;&lt;periodical&gt;&lt;full-title&gt;Clinical obstetrics and gynecology&lt;/full-title&gt;&lt;/periodical&gt;&lt;pages&gt;635-645&lt;/pages&gt;&lt;volume&gt;53&lt;/volume&gt;&lt;number&gt;3&lt;/number&gt;&lt;dates&gt;&lt;year&gt;2010&lt;/year&gt;&lt;/dates&gt;&lt;isbn&gt;0009-9201&amp;#xD;1532-5520&lt;/isbn&gt;&lt;accession-num&gt;PMC3893929&lt;/accession-num&gt;&lt;urls&gt;&lt;related-urls&gt;&lt;url&gt;http://www.ncbi.nlm.nih.gov/pmc/articles/PMC3893929/&lt;/url&gt;&lt;/related-urls&gt;&lt;/urls&gt;&lt;electronic-resource-num&gt;10.1097/GRF.0b013e3181eb6620&lt;/electronic-resource-num&gt;&lt;remote-database-name&gt;PMC&lt;/remote-database-name&gt;&lt;/record&gt;&lt;/Cite&gt;&lt;/EndNote&gt;</w:instrText>
      </w:r>
      <w:r w:rsidR="005F1DB8" w:rsidRPr="000B42BB">
        <w:rPr>
          <w:noProof/>
        </w:rPr>
        <w:fldChar w:fldCharType="separate"/>
      </w:r>
      <w:r w:rsidR="00673195" w:rsidRPr="00673195">
        <w:rPr>
          <w:noProof/>
          <w:vertAlign w:val="superscript"/>
        </w:rPr>
        <w:t xml:space="preserve">11 </w:t>
      </w:r>
      <w:r w:rsidR="001B28D6">
        <w:rPr>
          <w:noProof/>
          <w:vertAlign w:val="superscript"/>
        </w:rPr>
        <w:t>w7</w:t>
      </w:r>
      <w:r w:rsidR="00673195" w:rsidRPr="00673195">
        <w:rPr>
          <w:noProof/>
          <w:vertAlign w:val="superscript"/>
        </w:rPr>
        <w:t>6</w:t>
      </w:r>
      <w:r w:rsidR="005F1DB8" w:rsidRPr="000B42BB">
        <w:rPr>
          <w:noProof/>
        </w:rPr>
        <w:fldChar w:fldCharType="end"/>
      </w:r>
      <w:r w:rsidR="005F1DB8" w:rsidRPr="00B2212A">
        <w:rPr>
          <w:noProof/>
        </w:rPr>
        <w:t xml:space="preserve"> </w:t>
      </w:r>
      <w:r w:rsidR="005131E1">
        <w:rPr>
          <w:noProof/>
        </w:rPr>
        <w:t xml:space="preserve">Our review included more </w:t>
      </w:r>
      <w:r w:rsidR="00C451C0">
        <w:rPr>
          <w:noProof/>
        </w:rPr>
        <w:t xml:space="preserve">low-middle income country </w:t>
      </w:r>
      <w:r w:rsidR="005131E1">
        <w:rPr>
          <w:noProof/>
        </w:rPr>
        <w:t xml:space="preserve">studies and more definitively addressed the link between chlamydia and stillbirth. </w:t>
      </w:r>
      <w:r w:rsidR="005B17BD" w:rsidRPr="00B2212A">
        <w:rPr>
          <w:noProof/>
        </w:rPr>
        <w:t xml:space="preserve">Similarly, </w:t>
      </w:r>
      <w:r w:rsidR="00D43D2D" w:rsidRPr="00B2212A">
        <w:rPr>
          <w:noProof/>
          <w:lang w:val="en-GB"/>
        </w:rPr>
        <w:t>s</w:t>
      </w:r>
      <w:r w:rsidR="005B17BD" w:rsidRPr="00B2212A">
        <w:rPr>
          <w:noProof/>
          <w:lang w:val="en-GB"/>
        </w:rPr>
        <w:t xml:space="preserve">pontaneous abortion </w:t>
      </w:r>
      <w:r w:rsidR="005131E1">
        <w:rPr>
          <w:noProof/>
          <w:lang w:val="en-GB"/>
        </w:rPr>
        <w:t>has</w:t>
      </w:r>
      <w:r w:rsidR="005131E1" w:rsidRPr="00B2212A">
        <w:rPr>
          <w:noProof/>
          <w:lang w:val="en-GB"/>
        </w:rPr>
        <w:t xml:space="preserve"> </w:t>
      </w:r>
      <w:r w:rsidR="005B17BD" w:rsidRPr="00B2212A">
        <w:rPr>
          <w:noProof/>
          <w:lang w:val="en-GB"/>
        </w:rPr>
        <w:t xml:space="preserve">not </w:t>
      </w:r>
      <w:r w:rsidR="006570B2">
        <w:rPr>
          <w:noProof/>
          <w:lang w:val="en-GB"/>
        </w:rPr>
        <w:t xml:space="preserve">been </w:t>
      </w:r>
      <w:r w:rsidR="005B17BD" w:rsidRPr="00B2212A">
        <w:rPr>
          <w:noProof/>
          <w:lang w:val="en-GB"/>
        </w:rPr>
        <w:t xml:space="preserve">a well-established adverse outcome of </w:t>
      </w:r>
      <w:r w:rsidR="00951D9A" w:rsidRPr="00B2212A">
        <w:rPr>
          <w:noProof/>
          <w:lang w:val="en-GB"/>
        </w:rPr>
        <w:t>c</w:t>
      </w:r>
      <w:r w:rsidR="00710A29" w:rsidRPr="00B2212A">
        <w:rPr>
          <w:noProof/>
          <w:lang w:val="en-GB"/>
        </w:rPr>
        <w:t>hlamydia infection</w:t>
      </w:r>
      <w:r w:rsidR="005B17BD" w:rsidRPr="00B2212A">
        <w:rPr>
          <w:noProof/>
          <w:lang w:val="en-GB"/>
        </w:rPr>
        <w:t xml:space="preserve"> in pregnancy</w:t>
      </w:r>
      <w:r w:rsidR="00D43D2D" w:rsidRPr="00B2212A">
        <w:rPr>
          <w:noProof/>
          <w:lang w:val="en-GB"/>
        </w:rPr>
        <w:t>,</w:t>
      </w:r>
      <w:r w:rsidR="005B17BD" w:rsidRPr="000B42BB">
        <w:rPr>
          <w:noProof/>
          <w:lang w:val="en-GB"/>
        </w:rPr>
        <w:fldChar w:fldCharType="begin">
          <w:fldData xml:space="preserve">PEVuZE5vdGU+PENpdGU+PEF1dGhvcj5CYXVkPC9BdXRob3I+PFllYXI+MjAxMTwvWWVhcj48UmVj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</w:fldData>
        </w:fldChar>
      </w:r>
      <w:r w:rsidR="00673195">
        <w:rPr>
          <w:noProof/>
          <w:lang w:val="en-GB"/>
        </w:rPr>
        <w:instrText xml:space="preserve"> ADDIN EN.CITE </w:instrText>
      </w:r>
      <w:r w:rsidR="00673195">
        <w:rPr>
          <w:noProof/>
          <w:lang w:val="en-GB"/>
        </w:rPr>
        <w:fldChar w:fldCharType="begin">
          <w:fldData xml:space="preserve">PEVuZE5vdGU+PENpdGU+PEF1dGhvcj5CYXVkPC9BdXRob3I+PFllYXI+MjAxMTwvWWVhcj48UmVj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</w:fldData>
        </w:fldChar>
      </w:r>
      <w:r w:rsidR="00673195">
        <w:rPr>
          <w:noProof/>
          <w:lang w:val="en-GB"/>
        </w:rPr>
        <w:instrText xml:space="preserve"> ADDIN EN.CITE.DATA </w:instrText>
      </w:r>
      <w:r w:rsidR="00673195">
        <w:rPr>
          <w:noProof/>
          <w:lang w:val="en-GB"/>
        </w:rPr>
      </w:r>
      <w:r w:rsidR="00673195">
        <w:rPr>
          <w:noProof/>
          <w:lang w:val="en-GB"/>
        </w:rPr>
        <w:fldChar w:fldCharType="end"/>
      </w:r>
      <w:r w:rsidR="005B17BD" w:rsidRPr="000B42BB">
        <w:rPr>
          <w:noProof/>
          <w:lang w:val="en-GB"/>
        </w:rPr>
      </w:r>
      <w:r w:rsidR="005B17BD" w:rsidRPr="000B42BB">
        <w:rPr>
          <w:noProof/>
          <w:lang w:val="en-GB"/>
        </w:rPr>
        <w:fldChar w:fldCharType="separate"/>
      </w:r>
      <w:r w:rsidR="001B28D6">
        <w:rPr>
          <w:noProof/>
          <w:vertAlign w:val="superscript"/>
          <w:lang w:val="en-GB"/>
        </w:rPr>
        <w:t>w7</w:t>
      </w:r>
      <w:r w:rsidR="00673195" w:rsidRPr="00673195">
        <w:rPr>
          <w:noProof/>
          <w:vertAlign w:val="superscript"/>
          <w:lang w:val="en-GB"/>
        </w:rPr>
        <w:t>7-</w:t>
      </w:r>
      <w:r w:rsidR="001B28D6">
        <w:rPr>
          <w:noProof/>
          <w:vertAlign w:val="superscript"/>
          <w:lang w:val="en-GB"/>
        </w:rPr>
        <w:t>w7</w:t>
      </w:r>
      <w:r w:rsidR="00673195" w:rsidRPr="00673195">
        <w:rPr>
          <w:noProof/>
          <w:vertAlign w:val="superscript"/>
          <w:lang w:val="en-GB"/>
        </w:rPr>
        <w:t>9</w:t>
      </w:r>
      <w:r w:rsidR="005B17BD" w:rsidRPr="000B42BB">
        <w:rPr>
          <w:noProof/>
          <w:lang w:val="en-GB"/>
        </w:rPr>
        <w:fldChar w:fldCharType="end"/>
      </w:r>
      <w:r w:rsidR="005B17BD" w:rsidRPr="00B2212A">
        <w:rPr>
          <w:noProof/>
          <w:lang w:val="en-GB"/>
        </w:rPr>
        <w:t xml:space="preserve"> </w:t>
      </w:r>
      <w:r w:rsidR="005131E1">
        <w:rPr>
          <w:noProof/>
          <w:lang w:val="en-GB"/>
        </w:rPr>
        <w:t xml:space="preserve">in part </w:t>
      </w:r>
      <w:r w:rsidR="005B17BD" w:rsidRPr="00B2212A">
        <w:rPr>
          <w:noProof/>
          <w:lang w:val="en-GB"/>
        </w:rPr>
        <w:t>because causes of spontaneous abortion are difficult to ascertain</w:t>
      </w:r>
      <w:r w:rsidR="00D43D2D" w:rsidRPr="00B2212A">
        <w:rPr>
          <w:noProof/>
          <w:lang w:val="en-GB"/>
        </w:rPr>
        <w:t>.</w:t>
      </w:r>
      <w:r w:rsidR="005B17BD" w:rsidRPr="000B42BB">
        <w:rPr>
          <w:noProof/>
          <w:lang w:val="en-GB"/>
        </w:rPr>
        <w:fldChar w:fldCharType="begin">
          <w:fldData xml:space="preserve">PEVuZE5vdGU+PENpdGU+PEF1dGhvcj5CYXVkPC9BdXRob3I+PFllYXI+MjAwODwvWWVhcj48UmVj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</w:fldData>
        </w:fldChar>
      </w:r>
      <w:r w:rsidR="00673195">
        <w:rPr>
          <w:noProof/>
          <w:lang w:val="en-GB"/>
        </w:rPr>
        <w:instrText xml:space="preserve"> ADDIN EN.CITE </w:instrText>
      </w:r>
      <w:r w:rsidR="00673195">
        <w:rPr>
          <w:noProof/>
          <w:lang w:val="en-GB"/>
        </w:rPr>
        <w:fldChar w:fldCharType="begin">
          <w:fldData xml:space="preserve">PEVuZE5vdGU+PENpdGU+PEF1dGhvcj5CYXVkPC9BdXRob3I+PFllYXI+MjAwODwvWWVhcj48UmVj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</w:fldData>
        </w:fldChar>
      </w:r>
      <w:r w:rsidR="00673195">
        <w:rPr>
          <w:noProof/>
          <w:lang w:val="en-GB"/>
        </w:rPr>
        <w:instrText xml:space="preserve"> ADDIN EN.CITE.DATA </w:instrText>
      </w:r>
      <w:r w:rsidR="00673195">
        <w:rPr>
          <w:noProof/>
          <w:lang w:val="en-GB"/>
        </w:rPr>
      </w:r>
      <w:r w:rsidR="00673195">
        <w:rPr>
          <w:noProof/>
          <w:lang w:val="en-GB"/>
        </w:rPr>
        <w:fldChar w:fldCharType="end"/>
      </w:r>
      <w:r w:rsidR="005B17BD" w:rsidRPr="000B42BB">
        <w:rPr>
          <w:noProof/>
          <w:lang w:val="en-GB"/>
        </w:rPr>
      </w:r>
      <w:r w:rsidR="005B17BD" w:rsidRPr="000B42BB">
        <w:rPr>
          <w:noProof/>
          <w:lang w:val="en-GB"/>
        </w:rPr>
        <w:fldChar w:fldCharType="separate"/>
      </w:r>
      <w:r w:rsidR="00673195" w:rsidRPr="00673195">
        <w:rPr>
          <w:noProof/>
          <w:vertAlign w:val="superscript"/>
          <w:lang w:val="en-GB"/>
        </w:rPr>
        <w:t xml:space="preserve">8 </w:t>
      </w:r>
      <w:r w:rsidR="00080F87">
        <w:rPr>
          <w:noProof/>
          <w:vertAlign w:val="superscript"/>
          <w:lang w:val="en-GB"/>
        </w:rPr>
        <w:t>w7</w:t>
      </w:r>
      <w:r w:rsidR="00673195" w:rsidRPr="00673195">
        <w:rPr>
          <w:noProof/>
          <w:vertAlign w:val="superscript"/>
          <w:lang w:val="en-GB"/>
        </w:rPr>
        <w:t xml:space="preserve">8 </w:t>
      </w:r>
      <w:r w:rsidR="00080F87">
        <w:rPr>
          <w:noProof/>
          <w:vertAlign w:val="superscript"/>
          <w:lang w:val="en-GB"/>
        </w:rPr>
        <w:t>w8</w:t>
      </w:r>
      <w:r w:rsidR="00673195" w:rsidRPr="00673195">
        <w:rPr>
          <w:noProof/>
          <w:vertAlign w:val="superscript"/>
          <w:lang w:val="en-GB"/>
        </w:rPr>
        <w:t>0</w:t>
      </w:r>
      <w:r w:rsidR="005B17BD" w:rsidRPr="000B42BB">
        <w:rPr>
          <w:noProof/>
          <w:lang w:val="en-GB"/>
        </w:rPr>
        <w:fldChar w:fldCharType="end"/>
      </w:r>
      <w:r w:rsidR="005B17BD" w:rsidRPr="00B2212A">
        <w:rPr>
          <w:noProof/>
          <w:lang w:val="en-GB"/>
        </w:rPr>
        <w:t xml:space="preserve"> </w:t>
      </w:r>
      <w:r w:rsidR="005131E1">
        <w:rPr>
          <w:noProof/>
          <w:lang w:val="en-GB"/>
        </w:rPr>
        <w:t>Our</w:t>
      </w:r>
      <w:r w:rsidR="006D273E" w:rsidRPr="00B2212A">
        <w:rPr>
          <w:noProof/>
          <w:lang w:val="en-GB"/>
        </w:rPr>
        <w:t xml:space="preserve"> review provided additional evidence for </w:t>
      </w:r>
      <w:r w:rsidR="00C451C0">
        <w:rPr>
          <w:noProof/>
          <w:lang w:val="en-GB"/>
        </w:rPr>
        <w:t xml:space="preserve">the </w:t>
      </w:r>
      <w:r w:rsidR="00562CB6">
        <w:rPr>
          <w:noProof/>
          <w:lang w:val="en-GB"/>
        </w:rPr>
        <w:t>relationships</w:t>
      </w:r>
      <w:r w:rsidR="006D273E" w:rsidRPr="00B2212A">
        <w:rPr>
          <w:noProof/>
          <w:lang w:val="en-GB"/>
        </w:rPr>
        <w:t xml:space="preserve"> between </w:t>
      </w:r>
      <w:r w:rsidR="006D273E" w:rsidRPr="00B2212A">
        <w:rPr>
          <w:noProof/>
        </w:rPr>
        <w:t>chlamydia and th</w:t>
      </w:r>
      <w:r w:rsidR="004D7BB7">
        <w:rPr>
          <w:noProof/>
        </w:rPr>
        <w:t>e</w:t>
      </w:r>
      <w:r w:rsidR="006D273E" w:rsidRPr="00B2212A">
        <w:rPr>
          <w:noProof/>
        </w:rPr>
        <w:t xml:space="preserve">se two </w:t>
      </w:r>
      <w:r w:rsidR="00C451C0">
        <w:rPr>
          <w:noProof/>
        </w:rPr>
        <w:t xml:space="preserve">adverse </w:t>
      </w:r>
      <w:r w:rsidR="006D273E" w:rsidRPr="00B2212A">
        <w:rPr>
          <w:noProof/>
        </w:rPr>
        <w:t>outcomes.</w:t>
      </w:r>
    </w:p>
    <w:p w14:paraId="01F309E7" w14:textId="77777777" w:rsidR="00C63412" w:rsidRPr="006D273E" w:rsidRDefault="00C63412" w:rsidP="00BB04CC">
      <w:pPr>
        <w:rPr>
          <w:lang w:val="en-GB"/>
        </w:rPr>
      </w:pPr>
    </w:p>
    <w:p w14:paraId="30DA8443" w14:textId="7C206DEE" w:rsidR="000336E0" w:rsidRDefault="000336E0" w:rsidP="000336E0">
      <w:pPr>
        <w:rPr>
          <w:rFonts w:eastAsia="Times New Roman"/>
          <w:color w:val="000000"/>
          <w:lang w:val="en-GB"/>
        </w:rPr>
      </w:pPr>
      <w:r>
        <w:rPr>
          <w:rFonts w:eastAsia="Times New Roman"/>
          <w:color w:val="000000"/>
          <w:lang w:val="en-GB"/>
        </w:rPr>
        <w:t>Our results s</w:t>
      </w:r>
      <w:r w:rsidR="00951D9A">
        <w:rPr>
          <w:rFonts w:eastAsia="Times New Roman"/>
          <w:color w:val="000000"/>
          <w:lang w:val="en-GB"/>
        </w:rPr>
        <w:t>uggest</w:t>
      </w:r>
      <w:r>
        <w:rPr>
          <w:rFonts w:eastAsia="Times New Roman"/>
          <w:color w:val="000000"/>
          <w:lang w:val="en-GB"/>
        </w:rPr>
        <w:t xml:space="preserve"> that </w:t>
      </w:r>
      <w:r w:rsidR="00951D9A">
        <w:rPr>
          <w:rFonts w:eastAsia="Times New Roman"/>
          <w:color w:val="000000"/>
          <w:lang w:val="en-GB"/>
        </w:rPr>
        <w:t>c</w:t>
      </w:r>
      <w:r w:rsidR="00710A29">
        <w:rPr>
          <w:rFonts w:eastAsia="Times New Roman"/>
          <w:color w:val="000000"/>
          <w:lang w:val="en-GB"/>
        </w:rPr>
        <w:t>hlamydia infection</w:t>
      </w:r>
      <w:r>
        <w:rPr>
          <w:rFonts w:eastAsia="Times New Roman"/>
          <w:color w:val="000000"/>
          <w:lang w:val="en-GB"/>
        </w:rPr>
        <w:t xml:space="preserve"> is associated with infertility</w:t>
      </w:r>
      <w:r>
        <w:t xml:space="preserve">, </w:t>
      </w:r>
      <w:r w:rsidR="00951D9A">
        <w:t>especially</w:t>
      </w:r>
      <w:r>
        <w:t xml:space="preserve"> tubal </w:t>
      </w:r>
      <w:r w:rsidRPr="00C532C4">
        <w:rPr>
          <w:noProof/>
        </w:rPr>
        <w:t>factor</w:t>
      </w:r>
      <w:r>
        <w:t xml:space="preserve"> infertility. </w:t>
      </w:r>
      <w:r w:rsidRPr="001F709C">
        <w:rPr>
          <w:noProof/>
        </w:rPr>
        <w:t>Th</w:t>
      </w:r>
      <w:r w:rsidR="00C451C0">
        <w:rPr>
          <w:noProof/>
        </w:rPr>
        <w:t>at</w:t>
      </w:r>
      <w:r>
        <w:t xml:space="preserve"> is </w:t>
      </w:r>
      <w:r w:rsidR="00951D9A">
        <w:t xml:space="preserve">consistent with several studies </w:t>
      </w:r>
      <w:r w:rsidR="006570B2">
        <w:t>that</w:t>
      </w:r>
      <w:r w:rsidR="007B4B48">
        <w:t xml:space="preserve"> examined</w:t>
      </w:r>
      <w:r>
        <w:t xml:space="preserve"> </w:t>
      </w:r>
      <w:r w:rsidR="00951D9A">
        <w:t>c</w:t>
      </w:r>
      <w:r w:rsidR="00710A29">
        <w:t xml:space="preserve">hlamydia </w:t>
      </w:r>
      <w:r w:rsidR="00710A29">
        <w:lastRenderedPageBreak/>
        <w:t>infection</w:t>
      </w:r>
      <w:r w:rsidR="00951D9A">
        <w:t xml:space="preserve"> and fertility</w:t>
      </w:r>
      <w:r w:rsidR="0029135B">
        <w:t>.</w:t>
      </w:r>
      <w:r>
        <w:fldChar w:fldCharType="begin">
          <w:fldData xml:space="preserve">PEVuZE5vdGU+PENpdGU+PEF1dGhvcj5IYWdnZXJ0eTwvQXV0aG9yPjxZZWFyPjIwMTA8L1llYXI+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</w:fldData>
        </w:fldChar>
      </w:r>
      <w:r w:rsidR="00673195">
        <w:instrText xml:space="preserve"> ADDIN EN.CITE </w:instrText>
      </w:r>
      <w:r w:rsidR="00673195">
        <w:fldChar w:fldCharType="begin">
          <w:fldData xml:space="preserve">PEVuZE5vdGU+PENpdGU+PEF1dGhvcj5IYWdnZXJ0eTwvQXV0aG9yPjxZZWFyPjIwMTA8L1llYXI+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</w:fldData>
        </w:fldChar>
      </w:r>
      <w:r w:rsidR="00673195">
        <w:instrText xml:space="preserve"> ADDIN EN.CITE.DATA </w:instrText>
      </w:r>
      <w:r w:rsidR="00673195">
        <w:fldChar w:fldCharType="end"/>
      </w:r>
      <w:r>
        <w:fldChar w:fldCharType="separate"/>
      </w:r>
      <w:r w:rsidR="00673195" w:rsidRPr="00673195">
        <w:rPr>
          <w:noProof/>
          <w:vertAlign w:val="superscript"/>
        </w:rPr>
        <w:t xml:space="preserve">22 </w:t>
      </w:r>
      <w:r w:rsidR="00080F87">
        <w:rPr>
          <w:noProof/>
          <w:vertAlign w:val="superscript"/>
        </w:rPr>
        <w:t>w8</w:t>
      </w:r>
      <w:r w:rsidR="00673195" w:rsidRPr="00673195">
        <w:rPr>
          <w:noProof/>
          <w:vertAlign w:val="superscript"/>
        </w:rPr>
        <w:t xml:space="preserve">1 </w:t>
      </w:r>
      <w:r w:rsidR="00080F87">
        <w:rPr>
          <w:noProof/>
          <w:vertAlign w:val="superscript"/>
        </w:rPr>
        <w:t>w8</w:t>
      </w:r>
      <w:r w:rsidR="00673195" w:rsidRPr="00673195">
        <w:rPr>
          <w:noProof/>
          <w:vertAlign w:val="superscript"/>
        </w:rPr>
        <w:t>2</w:t>
      </w:r>
      <w:r>
        <w:fldChar w:fldCharType="end"/>
      </w:r>
      <w:r>
        <w:t xml:space="preserve"> </w:t>
      </w:r>
      <w:r>
        <w:rPr>
          <w:rFonts w:eastAsia="Times New Roman"/>
          <w:color w:val="000000"/>
          <w:lang w:val="en-GB"/>
        </w:rPr>
        <w:t xml:space="preserve">In </w:t>
      </w:r>
      <w:r w:rsidR="00C451C0">
        <w:rPr>
          <w:rFonts w:eastAsia="Times New Roman"/>
          <w:color w:val="000000"/>
          <w:lang w:val="en-GB"/>
        </w:rPr>
        <w:t>low-middle income countries</w:t>
      </w:r>
      <w:r w:rsidR="00C451C0">
        <w:rPr>
          <w:rFonts w:eastAsia="Times New Roman"/>
          <w:noProof/>
          <w:color w:val="000000"/>
          <w:lang w:val="en-GB"/>
        </w:rPr>
        <w:t>,</w:t>
      </w:r>
      <w:r w:rsidRPr="001F709C">
        <w:rPr>
          <w:rFonts w:eastAsia="Times New Roman"/>
          <w:noProof/>
          <w:color w:val="000000"/>
          <w:lang w:val="en-GB"/>
        </w:rPr>
        <w:t xml:space="preserve"> infertility</w:t>
      </w:r>
      <w:r>
        <w:rPr>
          <w:rFonts w:eastAsia="Times New Roman"/>
          <w:color w:val="000000"/>
          <w:lang w:val="en-GB"/>
        </w:rPr>
        <w:t xml:space="preserve"> is a particularly challenging problem due </w:t>
      </w:r>
      <w:r w:rsidR="004D7BB7">
        <w:rPr>
          <w:rFonts w:eastAsia="Times New Roman"/>
          <w:color w:val="000000"/>
          <w:lang w:val="en-GB"/>
        </w:rPr>
        <w:t xml:space="preserve">to </w:t>
      </w:r>
      <w:r w:rsidR="00C451C0">
        <w:rPr>
          <w:rFonts w:eastAsia="Times New Roman"/>
          <w:color w:val="000000"/>
          <w:lang w:val="en-GB"/>
        </w:rPr>
        <w:t xml:space="preserve">stigma and </w:t>
      </w:r>
      <w:r>
        <w:rPr>
          <w:rFonts w:eastAsia="Times New Roman"/>
          <w:color w:val="000000"/>
          <w:lang w:val="en-GB"/>
        </w:rPr>
        <w:t>the lack of resources available for assisted reproductive technologies</w:t>
      </w:r>
      <w:r w:rsidR="0029135B">
        <w:rPr>
          <w:rFonts w:eastAsia="Times New Roman"/>
          <w:color w:val="000000"/>
          <w:lang w:val="en-GB"/>
        </w:rPr>
        <w:t>.</w:t>
      </w:r>
      <w:r>
        <w:rPr>
          <w:rFonts w:eastAsia="Times New Roman"/>
          <w:color w:val="000000"/>
          <w:lang w:val="en-GB"/>
        </w:rPr>
        <w:fldChar w:fldCharType="begin">
          <w:fldData xml:space="preserve">PEVuZE5vdGU+PENpdGU+PEF1dGhvcj5TaGFybWE8L0F1dGhvcj48WWVhcj4yMDA5PC9ZZWFyPjxS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</w:fldData>
        </w:fldChar>
      </w:r>
      <w:r w:rsidR="00673195">
        <w:rPr>
          <w:rFonts w:eastAsia="Times New Roman"/>
          <w:color w:val="000000"/>
          <w:lang w:val="en-GB"/>
        </w:rPr>
        <w:instrText xml:space="preserve"> ADDIN EN.CITE </w:instrText>
      </w:r>
      <w:r w:rsidR="00673195">
        <w:rPr>
          <w:rFonts w:eastAsia="Times New Roman"/>
          <w:color w:val="000000"/>
          <w:lang w:val="en-GB"/>
        </w:rPr>
        <w:fldChar w:fldCharType="begin">
          <w:fldData xml:space="preserve">PEVuZE5vdGU+PENpdGU+PEF1dGhvcj5TaGFybWE8L0F1dGhvcj48WWVhcj4yMDA5PC9ZZWFyPjxS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</w:fldData>
        </w:fldChar>
      </w:r>
      <w:r w:rsidR="00673195">
        <w:rPr>
          <w:rFonts w:eastAsia="Times New Roman"/>
          <w:color w:val="000000"/>
          <w:lang w:val="en-GB"/>
        </w:rPr>
        <w:instrText xml:space="preserve"> ADDIN EN.CITE.DATA </w:instrText>
      </w:r>
      <w:r w:rsidR="00673195">
        <w:rPr>
          <w:rFonts w:eastAsia="Times New Roman"/>
          <w:color w:val="000000"/>
          <w:lang w:val="en-GB"/>
        </w:rPr>
      </w:r>
      <w:r w:rsidR="00673195">
        <w:rPr>
          <w:rFonts w:eastAsia="Times New Roman"/>
          <w:color w:val="000000"/>
          <w:lang w:val="en-GB"/>
        </w:rPr>
        <w:fldChar w:fldCharType="end"/>
      </w:r>
      <w:r>
        <w:rPr>
          <w:rFonts w:eastAsia="Times New Roman"/>
          <w:color w:val="000000"/>
          <w:lang w:val="en-GB"/>
        </w:rPr>
      </w:r>
      <w:r>
        <w:rPr>
          <w:rFonts w:eastAsia="Times New Roman"/>
          <w:color w:val="000000"/>
          <w:lang w:val="en-GB"/>
        </w:rPr>
        <w:fldChar w:fldCharType="separate"/>
      </w:r>
      <w:r w:rsidR="00080F87">
        <w:rPr>
          <w:rFonts w:eastAsia="Times New Roman"/>
          <w:noProof/>
          <w:color w:val="000000"/>
          <w:vertAlign w:val="superscript"/>
          <w:lang w:val="en-GB"/>
        </w:rPr>
        <w:t>w8</w:t>
      </w:r>
      <w:r w:rsidR="00673195" w:rsidRPr="00673195">
        <w:rPr>
          <w:rFonts w:eastAsia="Times New Roman"/>
          <w:noProof/>
          <w:color w:val="000000"/>
          <w:vertAlign w:val="superscript"/>
          <w:lang w:val="en-GB"/>
        </w:rPr>
        <w:t xml:space="preserve">3 </w:t>
      </w:r>
      <w:r w:rsidR="00080F87">
        <w:rPr>
          <w:rFonts w:eastAsia="Times New Roman"/>
          <w:noProof/>
          <w:color w:val="000000"/>
          <w:vertAlign w:val="superscript"/>
          <w:lang w:val="en-GB"/>
        </w:rPr>
        <w:t>w8</w:t>
      </w:r>
      <w:r w:rsidR="00673195" w:rsidRPr="00673195">
        <w:rPr>
          <w:rFonts w:eastAsia="Times New Roman"/>
          <w:noProof/>
          <w:color w:val="000000"/>
          <w:vertAlign w:val="superscript"/>
          <w:lang w:val="en-GB"/>
        </w:rPr>
        <w:t>4</w:t>
      </w:r>
      <w:r>
        <w:rPr>
          <w:rFonts w:eastAsia="Times New Roman"/>
          <w:color w:val="000000"/>
          <w:lang w:val="en-GB"/>
        </w:rPr>
        <w:fldChar w:fldCharType="end"/>
      </w:r>
      <w:r>
        <w:rPr>
          <w:rFonts w:eastAsia="Times New Roman"/>
          <w:color w:val="000000"/>
          <w:lang w:val="en-GB"/>
        </w:rPr>
        <w:t xml:space="preserve"> Previous studies have identified bacterial </w:t>
      </w:r>
      <w:r w:rsidR="00C451C0">
        <w:rPr>
          <w:rFonts w:eastAsia="Times New Roman"/>
          <w:color w:val="000000"/>
          <w:lang w:val="en-GB"/>
        </w:rPr>
        <w:t xml:space="preserve">reproductive tract </w:t>
      </w:r>
      <w:r>
        <w:rPr>
          <w:rFonts w:eastAsia="Times New Roman"/>
          <w:color w:val="000000"/>
          <w:lang w:val="en-GB"/>
        </w:rPr>
        <w:t xml:space="preserve">infections as a major contributor to infertility in </w:t>
      </w:r>
      <w:r w:rsidR="00C451C0">
        <w:rPr>
          <w:rFonts w:eastAsia="Times New Roman"/>
          <w:color w:val="000000"/>
          <w:lang w:val="en-GB"/>
        </w:rPr>
        <w:t>low-middle income countries</w:t>
      </w:r>
      <w:r w:rsidR="0029135B">
        <w:rPr>
          <w:rFonts w:eastAsia="Times New Roman"/>
          <w:color w:val="000000"/>
          <w:lang w:val="en-GB"/>
        </w:rPr>
        <w:t>.</w:t>
      </w:r>
      <w:r>
        <w:rPr>
          <w:rFonts w:eastAsia="Times New Roman"/>
          <w:color w:val="000000"/>
          <w:lang w:val="en-GB"/>
        </w:rPr>
        <w:fldChar w:fldCharType="begin">
          <w:fldData xml:space="preserve">PEVuZE5vdGU+PENpdGU+PEF1dGhvcj5BZGFjaGk8L0F1dGhvcj48WWVhcj4yMDE2PC9ZZWFyPjxS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</w:fldData>
        </w:fldChar>
      </w:r>
      <w:r w:rsidR="00673195">
        <w:rPr>
          <w:rFonts w:eastAsia="Times New Roman"/>
          <w:color w:val="000000"/>
          <w:lang w:val="en-GB"/>
        </w:rPr>
        <w:instrText xml:space="preserve"> ADDIN EN.CITE </w:instrText>
      </w:r>
      <w:r w:rsidR="00673195">
        <w:rPr>
          <w:rFonts w:eastAsia="Times New Roman"/>
          <w:color w:val="000000"/>
          <w:lang w:val="en-GB"/>
        </w:rPr>
        <w:fldChar w:fldCharType="begin">
          <w:fldData xml:space="preserve">PEVuZE5vdGU+PENpdGU+PEF1dGhvcj5BZGFjaGk8L0F1dGhvcj48WWVhcj4yMDE2PC9ZZWFyPjxS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</w:fldData>
        </w:fldChar>
      </w:r>
      <w:r w:rsidR="00673195">
        <w:rPr>
          <w:rFonts w:eastAsia="Times New Roman"/>
          <w:color w:val="000000"/>
          <w:lang w:val="en-GB"/>
        </w:rPr>
        <w:instrText xml:space="preserve"> ADDIN EN.CITE.DATA </w:instrText>
      </w:r>
      <w:r w:rsidR="00673195">
        <w:rPr>
          <w:rFonts w:eastAsia="Times New Roman"/>
          <w:color w:val="000000"/>
          <w:lang w:val="en-GB"/>
        </w:rPr>
      </w:r>
      <w:r w:rsidR="00673195">
        <w:rPr>
          <w:rFonts w:eastAsia="Times New Roman"/>
          <w:color w:val="000000"/>
          <w:lang w:val="en-GB"/>
        </w:rPr>
        <w:fldChar w:fldCharType="end"/>
      </w:r>
      <w:r>
        <w:rPr>
          <w:rFonts w:eastAsia="Times New Roman"/>
          <w:color w:val="000000"/>
          <w:lang w:val="en-GB"/>
        </w:rPr>
      </w:r>
      <w:r>
        <w:rPr>
          <w:rFonts w:eastAsia="Times New Roman"/>
          <w:color w:val="000000"/>
          <w:lang w:val="en-GB"/>
        </w:rPr>
        <w:fldChar w:fldCharType="separate"/>
      </w:r>
      <w:r w:rsidR="00673195" w:rsidRPr="00673195">
        <w:rPr>
          <w:rFonts w:eastAsia="Times New Roman"/>
          <w:noProof/>
          <w:color w:val="000000"/>
          <w:vertAlign w:val="superscript"/>
          <w:lang w:val="en-GB"/>
        </w:rPr>
        <w:t xml:space="preserve">11 </w:t>
      </w:r>
      <w:r w:rsidR="00080F87">
        <w:rPr>
          <w:rFonts w:eastAsia="Times New Roman"/>
          <w:noProof/>
          <w:color w:val="000000"/>
          <w:vertAlign w:val="superscript"/>
          <w:lang w:val="en-GB"/>
        </w:rPr>
        <w:t>w8</w:t>
      </w:r>
      <w:r w:rsidR="00673195" w:rsidRPr="00673195">
        <w:rPr>
          <w:rFonts w:eastAsia="Times New Roman"/>
          <w:noProof/>
          <w:color w:val="000000"/>
          <w:vertAlign w:val="superscript"/>
          <w:lang w:val="en-GB"/>
        </w:rPr>
        <w:t xml:space="preserve">3 </w:t>
      </w:r>
      <w:r w:rsidR="00080F87">
        <w:rPr>
          <w:rFonts w:eastAsia="Times New Roman"/>
          <w:noProof/>
          <w:color w:val="000000"/>
          <w:vertAlign w:val="superscript"/>
          <w:lang w:val="en-GB"/>
        </w:rPr>
        <w:t>w8</w:t>
      </w:r>
      <w:r w:rsidR="00673195" w:rsidRPr="00673195">
        <w:rPr>
          <w:rFonts w:eastAsia="Times New Roman"/>
          <w:noProof/>
          <w:color w:val="000000"/>
          <w:vertAlign w:val="superscript"/>
          <w:lang w:val="en-GB"/>
        </w:rPr>
        <w:t>5</w:t>
      </w:r>
      <w:r>
        <w:rPr>
          <w:rFonts w:eastAsia="Times New Roman"/>
          <w:color w:val="000000"/>
          <w:lang w:val="en-GB"/>
        </w:rPr>
        <w:fldChar w:fldCharType="end"/>
      </w:r>
      <w:r>
        <w:rPr>
          <w:rFonts w:eastAsia="Times New Roman"/>
          <w:color w:val="000000"/>
          <w:lang w:val="en-GB"/>
        </w:rPr>
        <w:t xml:space="preserve"> </w:t>
      </w:r>
    </w:p>
    <w:p w14:paraId="6FE92F29" w14:textId="77777777" w:rsidR="00C63412" w:rsidRDefault="00C63412" w:rsidP="000336E0">
      <w:pPr>
        <w:rPr>
          <w:rFonts w:eastAsia="Times New Roman"/>
          <w:color w:val="000000"/>
          <w:lang w:val="en-GB"/>
        </w:rPr>
      </w:pPr>
    </w:p>
    <w:p w14:paraId="622B948E" w14:textId="21150A78" w:rsidR="004B5962" w:rsidRDefault="00641504" w:rsidP="00BB04CC">
      <w:pPr>
        <w:rPr>
          <w:rFonts w:eastAsia="Times New Roman"/>
          <w:color w:val="000000"/>
          <w:lang w:val="en-GB"/>
        </w:rPr>
      </w:pPr>
      <w:r>
        <w:rPr>
          <w:rFonts w:eastAsia="Times New Roman"/>
          <w:color w:val="000000"/>
          <w:lang w:val="en-GB"/>
        </w:rPr>
        <w:t xml:space="preserve">We found that </w:t>
      </w:r>
      <w:r w:rsidR="004D7872">
        <w:rPr>
          <w:rFonts w:eastAsia="Times New Roman"/>
          <w:color w:val="000000"/>
          <w:lang w:val="en-GB"/>
        </w:rPr>
        <w:t>the associations</w:t>
      </w:r>
      <w:r>
        <w:rPr>
          <w:rFonts w:eastAsia="Times New Roman"/>
          <w:color w:val="000000"/>
          <w:lang w:val="en-GB"/>
        </w:rPr>
        <w:t xml:space="preserve"> </w:t>
      </w:r>
      <w:r w:rsidR="004D7872">
        <w:rPr>
          <w:rFonts w:eastAsia="Times New Roman"/>
          <w:color w:val="000000"/>
          <w:lang w:val="en-GB"/>
        </w:rPr>
        <w:t>between</w:t>
      </w:r>
      <w:r>
        <w:rPr>
          <w:rFonts w:eastAsia="Times New Roman"/>
          <w:color w:val="000000"/>
          <w:lang w:val="en-GB"/>
        </w:rPr>
        <w:t xml:space="preserve"> </w:t>
      </w:r>
      <w:r w:rsidR="00E34884">
        <w:rPr>
          <w:rFonts w:eastAsia="Times New Roman"/>
          <w:color w:val="000000"/>
          <w:lang w:val="en-GB"/>
        </w:rPr>
        <w:t>c</w:t>
      </w:r>
      <w:r w:rsidR="00710A29">
        <w:rPr>
          <w:rFonts w:eastAsia="Times New Roman"/>
          <w:color w:val="000000"/>
          <w:lang w:val="en-GB"/>
        </w:rPr>
        <w:t>hlamydia</w:t>
      </w:r>
      <w:r>
        <w:rPr>
          <w:rFonts w:eastAsia="Times New Roman"/>
          <w:color w:val="000000"/>
          <w:lang w:val="en-GB"/>
        </w:rPr>
        <w:t xml:space="preserve"> </w:t>
      </w:r>
      <w:r w:rsidR="004D7872">
        <w:rPr>
          <w:rFonts w:eastAsia="Times New Roman"/>
          <w:color w:val="000000"/>
          <w:lang w:val="en-GB"/>
        </w:rPr>
        <w:t xml:space="preserve">and </w:t>
      </w:r>
      <w:r>
        <w:rPr>
          <w:rFonts w:eastAsia="Times New Roman"/>
          <w:color w:val="000000"/>
          <w:lang w:val="en-GB"/>
        </w:rPr>
        <w:t>spontaneous abortion, infertility, and ectopic</w:t>
      </w:r>
      <w:r w:rsidR="00D43D2D">
        <w:rPr>
          <w:rFonts w:eastAsia="Times New Roman"/>
          <w:color w:val="000000"/>
          <w:lang w:val="en-GB"/>
        </w:rPr>
        <w:t xml:space="preserve"> pregnancy were </w:t>
      </w:r>
      <w:r w:rsidR="00E34884">
        <w:rPr>
          <w:rFonts w:eastAsia="Times New Roman"/>
          <w:color w:val="000000"/>
          <w:lang w:val="en-GB"/>
        </w:rPr>
        <w:t xml:space="preserve">stronger </w:t>
      </w:r>
      <w:r w:rsidR="00D43D2D">
        <w:rPr>
          <w:rFonts w:eastAsia="Times New Roman"/>
          <w:color w:val="000000"/>
          <w:lang w:val="en-GB"/>
        </w:rPr>
        <w:t xml:space="preserve">in </w:t>
      </w:r>
      <w:r w:rsidR="00C451C0">
        <w:rPr>
          <w:rFonts w:eastAsia="Times New Roman"/>
          <w:color w:val="000000"/>
          <w:lang w:val="en-GB"/>
        </w:rPr>
        <w:t>low-middle income countries</w:t>
      </w:r>
      <w:r w:rsidR="002223FF">
        <w:rPr>
          <w:rFonts w:eastAsia="Times New Roman"/>
          <w:color w:val="000000"/>
          <w:lang w:val="en-GB"/>
        </w:rPr>
        <w:t xml:space="preserve"> </w:t>
      </w:r>
      <w:r w:rsidR="004D7872">
        <w:rPr>
          <w:rFonts w:eastAsia="Times New Roman"/>
          <w:color w:val="000000"/>
          <w:lang w:val="en-GB"/>
        </w:rPr>
        <w:t xml:space="preserve">compared to </w:t>
      </w:r>
      <w:r w:rsidR="00C451C0">
        <w:rPr>
          <w:rFonts w:eastAsia="Times New Roman"/>
          <w:color w:val="000000"/>
          <w:lang w:val="en-GB"/>
        </w:rPr>
        <w:t>high-income countries</w:t>
      </w:r>
      <w:r>
        <w:rPr>
          <w:rFonts w:eastAsia="Times New Roman"/>
          <w:color w:val="000000"/>
          <w:lang w:val="en-GB"/>
        </w:rPr>
        <w:t xml:space="preserve">. </w:t>
      </w:r>
      <w:r w:rsidR="004D7BB7" w:rsidRPr="001F709C">
        <w:rPr>
          <w:rFonts w:eastAsia="Times New Roman"/>
          <w:noProof/>
          <w:color w:val="000000"/>
          <w:lang w:val="en-GB"/>
        </w:rPr>
        <w:t>Th</w:t>
      </w:r>
      <w:r w:rsidR="004D7BB7">
        <w:rPr>
          <w:rFonts w:eastAsia="Times New Roman"/>
          <w:noProof/>
          <w:color w:val="000000"/>
          <w:lang w:val="en-GB"/>
        </w:rPr>
        <w:t xml:space="preserve">is finding </w:t>
      </w:r>
      <w:r>
        <w:rPr>
          <w:rFonts w:eastAsia="Times New Roman"/>
          <w:color w:val="000000"/>
          <w:lang w:val="en-GB"/>
        </w:rPr>
        <w:t xml:space="preserve">is consistent with previous work showing </w:t>
      </w:r>
      <w:r w:rsidR="00E34884">
        <w:rPr>
          <w:rFonts w:eastAsia="Times New Roman"/>
          <w:color w:val="000000"/>
          <w:lang w:val="en-GB"/>
        </w:rPr>
        <w:t xml:space="preserve">a </w:t>
      </w:r>
      <w:r>
        <w:rPr>
          <w:rFonts w:eastAsia="Times New Roman"/>
          <w:color w:val="000000"/>
          <w:lang w:val="en-GB"/>
        </w:rPr>
        <w:t xml:space="preserve">higher prevalence </w:t>
      </w:r>
      <w:r w:rsidR="00E34884">
        <w:rPr>
          <w:rFonts w:eastAsia="Times New Roman"/>
          <w:color w:val="000000"/>
          <w:lang w:val="en-GB"/>
        </w:rPr>
        <w:t>and</w:t>
      </w:r>
      <w:r>
        <w:rPr>
          <w:rFonts w:eastAsia="Times New Roman"/>
          <w:color w:val="000000"/>
          <w:lang w:val="en-GB"/>
        </w:rPr>
        <w:t xml:space="preserve"> morbidity of </w:t>
      </w:r>
      <w:r w:rsidR="00E34884">
        <w:rPr>
          <w:rFonts w:eastAsia="Times New Roman"/>
          <w:color w:val="000000"/>
          <w:lang w:val="en-GB"/>
        </w:rPr>
        <w:t>c</w:t>
      </w:r>
      <w:r>
        <w:rPr>
          <w:rFonts w:eastAsia="Times New Roman"/>
          <w:color w:val="000000"/>
          <w:lang w:val="en-GB"/>
        </w:rPr>
        <w:t>h</w:t>
      </w:r>
      <w:r w:rsidR="00D43D2D">
        <w:rPr>
          <w:rFonts w:eastAsia="Times New Roman"/>
          <w:color w:val="000000"/>
          <w:lang w:val="en-GB"/>
        </w:rPr>
        <w:t>lamydia</w:t>
      </w:r>
      <w:r w:rsidR="005A6453">
        <w:rPr>
          <w:rFonts w:eastAsia="Times New Roman"/>
          <w:color w:val="000000"/>
          <w:lang w:val="en-GB"/>
        </w:rPr>
        <w:t xml:space="preserve"> </w:t>
      </w:r>
      <w:r w:rsidR="00D43D2D">
        <w:rPr>
          <w:rFonts w:eastAsia="Times New Roman"/>
          <w:color w:val="000000"/>
          <w:lang w:val="en-GB"/>
        </w:rPr>
        <w:t xml:space="preserve">in </w:t>
      </w:r>
      <w:r w:rsidR="00C451C0">
        <w:rPr>
          <w:rFonts w:eastAsia="Times New Roman"/>
          <w:color w:val="000000"/>
          <w:lang w:val="en-GB"/>
        </w:rPr>
        <w:t>low-middle income countries</w:t>
      </w:r>
      <w:r w:rsidR="00D43D2D">
        <w:rPr>
          <w:rFonts w:eastAsia="Times New Roman"/>
          <w:color w:val="000000"/>
          <w:lang w:val="en-GB"/>
        </w:rPr>
        <w:t xml:space="preserve"> compared to </w:t>
      </w:r>
      <w:r w:rsidR="00C451C0">
        <w:rPr>
          <w:rFonts w:eastAsia="Times New Roman"/>
          <w:color w:val="000000"/>
          <w:lang w:val="en-GB"/>
        </w:rPr>
        <w:t>high-income countries</w:t>
      </w:r>
      <w:r w:rsidR="00D43D2D">
        <w:rPr>
          <w:rFonts w:eastAsia="Times New Roman"/>
          <w:color w:val="000000"/>
          <w:lang w:val="en-GB"/>
        </w:rPr>
        <w:t>.</w:t>
      </w:r>
      <w:r w:rsidR="009153D5">
        <w:rPr>
          <w:rFonts w:eastAsia="Times New Roman"/>
          <w:color w:val="000000"/>
          <w:lang w:val="en-GB"/>
        </w:rPr>
        <w:fldChar w:fldCharType="begin"/>
      </w:r>
      <w:r w:rsidR="00673195">
        <w:rPr>
          <w:rFonts w:eastAsia="Times New Roman"/>
          <w:color w:val="000000"/>
          <w:lang w:val="en-GB"/>
        </w:rPr>
        <w:instrText xml:space="preserve"> ADDIN EN.CITE &lt;EndNote&gt;&lt;Cite&gt;&lt;Author&gt;Adachi&lt;/Author&gt;&lt;Year&gt;2016&lt;/Year&gt;&lt;RecNum&gt;135&lt;/RecNum&gt;&lt;DisplayText&gt;&lt;style face="superscript"&gt;11 18&lt;/style&gt;&lt;/DisplayText&gt;&lt;record&gt;&lt;rec-number&gt;135&lt;/rec-number&gt;&lt;foreign-keys&gt;&lt;key app="EN" db-id="tawwe2r9od0szoesx0opra9frdwzd0awt2ax" timestamp="1561682119"&gt;135&lt;/key&gt;&lt;/foreign-keys&gt;&lt;ref-type name="Journal Article"&gt;17&lt;/ref-type&gt;&lt;contributors&gt;&lt;authors&gt;&lt;author&gt;Adachi, Kristina&lt;/author&gt;&lt;author&gt;Nielsen-Saines, Karin&lt;/author&gt;&lt;author&gt;Klausner, Jeffrey D&lt;/author&gt;&lt;/authors&gt;&lt;/contributors&gt;&lt;titles&gt;&lt;title&gt;Chlamydia trachomatis infection in pregnancy: the global challenge of preventing adverse pregnancy and infant outcomes in sub-Saharan Africa and Asia&lt;/title&gt;&lt;secondary-title&gt;BioMed research international&lt;/secondary-title&gt;&lt;/titles&gt;&lt;periodical&gt;&lt;full-title&gt;BioMed research international&lt;/full-title&gt;&lt;/periodical&gt;&lt;volume&gt;2016&lt;/volume&gt;&lt;dates&gt;&lt;year&gt;2016&lt;/year&gt;&lt;/dates&gt;&lt;isbn&gt;2314-6133&lt;/isbn&gt;&lt;urls&gt;&lt;/urls&gt;&lt;/record&gt;&lt;/Cite&gt;&lt;Cite&gt;&lt;Author&gt;Davey&lt;/Author&gt;&lt;Year&gt;2016&lt;/Year&gt;&lt;RecNum&gt;143&lt;/RecNum&gt;&lt;record&gt;&lt;rec-number&gt;143&lt;/rec-number&gt;&lt;foreign-keys&gt;&lt;key app="EN" db-id="tawwe2r9od0szoesx0opra9frdwzd0awt2ax" timestamp="1561682119"&gt;143&lt;/key&gt;&lt;/foreign-keys&gt;&lt;ref-type name="Journal Article"&gt;17&lt;/ref-type&gt;&lt;contributors&gt;&lt;authors&gt;&lt;author&gt;Davey, DL Joseph&lt;/author&gt;&lt;author&gt;Shull, HI&lt;/author&gt;&lt;author&gt;Billings, JD&lt;/author&gt;&lt;author&gt;Wang, D&lt;/author&gt;&lt;author&gt;Adachi, K&lt;/author&gt;&lt;author&gt;Klausner, JD&lt;/author&gt;&lt;/authors&gt;&lt;/contributors&gt;&lt;titles&gt;&lt;title&gt;Prevalence of curable sexually transmitted infections in pregnant women in low-and middle-income countries from 2010 to 2015: A systematic review&lt;/title&gt;&lt;secondary-title&gt;Sexually transmitted diseases&lt;/secondary-title&gt;&lt;/titles&gt;&lt;periodical&gt;&lt;full-title&gt;Sex Transm Dis&lt;/full-title&gt;&lt;abbr-1&gt;Sexually transmitted diseases&lt;/abbr-1&gt;&lt;/periodical&gt;&lt;pages&gt;450-458&lt;/pages&gt;&lt;volume&gt;43&lt;/volume&gt;&lt;number&gt;7&lt;/number&gt;&lt;dates&gt;&lt;year&gt;2016&lt;/year&gt;&lt;/dates&gt;&lt;isbn&gt;0148-5717&lt;/isbn&gt;&lt;urls&gt;&lt;/urls&gt;&lt;/record&gt;&lt;/Cite&gt;&lt;/EndNote&gt;</w:instrText>
      </w:r>
      <w:r w:rsidR="009153D5">
        <w:rPr>
          <w:rFonts w:eastAsia="Times New Roman"/>
          <w:color w:val="000000"/>
          <w:lang w:val="en-GB"/>
        </w:rPr>
        <w:fldChar w:fldCharType="separate"/>
      </w:r>
      <w:r w:rsidR="00673195" w:rsidRPr="00673195">
        <w:rPr>
          <w:rFonts w:eastAsia="Times New Roman"/>
          <w:noProof/>
          <w:color w:val="000000"/>
          <w:vertAlign w:val="superscript"/>
          <w:lang w:val="en-GB"/>
        </w:rPr>
        <w:t>11 18</w:t>
      </w:r>
      <w:r w:rsidR="009153D5">
        <w:rPr>
          <w:rFonts w:eastAsia="Times New Roman"/>
          <w:color w:val="000000"/>
          <w:lang w:val="en-GB"/>
        </w:rPr>
        <w:fldChar w:fldCharType="end"/>
      </w:r>
      <w:r w:rsidR="002E2EFD">
        <w:rPr>
          <w:rFonts w:eastAsia="Times New Roman"/>
          <w:color w:val="000000"/>
          <w:lang w:val="en-GB"/>
        </w:rPr>
        <w:t xml:space="preserve"> </w:t>
      </w:r>
      <w:r w:rsidR="00E34884">
        <w:rPr>
          <w:rFonts w:eastAsia="Times New Roman"/>
          <w:color w:val="000000"/>
          <w:lang w:val="en-GB"/>
        </w:rPr>
        <w:t xml:space="preserve">Although </w:t>
      </w:r>
      <w:r w:rsidR="007447ED">
        <w:rPr>
          <w:rFonts w:eastAsia="Times New Roman"/>
          <w:color w:val="000000"/>
          <w:lang w:val="en-GB"/>
        </w:rPr>
        <w:t xml:space="preserve">research from </w:t>
      </w:r>
      <w:r w:rsidR="00C451C0">
        <w:rPr>
          <w:rFonts w:eastAsia="Times New Roman"/>
          <w:color w:val="000000"/>
          <w:lang w:val="en-GB"/>
        </w:rPr>
        <w:t>low-middle income countries</w:t>
      </w:r>
      <w:r w:rsidR="007447ED">
        <w:rPr>
          <w:rFonts w:eastAsia="Times New Roman"/>
          <w:color w:val="000000"/>
          <w:lang w:val="en-GB"/>
        </w:rPr>
        <w:t xml:space="preserve"> was limited, t</w:t>
      </w:r>
      <w:r>
        <w:rPr>
          <w:rFonts w:eastAsia="Times New Roman"/>
          <w:color w:val="000000"/>
          <w:lang w:val="en-GB"/>
        </w:rPr>
        <w:t>h</w:t>
      </w:r>
      <w:r w:rsidR="004D7BB7">
        <w:rPr>
          <w:rFonts w:eastAsia="Times New Roman"/>
          <w:color w:val="000000"/>
          <w:lang w:val="en-GB"/>
        </w:rPr>
        <w:t>is</w:t>
      </w:r>
      <w:r>
        <w:rPr>
          <w:rFonts w:eastAsia="Times New Roman"/>
          <w:color w:val="000000"/>
          <w:lang w:val="en-GB"/>
        </w:rPr>
        <w:t xml:space="preserve"> difference</w:t>
      </w:r>
      <w:r w:rsidR="007447ED">
        <w:rPr>
          <w:rFonts w:eastAsia="Times New Roman"/>
          <w:color w:val="000000"/>
          <w:lang w:val="en-GB"/>
        </w:rPr>
        <w:t xml:space="preserve"> may</w:t>
      </w:r>
      <w:r>
        <w:rPr>
          <w:rFonts w:eastAsia="Times New Roman"/>
          <w:color w:val="000000"/>
          <w:lang w:val="en-GB"/>
        </w:rPr>
        <w:t xml:space="preserve"> suggest</w:t>
      </w:r>
      <w:r w:rsidR="007447ED">
        <w:rPr>
          <w:rFonts w:eastAsia="Times New Roman"/>
          <w:color w:val="000000"/>
          <w:lang w:val="en-GB"/>
        </w:rPr>
        <w:t xml:space="preserve"> </w:t>
      </w:r>
      <w:r w:rsidR="008E3EAA">
        <w:rPr>
          <w:rFonts w:eastAsia="Times New Roman"/>
          <w:color w:val="000000"/>
          <w:lang w:val="en-GB"/>
        </w:rPr>
        <w:t>disparities</w:t>
      </w:r>
      <w:r>
        <w:rPr>
          <w:rFonts w:eastAsia="Times New Roman"/>
          <w:color w:val="000000"/>
          <w:lang w:val="en-GB"/>
        </w:rPr>
        <w:t xml:space="preserve"> </w:t>
      </w:r>
      <w:r w:rsidRPr="006F5215">
        <w:rPr>
          <w:rFonts w:eastAsia="Times New Roman"/>
          <w:noProof/>
          <w:color w:val="000000"/>
          <w:lang w:val="en-GB"/>
        </w:rPr>
        <w:t xml:space="preserve">in </w:t>
      </w:r>
      <w:r w:rsidR="000B42BB">
        <w:rPr>
          <w:rFonts w:eastAsia="Times New Roman"/>
          <w:noProof/>
          <w:color w:val="000000"/>
          <w:lang w:val="en-GB"/>
        </w:rPr>
        <w:t xml:space="preserve">the </w:t>
      </w:r>
      <w:r w:rsidR="00C451C0">
        <w:rPr>
          <w:rFonts w:eastAsia="Times New Roman"/>
          <w:noProof/>
          <w:color w:val="000000"/>
          <w:lang w:val="en-GB"/>
        </w:rPr>
        <w:t>detection a</w:t>
      </w:r>
      <w:r w:rsidR="003A5938">
        <w:rPr>
          <w:rFonts w:eastAsia="Times New Roman"/>
          <w:noProof/>
          <w:color w:val="000000"/>
          <w:lang w:val="en-GB"/>
        </w:rPr>
        <w:t xml:space="preserve">nd </w:t>
      </w:r>
      <w:r w:rsidR="006570B2">
        <w:rPr>
          <w:rFonts w:eastAsia="Times New Roman"/>
          <w:noProof/>
          <w:color w:val="000000"/>
          <w:lang w:val="en-GB"/>
        </w:rPr>
        <w:t>treatment</w:t>
      </w:r>
      <w:r>
        <w:rPr>
          <w:rFonts w:eastAsia="Times New Roman"/>
          <w:color w:val="000000"/>
          <w:lang w:val="en-GB"/>
        </w:rPr>
        <w:t xml:space="preserve"> of </w:t>
      </w:r>
      <w:r w:rsidR="00E34884">
        <w:rPr>
          <w:rFonts w:eastAsia="Times New Roman"/>
          <w:color w:val="000000"/>
          <w:lang w:val="en-GB"/>
        </w:rPr>
        <w:t>c</w:t>
      </w:r>
      <w:r w:rsidR="00710A29">
        <w:rPr>
          <w:rFonts w:eastAsia="Times New Roman"/>
          <w:color w:val="000000"/>
          <w:lang w:val="en-GB"/>
        </w:rPr>
        <w:t>hlamydia</w:t>
      </w:r>
      <w:r>
        <w:rPr>
          <w:rFonts w:eastAsia="Times New Roman"/>
          <w:color w:val="000000"/>
          <w:lang w:val="en-GB"/>
        </w:rPr>
        <w:t xml:space="preserve">. Previous </w:t>
      </w:r>
      <w:r w:rsidR="004D7BB7">
        <w:rPr>
          <w:rFonts w:eastAsia="Times New Roman"/>
          <w:color w:val="000000"/>
          <w:lang w:val="en-GB"/>
        </w:rPr>
        <w:t>research has highlighted</w:t>
      </w:r>
      <w:r>
        <w:rPr>
          <w:rFonts w:eastAsia="Times New Roman"/>
          <w:color w:val="000000"/>
          <w:lang w:val="en-GB"/>
        </w:rPr>
        <w:t xml:space="preserve"> </w:t>
      </w:r>
      <w:r w:rsidR="004D7BB7">
        <w:rPr>
          <w:rFonts w:eastAsia="Times New Roman"/>
          <w:color w:val="000000"/>
          <w:lang w:val="en-GB"/>
        </w:rPr>
        <w:t xml:space="preserve">the </w:t>
      </w:r>
      <w:r>
        <w:rPr>
          <w:rFonts w:eastAsia="Times New Roman"/>
          <w:color w:val="000000"/>
          <w:lang w:val="en-GB"/>
        </w:rPr>
        <w:t xml:space="preserve">challenges of managing STIs in </w:t>
      </w:r>
      <w:r w:rsidR="00C451C0">
        <w:rPr>
          <w:rFonts w:eastAsia="Times New Roman"/>
          <w:color w:val="000000"/>
          <w:lang w:val="en-GB"/>
        </w:rPr>
        <w:t>low-middle income countries</w:t>
      </w:r>
      <w:r w:rsidR="00D43D2D">
        <w:rPr>
          <w:rFonts w:eastAsia="Times New Roman"/>
          <w:color w:val="000000"/>
          <w:lang w:val="en-GB"/>
        </w:rPr>
        <w:t>.</w:t>
      </w:r>
      <w:r w:rsidR="00FB628D">
        <w:rPr>
          <w:rFonts w:eastAsia="Times New Roman"/>
          <w:color w:val="000000"/>
          <w:lang w:val="en-GB"/>
        </w:rPr>
        <w:fldChar w:fldCharType="begin"/>
      </w:r>
      <w:r w:rsidR="00673195">
        <w:rPr>
          <w:rFonts w:eastAsia="Times New Roman"/>
          <w:color w:val="000000"/>
          <w:lang w:val="en-GB"/>
        </w:rPr>
        <w:instrText xml:space="preserve"> ADDIN EN.CITE &lt;EndNote&gt;&lt;Cite&gt;&lt;Author&gt;Adachi&lt;/Author&gt;&lt;Year&gt;2016&lt;/Year&gt;&lt;RecNum&gt;135&lt;/RecNum&gt;&lt;DisplayText&gt;&lt;style face="superscript"&gt;11 146&lt;/style&gt;&lt;/DisplayText&gt;&lt;record&gt;&lt;rec-number&gt;135&lt;/rec-number&gt;&lt;foreign-keys&gt;&lt;key app="EN" db-id="tawwe2r9od0szoesx0opra9frdwzd0awt2ax" timestamp="1561682119"&gt;135&lt;/key&gt;&lt;/foreign-keys&gt;&lt;ref-type name="Journal Article"&gt;17&lt;/ref-type&gt;&lt;contributors&gt;&lt;authors&gt;&lt;author&gt;Adachi, Kristina&lt;/author&gt;&lt;author&gt;Nielsen-Saines, Karin&lt;/author&gt;&lt;author&gt;Klausner, Jeffrey D&lt;/author&gt;&lt;/authors&gt;&lt;/contributors&gt;&lt;titles&gt;&lt;title&gt;Chlamydia trachomatis infection in pregnancy: the global challenge of preventing adverse pregnancy and infant outcomes in sub-Saharan Africa and Asia&lt;/title&gt;&lt;secondary-title&gt;BioMed research international&lt;/secondary-title&gt;&lt;/titles&gt;&lt;periodical&gt;&lt;full-title&gt;BioMed research international&lt;/full-title&gt;&lt;/periodical&gt;&lt;volume&gt;2016&lt;/volume&gt;&lt;dates&gt;&lt;year&gt;2016&lt;/year&gt;&lt;/dates&gt;&lt;isbn&gt;2314-6133&lt;/isbn&gt;&lt;urls&gt;&lt;/urls&gt;&lt;/record&gt;&lt;/Cite&gt;&lt;Cite&gt;&lt;Author&gt;USCDC&lt;/Author&gt;&lt;Year&gt;2008&lt;/Year&gt;&lt;RecNum&gt;164&lt;/RecNum&gt;&lt;record&gt;&lt;rec-number&gt;164&lt;/rec-number&gt;&lt;foreign-keys&gt;&lt;key app="EN" db-id="tawwe2r9od0szoesx0opra9frdwzd0awt2ax" timestamp="1561682122"&gt;164&lt;/key&gt;&lt;/foreign-keys&gt;&lt;ref-type name="Government Document"&gt;46&lt;/ref-type&gt;&lt;contributors&gt;&lt;authors&gt;&lt;author&gt;USCDC&lt;/author&gt;&lt;/authors&gt;&lt;/contributors&gt;&lt;titles&gt;&lt;title&gt;Sexually Transmitted Infections In Developing Countries &lt;/title&gt;&lt;/titles&gt;&lt;dates&gt;&lt;year&gt;2008&lt;/year&gt;&lt;/dates&gt;&lt;publisher&gt;US CDC&lt;/publisher&gt;&lt;urls&gt;&lt;related-urls&gt;&lt;url&gt;http://siteresources.worldbank.org/INTPRH/Resources/STINoteFINAL26Feb08.pdf&lt;/url&gt;&lt;/related-urls&gt;&lt;/urls&gt;&lt;/record&gt;&lt;/Cite&gt;&lt;/EndNote&gt;</w:instrText>
      </w:r>
      <w:r w:rsidR="00FB628D">
        <w:rPr>
          <w:rFonts w:eastAsia="Times New Roman"/>
          <w:color w:val="000000"/>
          <w:lang w:val="en-GB"/>
        </w:rPr>
        <w:fldChar w:fldCharType="separate"/>
      </w:r>
      <w:r w:rsidR="00673195" w:rsidRPr="00673195">
        <w:rPr>
          <w:rFonts w:eastAsia="Times New Roman"/>
          <w:noProof/>
          <w:color w:val="000000"/>
          <w:vertAlign w:val="superscript"/>
          <w:lang w:val="en-GB"/>
        </w:rPr>
        <w:t xml:space="preserve">11 </w:t>
      </w:r>
      <w:r w:rsidR="00080F87">
        <w:rPr>
          <w:rFonts w:eastAsia="Times New Roman"/>
          <w:noProof/>
          <w:color w:val="000000"/>
          <w:vertAlign w:val="superscript"/>
          <w:lang w:val="en-GB"/>
        </w:rPr>
        <w:t>w8</w:t>
      </w:r>
      <w:r w:rsidR="00673195" w:rsidRPr="00673195">
        <w:rPr>
          <w:rFonts w:eastAsia="Times New Roman"/>
          <w:noProof/>
          <w:color w:val="000000"/>
          <w:vertAlign w:val="superscript"/>
          <w:lang w:val="en-GB"/>
        </w:rPr>
        <w:t>6</w:t>
      </w:r>
      <w:r w:rsidR="00FB628D">
        <w:rPr>
          <w:rFonts w:eastAsia="Times New Roman"/>
          <w:color w:val="000000"/>
          <w:lang w:val="en-GB"/>
        </w:rPr>
        <w:fldChar w:fldCharType="end"/>
      </w:r>
      <w:r w:rsidR="00FB628D">
        <w:rPr>
          <w:rFonts w:eastAsia="Times New Roman"/>
          <w:color w:val="000000"/>
          <w:lang w:val="en-GB"/>
        </w:rPr>
        <w:t xml:space="preserve"> </w:t>
      </w:r>
      <w:r w:rsidR="006570B2">
        <w:rPr>
          <w:rFonts w:eastAsia="Times New Roman"/>
          <w:color w:val="000000"/>
          <w:lang w:val="en-GB"/>
        </w:rPr>
        <w:t>Resource-constrained settings</w:t>
      </w:r>
      <w:r w:rsidR="00FB628D">
        <w:rPr>
          <w:rFonts w:eastAsia="Times New Roman"/>
          <w:color w:val="000000"/>
          <w:lang w:val="en-GB"/>
        </w:rPr>
        <w:t xml:space="preserve"> </w:t>
      </w:r>
      <w:r w:rsidR="0026520F">
        <w:rPr>
          <w:rFonts w:eastAsia="Times New Roman"/>
          <w:color w:val="000000"/>
          <w:lang w:val="en-GB"/>
        </w:rPr>
        <w:t>may</w:t>
      </w:r>
      <w:r w:rsidR="00FB628D">
        <w:rPr>
          <w:rFonts w:eastAsia="Times New Roman"/>
          <w:color w:val="000000"/>
          <w:lang w:val="en-GB"/>
        </w:rPr>
        <w:t xml:space="preserve"> lack </w:t>
      </w:r>
      <w:r w:rsidR="006570B2">
        <w:rPr>
          <w:rFonts w:eastAsia="Times New Roman"/>
          <w:color w:val="000000"/>
          <w:lang w:val="en-GB"/>
        </w:rPr>
        <w:t>funds</w:t>
      </w:r>
      <w:r w:rsidR="00FB628D">
        <w:rPr>
          <w:rFonts w:eastAsia="Times New Roman"/>
          <w:color w:val="000000"/>
          <w:lang w:val="en-GB"/>
        </w:rPr>
        <w:t xml:space="preserve"> to procure diagnostics and </w:t>
      </w:r>
      <w:r w:rsidR="0026520F">
        <w:rPr>
          <w:rFonts w:eastAsia="Times New Roman"/>
          <w:color w:val="000000"/>
          <w:lang w:val="en-GB"/>
        </w:rPr>
        <w:t xml:space="preserve">often must </w:t>
      </w:r>
      <w:r w:rsidR="00FB628D">
        <w:rPr>
          <w:rFonts w:eastAsia="Times New Roman"/>
          <w:color w:val="000000"/>
          <w:lang w:val="en-GB"/>
        </w:rPr>
        <w:t xml:space="preserve">rely on a syndromic approach to </w:t>
      </w:r>
      <w:r w:rsidR="006F4DC3" w:rsidRPr="006F5215">
        <w:rPr>
          <w:rFonts w:eastAsia="Times New Roman"/>
          <w:noProof/>
          <w:color w:val="000000"/>
          <w:lang w:val="en-GB"/>
        </w:rPr>
        <w:t>clinical</w:t>
      </w:r>
      <w:r w:rsidR="006F4DC3">
        <w:rPr>
          <w:rFonts w:eastAsia="Times New Roman"/>
          <w:color w:val="000000"/>
          <w:lang w:val="en-GB"/>
        </w:rPr>
        <w:t xml:space="preserve"> management</w:t>
      </w:r>
      <w:r w:rsidR="00D43D2D">
        <w:rPr>
          <w:rFonts w:eastAsia="Times New Roman"/>
          <w:color w:val="000000"/>
          <w:lang w:val="en-GB"/>
        </w:rPr>
        <w:t>.</w:t>
      </w:r>
      <w:r w:rsidR="00C63136">
        <w:rPr>
          <w:rFonts w:eastAsia="Times New Roman"/>
          <w:color w:val="000000"/>
          <w:lang w:val="en-GB"/>
        </w:rPr>
        <w:fldChar w:fldCharType="begin"/>
      </w:r>
      <w:r w:rsidR="00673195">
        <w:rPr>
          <w:rFonts w:eastAsia="Times New Roman"/>
          <w:color w:val="000000"/>
          <w:lang w:val="en-GB"/>
        </w:rPr>
        <w:instrText xml:space="preserve"> ADDIN EN.CITE &lt;EndNote&gt;&lt;Cite&gt;&lt;Author&gt;USCDC&lt;/Author&gt;&lt;Year&gt;2008&lt;/Year&gt;&lt;RecNum&gt;164&lt;/RecNum&gt;&lt;DisplayText&gt;&lt;style face="superscript"&gt;146&lt;/style&gt;&lt;/DisplayText&gt;&lt;record&gt;&lt;rec-number&gt;164&lt;/rec-number&gt;&lt;foreign-keys&gt;&lt;key app="EN" db-id="tawwe2r9od0szoesx0opra9frdwzd0awt2ax" timestamp="1561682122"&gt;164&lt;/key&gt;&lt;/foreign-keys&gt;&lt;ref-type name="Government Document"&gt;46&lt;/ref-type&gt;&lt;contributors&gt;&lt;authors&gt;&lt;author&gt;USCDC&lt;/author&gt;&lt;/authors&gt;&lt;/contributors&gt;&lt;titles&gt;&lt;title&gt;Sexually Transmitted Infections In Developing Countries &lt;/title&gt;&lt;/titles&gt;&lt;dates&gt;&lt;year&gt;2008&lt;/year&gt;&lt;/dates&gt;&lt;publisher&gt;US CDC&lt;/publisher&gt;&lt;urls&gt;&lt;related-urls&gt;&lt;url&gt;http://siteresources.worldbank.org/INTPRH/Resources/STINoteFINAL26Feb08.pdf&lt;/url&gt;&lt;/related-urls&gt;&lt;/urls&gt;&lt;/record&gt;&lt;/Cite&gt;&lt;/EndNote&gt;</w:instrText>
      </w:r>
      <w:r w:rsidR="00C63136">
        <w:rPr>
          <w:rFonts w:eastAsia="Times New Roman"/>
          <w:color w:val="000000"/>
          <w:lang w:val="en-GB"/>
        </w:rPr>
        <w:fldChar w:fldCharType="separate"/>
      </w:r>
      <w:r w:rsidR="00080F87">
        <w:rPr>
          <w:rFonts w:eastAsia="Times New Roman"/>
          <w:noProof/>
          <w:color w:val="000000"/>
          <w:vertAlign w:val="superscript"/>
          <w:lang w:val="en-GB"/>
        </w:rPr>
        <w:t>w8</w:t>
      </w:r>
      <w:r w:rsidR="00673195" w:rsidRPr="00673195">
        <w:rPr>
          <w:rFonts w:eastAsia="Times New Roman"/>
          <w:noProof/>
          <w:color w:val="000000"/>
          <w:vertAlign w:val="superscript"/>
          <w:lang w:val="en-GB"/>
        </w:rPr>
        <w:t>6</w:t>
      </w:r>
      <w:r w:rsidR="00C63136">
        <w:rPr>
          <w:rFonts w:eastAsia="Times New Roman"/>
          <w:color w:val="000000"/>
          <w:lang w:val="en-GB"/>
        </w:rPr>
        <w:fldChar w:fldCharType="end"/>
      </w:r>
      <w:r w:rsidR="00D43D2D">
        <w:rPr>
          <w:rFonts w:eastAsia="Times New Roman"/>
          <w:color w:val="000000"/>
          <w:lang w:val="en-GB"/>
        </w:rPr>
        <w:t xml:space="preserve"> Further</w:t>
      </w:r>
      <w:r w:rsidR="005535FA">
        <w:rPr>
          <w:rFonts w:eastAsia="Times New Roman"/>
          <w:color w:val="000000"/>
          <w:lang w:val="en-GB"/>
        </w:rPr>
        <w:t>more</w:t>
      </w:r>
      <w:r w:rsidR="00D43D2D">
        <w:rPr>
          <w:rFonts w:eastAsia="Times New Roman"/>
          <w:color w:val="000000"/>
          <w:lang w:val="en-GB"/>
        </w:rPr>
        <w:t xml:space="preserve">, partner </w:t>
      </w:r>
      <w:r w:rsidR="00FB628D">
        <w:rPr>
          <w:rFonts w:eastAsia="Times New Roman"/>
          <w:color w:val="000000"/>
          <w:lang w:val="en-GB"/>
        </w:rPr>
        <w:t xml:space="preserve">management can be </w:t>
      </w:r>
      <w:r w:rsidR="00D43D2D">
        <w:rPr>
          <w:rFonts w:eastAsia="Times New Roman"/>
          <w:color w:val="000000"/>
          <w:lang w:val="en-GB"/>
        </w:rPr>
        <w:t>difficult</w:t>
      </w:r>
      <w:r w:rsidR="00281AB9">
        <w:rPr>
          <w:rFonts w:eastAsia="Times New Roman"/>
          <w:color w:val="000000"/>
          <w:lang w:val="en-GB"/>
        </w:rPr>
        <w:t>,</w:t>
      </w:r>
      <w:r w:rsidR="00C63136">
        <w:rPr>
          <w:rFonts w:eastAsia="Times New Roman"/>
          <w:color w:val="000000"/>
          <w:lang w:val="en-GB"/>
        </w:rPr>
        <w:fldChar w:fldCharType="begin"/>
      </w:r>
      <w:r w:rsidR="00673195">
        <w:rPr>
          <w:rFonts w:eastAsia="Times New Roman"/>
          <w:color w:val="000000"/>
          <w:lang w:val="en-GB"/>
        </w:rPr>
        <w:instrText xml:space="preserve"> ADDIN EN.CITE &lt;EndNote&gt;&lt;Cite&gt;&lt;Author&gt;Unger&lt;/Author&gt;&lt;Year&gt;2015&lt;/Year&gt;&lt;RecNum&gt;165&lt;/RecNum&gt;&lt;DisplayText&gt;&lt;style face="superscript"&gt;147&lt;/style&gt;&lt;/DisplayText&gt;&lt;record&gt;&lt;rec-number&gt;165&lt;/rec-number&gt;&lt;foreign-keys&gt;&lt;key app="EN" db-id="tawwe2r9od0szoesx0opra9frdwzd0awt2ax" timestamp="1561682122"&gt;165&lt;/key&gt;&lt;/foreign-keys&gt;&lt;ref-type name="Journal Article"&gt;17&lt;/ref-type&gt;&lt;contributors&gt;&lt;authors&gt;&lt;author&gt;Unger, Jennifer A.&lt;/author&gt;&lt;author&gt;Matemo, Daniel&lt;/author&gt;&lt;author&gt;Pintye, Jillian&lt;/author&gt;&lt;author&gt;Drake, Alison&lt;/author&gt;&lt;author&gt;Kinuthia, John&lt;/author&gt;&lt;author&gt;McClelland, R. Scott&lt;/author&gt;&lt;author&gt;John-Stewart, Grace&lt;/author&gt;&lt;/authors&gt;&lt;/contributors&gt;&lt;titles&gt;&lt;title&gt;Patient-Delivered Partner Treatment for Chlamydia, Gonorrhea, and Trichomonas Infection Among Pregnant and Postpartum Women in Kenya&lt;/title&gt;&lt;secondary-title&gt;Sexually transmitted diseases&lt;/secondary-title&gt;&lt;/titles&gt;&lt;periodical&gt;&lt;full-title&gt;Sex Transm Dis&lt;/full-title&gt;&lt;abbr-1&gt;Sexually transmitted diseases&lt;/abbr-1&gt;&lt;/periodical&gt;&lt;pages&gt;637-642&lt;/pages&gt;&lt;volume&gt;42&lt;/volume&gt;&lt;number&gt;11&lt;/number&gt;&lt;dates&gt;&lt;year&gt;2015&lt;/year&gt;&lt;/dates&gt;&lt;isbn&gt;0148-5717&amp;#xD;1537-4521&lt;/isbn&gt;&lt;accession-num&gt;PMC4758370&lt;/accession-num&gt;&lt;urls&gt;&lt;related-urls&gt;&lt;url&gt;http://www.ncbi.nlm.nih.gov/pmc/articles/PMC4758370/&lt;/url&gt;&lt;/related-urls&gt;&lt;/urls&gt;&lt;electronic-resource-num&gt;10.1097/OLQ.0000000000000355&lt;/electronic-resource-num&gt;&lt;remote-database-name&gt;PMC&lt;/remote-database-name&gt;&lt;/record&gt;&lt;/Cite&gt;&lt;/EndNote&gt;</w:instrText>
      </w:r>
      <w:r w:rsidR="00C63136">
        <w:rPr>
          <w:rFonts w:eastAsia="Times New Roman"/>
          <w:color w:val="000000"/>
          <w:lang w:val="en-GB"/>
        </w:rPr>
        <w:fldChar w:fldCharType="separate"/>
      </w:r>
      <w:r w:rsidR="00080F87">
        <w:rPr>
          <w:rFonts w:eastAsia="Times New Roman"/>
          <w:noProof/>
          <w:color w:val="000000"/>
          <w:vertAlign w:val="superscript"/>
          <w:lang w:val="en-GB"/>
        </w:rPr>
        <w:t>w8</w:t>
      </w:r>
      <w:r w:rsidR="00673195" w:rsidRPr="00673195">
        <w:rPr>
          <w:rFonts w:eastAsia="Times New Roman"/>
          <w:noProof/>
          <w:color w:val="000000"/>
          <w:vertAlign w:val="superscript"/>
          <w:lang w:val="en-GB"/>
        </w:rPr>
        <w:t>7</w:t>
      </w:r>
      <w:r w:rsidR="00C63136">
        <w:rPr>
          <w:rFonts w:eastAsia="Times New Roman"/>
          <w:color w:val="000000"/>
          <w:lang w:val="en-GB"/>
        </w:rPr>
        <w:fldChar w:fldCharType="end"/>
      </w:r>
      <w:r w:rsidR="00506940">
        <w:rPr>
          <w:rFonts w:eastAsia="Times New Roman"/>
          <w:color w:val="000000"/>
          <w:lang w:val="en-GB"/>
        </w:rPr>
        <w:t xml:space="preserve"> leadin</w:t>
      </w:r>
      <w:r w:rsidR="00D43D2D">
        <w:rPr>
          <w:rFonts w:eastAsia="Times New Roman"/>
          <w:color w:val="000000"/>
          <w:lang w:val="en-GB"/>
        </w:rPr>
        <w:t>g to high rates of re-infection.</w:t>
      </w:r>
      <w:r w:rsidR="00C63136">
        <w:rPr>
          <w:rFonts w:eastAsia="Times New Roman"/>
          <w:color w:val="000000"/>
          <w:lang w:val="en-GB"/>
        </w:rPr>
        <w:fldChar w:fldCharType="begin">
          <w:fldData xml:space="preserve">PEVuZE5vdGU+PENpdGU+PEF1dGhvcj5Ib3NlbmZlbGQ8L0F1dGhvcj48WWVhcj4yMDA5PC9ZZWFy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==
</w:fldData>
        </w:fldChar>
      </w:r>
      <w:r w:rsidR="00673195">
        <w:rPr>
          <w:rFonts w:eastAsia="Times New Roman"/>
          <w:color w:val="000000"/>
          <w:lang w:val="en-GB"/>
        </w:rPr>
        <w:instrText xml:space="preserve"> ADDIN EN.CITE </w:instrText>
      </w:r>
      <w:r w:rsidR="00673195">
        <w:rPr>
          <w:rFonts w:eastAsia="Times New Roman"/>
          <w:color w:val="000000"/>
          <w:lang w:val="en-GB"/>
        </w:rPr>
        <w:fldChar w:fldCharType="begin">
          <w:fldData xml:space="preserve">PEVuZE5vdGU+PENpdGU+PEF1dGhvcj5Ib3NlbmZlbGQ8L0F1dGhvcj48WWVhcj4yMDA5PC9ZZWFy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==
</w:fldData>
        </w:fldChar>
      </w:r>
      <w:r w:rsidR="00673195">
        <w:rPr>
          <w:rFonts w:eastAsia="Times New Roman"/>
          <w:color w:val="000000"/>
          <w:lang w:val="en-GB"/>
        </w:rPr>
        <w:instrText xml:space="preserve"> ADDIN EN.CITE.DATA </w:instrText>
      </w:r>
      <w:r w:rsidR="00673195">
        <w:rPr>
          <w:rFonts w:eastAsia="Times New Roman"/>
          <w:color w:val="000000"/>
          <w:lang w:val="en-GB"/>
        </w:rPr>
      </w:r>
      <w:r w:rsidR="00673195">
        <w:rPr>
          <w:rFonts w:eastAsia="Times New Roman"/>
          <w:color w:val="000000"/>
          <w:lang w:val="en-GB"/>
        </w:rPr>
        <w:fldChar w:fldCharType="end"/>
      </w:r>
      <w:r w:rsidR="00C63136">
        <w:rPr>
          <w:rFonts w:eastAsia="Times New Roman"/>
          <w:color w:val="000000"/>
          <w:lang w:val="en-GB"/>
        </w:rPr>
      </w:r>
      <w:r w:rsidR="00C63136">
        <w:rPr>
          <w:rFonts w:eastAsia="Times New Roman"/>
          <w:color w:val="000000"/>
          <w:lang w:val="en-GB"/>
        </w:rPr>
        <w:fldChar w:fldCharType="separate"/>
      </w:r>
      <w:r w:rsidR="00080F87">
        <w:rPr>
          <w:rFonts w:eastAsia="Times New Roman"/>
          <w:noProof/>
          <w:color w:val="000000"/>
          <w:vertAlign w:val="superscript"/>
          <w:lang w:val="en-GB"/>
        </w:rPr>
        <w:t>w8</w:t>
      </w:r>
      <w:r w:rsidR="00673195" w:rsidRPr="00673195">
        <w:rPr>
          <w:rFonts w:eastAsia="Times New Roman"/>
          <w:noProof/>
          <w:color w:val="000000"/>
          <w:vertAlign w:val="superscript"/>
          <w:lang w:val="en-GB"/>
        </w:rPr>
        <w:t>8</w:t>
      </w:r>
      <w:r w:rsidR="00C63136">
        <w:rPr>
          <w:rFonts w:eastAsia="Times New Roman"/>
          <w:color w:val="000000"/>
          <w:lang w:val="en-GB"/>
        </w:rPr>
        <w:fldChar w:fldCharType="end"/>
      </w:r>
      <w:r w:rsidR="00FB628D">
        <w:rPr>
          <w:rFonts w:eastAsia="Times New Roman"/>
          <w:color w:val="000000"/>
          <w:lang w:val="en-GB"/>
        </w:rPr>
        <w:t xml:space="preserve"> </w:t>
      </w:r>
    </w:p>
    <w:p w14:paraId="24913D43" w14:textId="77777777" w:rsidR="006D1B66" w:rsidRDefault="006D1B66" w:rsidP="006D1B66">
      <w:pPr>
        <w:rPr>
          <w:rFonts w:eastAsia="Times New Roman"/>
          <w:color w:val="000000"/>
          <w:lang w:val="en-GB"/>
        </w:rPr>
      </w:pPr>
    </w:p>
    <w:p w14:paraId="47FBF2CF" w14:textId="66486E9C" w:rsidR="00E3697D" w:rsidRDefault="00281AB9" w:rsidP="001066E7">
      <w:r w:rsidRPr="00DD77C1">
        <w:lastRenderedPageBreak/>
        <w:t>However, the</w:t>
      </w:r>
      <w:r>
        <w:t>re were biases in the design and conduct of individual studies that investigate</w:t>
      </w:r>
      <w:r w:rsidR="003D32AB">
        <w:t>d</w:t>
      </w:r>
      <w:r>
        <w:t xml:space="preserve"> causal associations</w:t>
      </w:r>
      <w:r w:rsidR="004D7872">
        <w:t xml:space="preserve">. </w:t>
      </w:r>
      <w:r w:rsidR="006D1B66" w:rsidRPr="001066E7">
        <w:t xml:space="preserve">We found that pooled </w:t>
      </w:r>
      <w:r w:rsidR="004D7872">
        <w:t>unadjusted</w:t>
      </w:r>
      <w:r w:rsidR="004D7872" w:rsidRPr="001066E7">
        <w:t xml:space="preserve"> </w:t>
      </w:r>
      <w:r w:rsidR="006D1B66" w:rsidRPr="001066E7">
        <w:t xml:space="preserve">estimates </w:t>
      </w:r>
      <w:r w:rsidR="007B4B48">
        <w:t>we</w:t>
      </w:r>
      <w:r w:rsidR="006D1B66" w:rsidRPr="001066E7">
        <w:t>re slightly higher than pooled adjusted estimates</w:t>
      </w:r>
      <w:r w:rsidR="004D7872">
        <w:t xml:space="preserve">. In addition, </w:t>
      </w:r>
      <w:r w:rsidR="006D1B66" w:rsidRPr="001066E7">
        <w:t xml:space="preserve">the pooled estimates in case-control studies </w:t>
      </w:r>
      <w:r w:rsidR="007B4B48">
        <w:t>we</w:t>
      </w:r>
      <w:r w:rsidR="006D1B66" w:rsidRPr="001066E7">
        <w:t xml:space="preserve">re higher than in cohort studies. </w:t>
      </w:r>
      <w:r w:rsidR="004D7BB7" w:rsidRPr="001066E7">
        <w:t>Th</w:t>
      </w:r>
      <w:r w:rsidR="004D7BB7">
        <w:t>ese</w:t>
      </w:r>
      <w:r w:rsidR="004D7BB7" w:rsidRPr="001066E7">
        <w:t xml:space="preserve"> </w:t>
      </w:r>
      <w:r w:rsidR="006D1B66" w:rsidRPr="001066E7">
        <w:t xml:space="preserve">findings indicate that the pooled estimates </w:t>
      </w:r>
      <w:r w:rsidRPr="001066E7">
        <w:t>may be subject to</w:t>
      </w:r>
      <w:r w:rsidR="006D1B66" w:rsidRPr="001066E7">
        <w:t xml:space="preserve"> bias</w:t>
      </w:r>
      <w:r w:rsidR="006341D4" w:rsidRPr="001066E7">
        <w:t xml:space="preserve"> </w:t>
      </w:r>
      <w:r w:rsidRPr="001066E7">
        <w:t xml:space="preserve">related to </w:t>
      </w:r>
      <w:r w:rsidR="006D1B66" w:rsidRPr="001066E7">
        <w:t xml:space="preserve">study design and data analysis. </w:t>
      </w:r>
      <w:r w:rsidR="006341D4" w:rsidRPr="001066E7">
        <w:t xml:space="preserve">When using data on associations to make </w:t>
      </w:r>
      <w:proofErr w:type="spellStart"/>
      <w:r w:rsidR="004D7872">
        <w:t>a</w:t>
      </w:r>
      <w:r w:rsidR="006341D4" w:rsidRPr="001066E7">
        <w:t>etiological</w:t>
      </w:r>
      <w:proofErr w:type="spellEnd"/>
      <w:r w:rsidR="006341D4" w:rsidRPr="001066E7">
        <w:t xml:space="preserve"> inferences, we should take study design and </w:t>
      </w:r>
      <w:r w:rsidRPr="001066E7">
        <w:t>adjustment for confounding</w:t>
      </w:r>
      <w:r w:rsidR="006341D4" w:rsidRPr="001066E7">
        <w:t xml:space="preserve"> into consideration.</w:t>
      </w:r>
      <w:r w:rsidR="00330DF9" w:rsidRPr="001066E7">
        <w:t xml:space="preserve"> </w:t>
      </w:r>
      <w:r w:rsidR="00E3697D">
        <w:t xml:space="preserve">However, most of the included studies did not report an adjusted result. </w:t>
      </w:r>
      <w:r w:rsidR="004C0D19">
        <w:rPr>
          <w:noProof/>
        </w:rPr>
        <w:t>F</w:t>
      </w:r>
      <w:r w:rsidR="004C0D19" w:rsidRPr="00CD217E">
        <w:rPr>
          <w:noProof/>
        </w:rPr>
        <w:t>or</w:t>
      </w:r>
      <w:r w:rsidR="004C0D19">
        <w:t xml:space="preserve"> </w:t>
      </w:r>
      <w:r w:rsidR="00E3697D">
        <w:t xml:space="preserve">example, </w:t>
      </w:r>
      <w:r w:rsidR="00CD4CD9">
        <w:t xml:space="preserve">for spontaneous abortion, </w:t>
      </w:r>
      <w:r w:rsidR="00E3697D">
        <w:t>only two studies</w:t>
      </w:r>
      <w:r w:rsidR="002C4E33">
        <w:t>, both from high-income countries,</w:t>
      </w:r>
      <w:r w:rsidR="00E3697D">
        <w:t xml:space="preserve"> adjusted for confounders.</w:t>
      </w:r>
    </w:p>
    <w:p w14:paraId="4CC17C02" w14:textId="77777777" w:rsidR="00E3697D" w:rsidRDefault="00E3697D" w:rsidP="001066E7"/>
    <w:p w14:paraId="0DFEBF2C" w14:textId="42987BDA" w:rsidR="00BB75DF" w:rsidRPr="001066E7" w:rsidRDefault="004D7872" w:rsidP="001066E7">
      <w:r>
        <w:t>There are</w:t>
      </w:r>
      <w:r w:rsidR="00330DF9" w:rsidRPr="001066E7">
        <w:t xml:space="preserve"> </w:t>
      </w:r>
      <w:r w:rsidR="00281AB9" w:rsidRPr="001066E7">
        <w:t>several</w:t>
      </w:r>
      <w:r w:rsidR="00330DF9" w:rsidRPr="001066E7">
        <w:t xml:space="preserve"> </w:t>
      </w:r>
      <w:r w:rsidR="00281AB9" w:rsidRPr="001066E7">
        <w:t xml:space="preserve">potential </w:t>
      </w:r>
      <w:r w:rsidR="00330DF9" w:rsidRPr="001066E7">
        <w:t>mechanisms</w:t>
      </w:r>
      <w:r w:rsidR="00281AB9" w:rsidRPr="001066E7">
        <w:t xml:space="preserve"> by which</w:t>
      </w:r>
      <w:r w:rsidR="00330DF9" w:rsidRPr="001066E7">
        <w:t xml:space="preserve"> </w:t>
      </w:r>
      <w:r w:rsidR="00330DF9" w:rsidRPr="000C1327">
        <w:rPr>
          <w:i/>
          <w:iCs/>
        </w:rPr>
        <w:t>C. trachomatis</w:t>
      </w:r>
      <w:r w:rsidR="00330DF9" w:rsidRPr="001066E7">
        <w:t xml:space="preserve"> </w:t>
      </w:r>
      <w:r>
        <w:t xml:space="preserve">could cause </w:t>
      </w:r>
      <w:r w:rsidR="00205CEA">
        <w:t>p</w:t>
      </w:r>
      <w:r w:rsidR="00205CEA" w:rsidRPr="00734C4E">
        <w:t>regnancy</w:t>
      </w:r>
      <w:r w:rsidR="00205CEA">
        <w:t xml:space="preserve"> and fertility-related</w:t>
      </w:r>
      <w:r w:rsidR="00205CEA" w:rsidRPr="00734C4E">
        <w:t xml:space="preserve"> adverse outcomes</w:t>
      </w:r>
      <w:r w:rsidR="00330DF9" w:rsidRPr="001066E7">
        <w:t xml:space="preserve">: </w:t>
      </w:r>
      <w:r>
        <w:t>ascending infection</w:t>
      </w:r>
      <w:r w:rsidR="00330DF9" w:rsidRPr="001066E7">
        <w:t xml:space="preserve"> to the upper reproductive tract</w:t>
      </w:r>
      <w:r w:rsidR="004D7BB7">
        <w:t>;</w:t>
      </w:r>
      <w:r w:rsidR="00751AF1" w:rsidRPr="001066E7">
        <w:t xml:space="preserve"> </w:t>
      </w:r>
      <w:r w:rsidR="000C1327">
        <w:t>p</w:t>
      </w:r>
      <w:r w:rsidR="00951442" w:rsidRPr="001066E7">
        <w:t>ersisten</w:t>
      </w:r>
      <w:r w:rsidR="000C1327">
        <w:t xml:space="preserve">t </w:t>
      </w:r>
      <w:r w:rsidR="004D7BB7">
        <w:t xml:space="preserve">chlamydia </w:t>
      </w:r>
      <w:r w:rsidR="000C1327">
        <w:t>infection</w:t>
      </w:r>
      <w:r w:rsidR="004D7BB7">
        <w:t>;</w:t>
      </w:r>
      <w:r w:rsidR="00751AF1" w:rsidRPr="001066E7">
        <w:t xml:space="preserve"> </w:t>
      </w:r>
      <w:r>
        <w:t>a pro-inflammatory response in the epithelium to either the bacteria or specific antigens</w:t>
      </w:r>
      <w:r w:rsidR="004D7BB7">
        <w:rPr>
          <w:noProof/>
        </w:rPr>
        <w:t>;</w:t>
      </w:r>
      <w:r w:rsidR="00751AF1" w:rsidRPr="00CD217E">
        <w:rPr>
          <w:noProof/>
        </w:rPr>
        <w:t xml:space="preserve"> </w:t>
      </w:r>
      <w:r>
        <w:rPr>
          <w:noProof/>
        </w:rPr>
        <w:t>or</w:t>
      </w:r>
      <w:r w:rsidR="00951442" w:rsidRPr="001066E7">
        <w:t xml:space="preserve"> cHSP60-induced delayed hypersensitivity</w:t>
      </w:r>
      <w:r w:rsidR="00562CB6" w:rsidRPr="001066E7">
        <w:t>.</w:t>
      </w:r>
      <w:r w:rsidR="00D97810" w:rsidRPr="001066E7">
        <w:rPr>
          <w:vertAlign w:val="superscript"/>
        </w:rPr>
        <w:fldChar w:fldCharType="begin">
          <w:fldData xml:space="preserve">PEVuZE5vdGU+PENpdGU+PEF1dGhvcj5NZW5vbjwvQXV0aG9yPjxZZWFyPjIwMTU8L1llYXI+PFJl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</w:fldData>
        </w:fldChar>
      </w:r>
      <w:r w:rsidR="00673195">
        <w:rPr>
          <w:vertAlign w:val="superscript"/>
        </w:rPr>
        <w:instrText xml:space="preserve"> ADDIN EN.CITE </w:instrText>
      </w:r>
      <w:r w:rsidR="00673195">
        <w:rPr>
          <w:vertAlign w:val="superscript"/>
        </w:rPr>
        <w:fldChar w:fldCharType="begin">
          <w:fldData xml:space="preserve">PEVuZE5vdGU+PENpdGU+PEF1dGhvcj5NZW5vbjwvQXV0aG9yPjxZZWFyPjIwMTU8L1llYXI+PFJl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</w:fldData>
        </w:fldChar>
      </w:r>
      <w:r w:rsidR="00673195">
        <w:rPr>
          <w:vertAlign w:val="superscript"/>
        </w:rPr>
        <w:instrText xml:space="preserve"> ADDIN EN.CITE.DATA </w:instrText>
      </w:r>
      <w:r w:rsidR="00673195">
        <w:rPr>
          <w:vertAlign w:val="superscript"/>
        </w:rPr>
      </w:r>
      <w:r w:rsidR="00673195">
        <w:rPr>
          <w:vertAlign w:val="superscript"/>
        </w:rPr>
        <w:fldChar w:fldCharType="end"/>
      </w:r>
      <w:r w:rsidR="00D97810" w:rsidRPr="001066E7">
        <w:rPr>
          <w:vertAlign w:val="superscript"/>
        </w:rPr>
      </w:r>
      <w:r w:rsidR="00D97810" w:rsidRPr="001066E7">
        <w:rPr>
          <w:vertAlign w:val="superscript"/>
        </w:rPr>
        <w:fldChar w:fldCharType="separate"/>
      </w:r>
      <w:r w:rsidR="00080F87">
        <w:rPr>
          <w:noProof/>
          <w:vertAlign w:val="superscript"/>
        </w:rPr>
        <w:t>w8</w:t>
      </w:r>
      <w:r w:rsidR="00673195">
        <w:rPr>
          <w:noProof/>
          <w:vertAlign w:val="superscript"/>
        </w:rPr>
        <w:t xml:space="preserve">9 </w:t>
      </w:r>
      <w:r w:rsidR="00080F87">
        <w:rPr>
          <w:noProof/>
          <w:vertAlign w:val="superscript"/>
        </w:rPr>
        <w:t>w9</w:t>
      </w:r>
      <w:r w:rsidR="00673195">
        <w:rPr>
          <w:noProof/>
          <w:vertAlign w:val="superscript"/>
        </w:rPr>
        <w:t>0</w:t>
      </w:r>
      <w:r w:rsidR="00D97810" w:rsidRPr="001066E7">
        <w:rPr>
          <w:vertAlign w:val="superscript"/>
        </w:rPr>
        <w:fldChar w:fldCharType="end"/>
      </w:r>
      <w:r w:rsidR="00951442" w:rsidRPr="001066E7">
        <w:t xml:space="preserve"> However, </w:t>
      </w:r>
      <w:r>
        <w:t>th</w:t>
      </w:r>
      <w:r w:rsidR="004D7BB7">
        <w:t>e</w:t>
      </w:r>
      <w:r>
        <w:t>se mechanisms were not addressed in the included studies and require further investigation</w:t>
      </w:r>
      <w:r w:rsidR="00951442" w:rsidRPr="001066E7">
        <w:t xml:space="preserve">. </w:t>
      </w:r>
      <w:bookmarkStart w:id="15" w:name="_Hlk12266784"/>
      <w:bookmarkStart w:id="16" w:name="_Hlk9956264"/>
      <w:r w:rsidR="00C03C10">
        <w:t xml:space="preserve">We also found that observational study design, </w:t>
      </w:r>
      <w:r w:rsidR="008F23DB">
        <w:t xml:space="preserve">lack of </w:t>
      </w:r>
      <w:r w:rsidR="00C03C10">
        <w:t xml:space="preserve">blinding, and no </w:t>
      </w:r>
      <w:r w:rsidR="00C03C10" w:rsidRPr="00CD217E">
        <w:rPr>
          <w:noProof/>
        </w:rPr>
        <w:t>adjust</w:t>
      </w:r>
      <w:r w:rsidR="00464A2A">
        <w:rPr>
          <w:noProof/>
        </w:rPr>
        <w:t>ment</w:t>
      </w:r>
      <w:r w:rsidR="00C03C10">
        <w:t xml:space="preserve"> for confounders </w:t>
      </w:r>
      <w:r w:rsidR="00DB15AA">
        <w:t>contribut</w:t>
      </w:r>
      <w:r w:rsidR="001535BC">
        <w:t>e</w:t>
      </w:r>
      <w:r>
        <w:t>d</w:t>
      </w:r>
      <w:r w:rsidR="00DB15AA">
        <w:t xml:space="preserve"> </w:t>
      </w:r>
      <w:r w:rsidR="00C03C10">
        <w:t xml:space="preserve">to bias. When designing future studies, researchers should </w:t>
      </w:r>
      <w:r w:rsidR="00C03C10" w:rsidRPr="001F709C">
        <w:rPr>
          <w:noProof/>
        </w:rPr>
        <w:t xml:space="preserve">take </w:t>
      </w:r>
      <w:r w:rsidR="004D7BB7" w:rsidRPr="001F709C">
        <w:rPr>
          <w:noProof/>
        </w:rPr>
        <w:t>th</w:t>
      </w:r>
      <w:r w:rsidR="004D7BB7">
        <w:rPr>
          <w:noProof/>
        </w:rPr>
        <w:t>ese</w:t>
      </w:r>
      <w:r w:rsidR="004D7BB7" w:rsidRPr="001F709C">
        <w:rPr>
          <w:noProof/>
        </w:rPr>
        <w:t xml:space="preserve"> </w:t>
      </w:r>
      <w:r w:rsidR="00C075B4" w:rsidRPr="001F709C">
        <w:rPr>
          <w:noProof/>
        </w:rPr>
        <w:t>biases into consideration</w:t>
      </w:r>
      <w:bookmarkEnd w:id="15"/>
      <w:r>
        <w:t>.</w:t>
      </w:r>
    </w:p>
    <w:bookmarkEnd w:id="16"/>
    <w:p w14:paraId="66CADD2C" w14:textId="77777777" w:rsidR="00951442" w:rsidRPr="007B4B48" w:rsidRDefault="00951442">
      <w:pPr>
        <w:rPr>
          <w:rFonts w:eastAsia="Times New Roman"/>
          <w:noProof/>
          <w:color w:val="000000"/>
        </w:rPr>
      </w:pPr>
    </w:p>
    <w:p w14:paraId="3730F603" w14:textId="123A07DE" w:rsidR="005A1B35" w:rsidRDefault="00941E8A">
      <w:r w:rsidRPr="00FD2DA0">
        <w:lastRenderedPageBreak/>
        <w:t xml:space="preserve">Our review has </w:t>
      </w:r>
      <w:r w:rsidR="008F12D8">
        <w:t>some</w:t>
      </w:r>
      <w:r w:rsidR="008F12D8" w:rsidRPr="00FD2DA0">
        <w:t xml:space="preserve"> </w:t>
      </w:r>
      <w:r w:rsidRPr="00FD2DA0">
        <w:t xml:space="preserve">limitations. </w:t>
      </w:r>
      <w:r w:rsidR="00E67E61">
        <w:rPr>
          <w:noProof/>
        </w:rPr>
        <w:t>F</w:t>
      </w:r>
      <w:r w:rsidR="004B5962" w:rsidRPr="00E67E61">
        <w:rPr>
          <w:noProof/>
        </w:rPr>
        <w:t>irst</w:t>
      </w:r>
      <w:r w:rsidRPr="00FD2DA0">
        <w:t xml:space="preserve">, </w:t>
      </w:r>
      <w:r w:rsidR="000462C1">
        <w:t>we observed substantial heterogeneity across studies</w:t>
      </w:r>
      <w:r w:rsidR="00CB7CB6">
        <w:t xml:space="preserve">, and many </w:t>
      </w:r>
      <w:r w:rsidR="00E41A6C">
        <w:t xml:space="preserve">included </w:t>
      </w:r>
      <w:r w:rsidR="00CB7CB6">
        <w:t xml:space="preserve">studies only </w:t>
      </w:r>
      <w:r w:rsidR="004D7BB7">
        <w:t xml:space="preserve">reported </w:t>
      </w:r>
      <w:r w:rsidR="006570B2">
        <w:t>unadjusted</w:t>
      </w:r>
      <w:r w:rsidR="00CB7CB6">
        <w:t xml:space="preserve"> estimate</w:t>
      </w:r>
      <w:r w:rsidR="009828AC">
        <w:t>s</w:t>
      </w:r>
      <w:r w:rsidR="00CB7CB6">
        <w:t>.</w:t>
      </w:r>
      <w:r w:rsidR="000462C1">
        <w:t xml:space="preserve"> </w:t>
      </w:r>
      <w:r w:rsidR="000462C1" w:rsidRPr="001F709C">
        <w:rPr>
          <w:noProof/>
        </w:rPr>
        <w:t>Th</w:t>
      </w:r>
      <w:r w:rsidR="009D0D39">
        <w:rPr>
          <w:noProof/>
        </w:rPr>
        <w:t>at</w:t>
      </w:r>
      <w:r w:rsidR="000462C1">
        <w:t xml:space="preserve"> is likely due to differences </w:t>
      </w:r>
      <w:r w:rsidR="006570B2">
        <w:t>in</w:t>
      </w:r>
      <w:r w:rsidR="002903BA">
        <w:t xml:space="preserve"> </w:t>
      </w:r>
      <w:r w:rsidR="000462C1">
        <w:t xml:space="preserve">study populations </w:t>
      </w:r>
      <w:r w:rsidR="006570B2">
        <w:t>and</w:t>
      </w:r>
      <w:r w:rsidR="000462C1">
        <w:t xml:space="preserve"> study design</w:t>
      </w:r>
      <w:r w:rsidR="00C065E8">
        <w:t>. All</w:t>
      </w:r>
      <w:r w:rsidRPr="00FD2DA0">
        <w:t xml:space="preserve"> studies included in this </w:t>
      </w:r>
      <w:r w:rsidR="008328AC" w:rsidRPr="00FD2DA0">
        <w:t>review</w:t>
      </w:r>
      <w:r w:rsidRPr="00FD2DA0">
        <w:t xml:space="preserve"> </w:t>
      </w:r>
      <w:r w:rsidR="00C065E8">
        <w:t>were</w:t>
      </w:r>
      <w:r w:rsidR="00C065E8" w:rsidRPr="00FD2DA0">
        <w:t xml:space="preserve"> </w:t>
      </w:r>
      <w:r w:rsidRPr="00FD2DA0">
        <w:t>observational studies</w:t>
      </w:r>
      <w:r w:rsidR="00C065E8">
        <w:t xml:space="preserve">, </w:t>
      </w:r>
      <w:r w:rsidR="009D0D39">
        <w:t xml:space="preserve">resulting in </w:t>
      </w:r>
      <w:r w:rsidR="00C065E8">
        <w:t>the</w:t>
      </w:r>
      <w:r w:rsidR="003D1F52">
        <w:t xml:space="preserve">ir overall quality </w:t>
      </w:r>
      <w:r w:rsidR="009D0D39">
        <w:t xml:space="preserve">being classified as </w:t>
      </w:r>
      <w:r w:rsidR="003D1F52">
        <w:t xml:space="preserve">low or very low. </w:t>
      </w:r>
      <w:r w:rsidR="00C53F60">
        <w:t xml:space="preserve">We acknowledge that the included </w:t>
      </w:r>
      <w:r w:rsidR="003D1F52">
        <w:t xml:space="preserve">studies are inevitably </w:t>
      </w:r>
      <w:r w:rsidR="00C065E8">
        <w:t>at higher risk of bias, especially from confounding variables</w:t>
      </w:r>
      <w:r w:rsidR="002E650C">
        <w:t xml:space="preserve"> such as previous medical history</w:t>
      </w:r>
      <w:r w:rsidR="006570B2">
        <w:t xml:space="preserve">. For example, syphilis is more common among women with chlamydia infection and is also </w:t>
      </w:r>
      <w:r w:rsidR="004D6E67">
        <w:t xml:space="preserve">known </w:t>
      </w:r>
      <w:r w:rsidR="006570B2">
        <w:t>to cause</w:t>
      </w:r>
      <w:r w:rsidR="004D6E67">
        <w:t xml:space="preserve"> adverse pregnancy outcomes</w:t>
      </w:r>
      <w:r w:rsidR="00C61DCC">
        <w:t>.</w:t>
      </w:r>
      <w:r w:rsidR="00CB7CB6">
        <w:t xml:space="preserve"> </w:t>
      </w:r>
      <w:r w:rsidR="004B5962">
        <w:t>Second</w:t>
      </w:r>
      <w:r w:rsidR="003D1F52">
        <w:t>, s</w:t>
      </w:r>
      <w:r w:rsidR="00FD1F5D">
        <w:t>tudies varied in diagnostic method</w:t>
      </w:r>
      <w:r w:rsidR="00751AF1">
        <w:t>,</w:t>
      </w:r>
      <w:r w:rsidR="003D1F52">
        <w:t xml:space="preserve"> and some studies used serologic diagnostic methods</w:t>
      </w:r>
      <w:r w:rsidR="006570B2">
        <w:t>. Serology</w:t>
      </w:r>
      <w:r w:rsidR="003D1F52">
        <w:t xml:space="preserve"> may detect a previous rather than current infection</w:t>
      </w:r>
      <w:r w:rsidR="00CC6264">
        <w:t>.</w:t>
      </w:r>
      <w:r w:rsidR="00BF2607">
        <w:fldChar w:fldCharType="begin"/>
      </w:r>
      <w:r w:rsidR="00673195">
        <w:instrText xml:space="preserve"> ADDIN EN.CITE &lt;EndNote&gt;&lt;Cite&gt;&lt;Author&gt;Chernesky&lt;/Author&gt;&lt;Year&gt;2005&lt;/Year&gt;&lt;RecNum&gt;168&lt;/RecNum&gt;&lt;DisplayText&gt;&lt;style face="superscript"&gt;151&lt;/style&gt;&lt;/DisplayText&gt;&lt;record&gt;&lt;rec-number&gt;168&lt;/rec-number&gt;&lt;foreign-keys&gt;&lt;key app="EN" db-id="tawwe2r9od0szoesx0opra9frdwzd0awt2ax" timestamp="1561682122"&gt;168&lt;/key&gt;&lt;/foreign-keys&gt;&lt;ref-type name="Journal Article"&gt;17&lt;/ref-type&gt;&lt;contributors&gt;&lt;authors&gt;&lt;author&gt;Chernesky, M. A.&lt;/author&gt;&lt;/authors&gt;&lt;/contributors&gt;&lt;auth-address&gt;Pathology and Molecular Medicine, McMaster University; Medical Microbiology, St Joseph&amp;apos;s Healthcare, Hamilton, Ontario.&lt;/auth-address&gt;&lt;titles&gt;&lt;title&gt;The laboratory diagnosis of Chlamydia trachomatis infections&lt;/title&gt;&lt;secondary-title&gt;Can J Infect Dis Med Microbiol&lt;/secondary-title&gt;&lt;alt-title&gt;The Canadian journal of infectious diseases &amp;amp; medical microbiology = Journal canadien des maladies infectieuses et de la microbiologie medicale&lt;/alt-title&gt;&lt;/titles&gt;&lt;periodical&gt;&lt;full-title&gt;Can J Infect Dis Med Microbiol&lt;/full-title&gt;&lt;abbr-1&gt;The Canadian journal of infectious diseases &amp;amp; medical microbiology = Journal canadien des maladies infectieuses et de la microbiologie medicale&lt;/abbr-1&gt;&lt;/periodical&gt;&lt;alt-periodical&gt;&lt;full-title&gt;Can J Infect Dis Med Microbiol&lt;/full-title&gt;&lt;abbr-1&gt;The Canadian journal of infectious diseases &amp;amp; medical microbiology = Journal canadien des maladies infectieuses et de la microbiologie medicale&lt;/abbr-1&gt;&lt;/alt-periodical&gt;&lt;pages&gt;39-44&lt;/pages&gt;&lt;volume&gt;16&lt;/volume&gt;&lt;number&gt;1&lt;/number&gt;&lt;edition&gt;2007/12/27&lt;/edition&gt;&lt;keywords&gt;&lt;keyword&gt;Antigen detection&lt;/keyword&gt;&lt;keyword&gt;Appropriate specimens&lt;/keyword&gt;&lt;keyword&gt;Cell culture&lt;/keyword&gt;&lt;keyword&gt;Diagnostic methods&lt;/keyword&gt;&lt;keyword&gt;Nucleic acid amplification&lt;/keyword&gt;&lt;/keywords&gt;&lt;dates&gt;&lt;year&gt;2005&lt;/year&gt;&lt;pub-dates&gt;&lt;date&gt;Jan&lt;/date&gt;&lt;/pub-dates&gt;&lt;/dates&gt;&lt;isbn&gt;1712-9532 (Print)&amp;#xD;1712-9532&lt;/isbn&gt;&lt;accession-num&gt;18159527&lt;/accession-num&gt;&lt;urls&gt;&lt;/urls&gt;&lt;custom2&gt;PMC2095010&lt;/custom2&gt;&lt;remote-database-provider&gt;NLM&lt;/remote-database-provider&gt;&lt;language&gt;eng&lt;/language&gt;&lt;/record&gt;&lt;/Cite&gt;&lt;/EndNote&gt;</w:instrText>
      </w:r>
      <w:r w:rsidR="00BF2607">
        <w:fldChar w:fldCharType="separate"/>
      </w:r>
      <w:r w:rsidR="0031345B">
        <w:rPr>
          <w:noProof/>
          <w:vertAlign w:val="superscript"/>
        </w:rPr>
        <w:t>w9</w:t>
      </w:r>
      <w:r w:rsidR="00673195" w:rsidRPr="00673195">
        <w:rPr>
          <w:noProof/>
          <w:vertAlign w:val="superscript"/>
        </w:rPr>
        <w:t>1</w:t>
      </w:r>
      <w:r w:rsidR="00BF2607">
        <w:fldChar w:fldCharType="end"/>
      </w:r>
      <w:r w:rsidR="003D1F52">
        <w:t xml:space="preserve"> However, our </w:t>
      </w:r>
      <w:proofErr w:type="spellStart"/>
      <w:r w:rsidR="003D1F52">
        <w:t>subanalysis</w:t>
      </w:r>
      <w:proofErr w:type="spellEnd"/>
      <w:r w:rsidR="003D1F52">
        <w:t xml:space="preserve"> did not show</w:t>
      </w:r>
      <w:r w:rsidR="00441E40">
        <w:t xml:space="preserve"> </w:t>
      </w:r>
      <w:r w:rsidR="00026609">
        <w:t xml:space="preserve">a </w:t>
      </w:r>
      <w:r w:rsidR="00441E40" w:rsidRPr="00026609">
        <w:rPr>
          <w:noProof/>
        </w:rPr>
        <w:t>consistent</w:t>
      </w:r>
      <w:r w:rsidR="00441E40">
        <w:t xml:space="preserve"> </w:t>
      </w:r>
      <w:r w:rsidR="00AF61AB">
        <w:t xml:space="preserve">difference </w:t>
      </w:r>
      <w:r w:rsidR="003D1F52">
        <w:t xml:space="preserve">between serologically diagnosed </w:t>
      </w:r>
      <w:r w:rsidR="004D7872">
        <w:t xml:space="preserve">chlamydia </w:t>
      </w:r>
      <w:r w:rsidR="003D1F52">
        <w:t xml:space="preserve">and </w:t>
      </w:r>
      <w:r w:rsidR="004D7872">
        <w:t xml:space="preserve">chlamydia diagnosed based on </w:t>
      </w:r>
      <w:r w:rsidR="003D1F52">
        <w:t>urine or reproductive tract samples (</w:t>
      </w:r>
      <w:r w:rsidR="005F692A">
        <w:t>Supplementary</w:t>
      </w:r>
      <w:r w:rsidR="003D1F52">
        <w:t xml:space="preserve"> </w:t>
      </w:r>
      <w:r w:rsidR="0093729B">
        <w:t xml:space="preserve">data </w:t>
      </w:r>
      <w:r w:rsidR="00B765B1">
        <w:t>10</w:t>
      </w:r>
      <w:r w:rsidR="003D1F52">
        <w:t xml:space="preserve">). </w:t>
      </w:r>
      <w:r w:rsidR="00F83DC1">
        <w:rPr>
          <w:noProof/>
        </w:rPr>
        <w:t>Third</w:t>
      </w:r>
      <w:r w:rsidR="00C065E8">
        <w:t xml:space="preserve">, </w:t>
      </w:r>
      <w:r w:rsidR="00D904ED" w:rsidRPr="00C96179">
        <w:rPr>
          <w:noProof/>
        </w:rPr>
        <w:t xml:space="preserve">105 </w:t>
      </w:r>
      <w:r w:rsidR="004D6E67" w:rsidRPr="00C96179">
        <w:rPr>
          <w:noProof/>
        </w:rPr>
        <w:t>out of</w:t>
      </w:r>
      <w:r w:rsidR="00706828">
        <w:rPr>
          <w:noProof/>
        </w:rPr>
        <w:t xml:space="preserve"> the</w:t>
      </w:r>
      <w:r w:rsidR="004D6E67" w:rsidRPr="00C96179">
        <w:rPr>
          <w:noProof/>
        </w:rPr>
        <w:t xml:space="preserve"> 10</w:t>
      </w:r>
      <w:r w:rsidR="00D904ED" w:rsidRPr="00C96179">
        <w:rPr>
          <w:noProof/>
        </w:rPr>
        <w:t>7</w:t>
      </w:r>
      <w:r w:rsidR="00BF2607">
        <w:rPr>
          <w:noProof/>
        </w:rPr>
        <w:t xml:space="preserve"> included</w:t>
      </w:r>
      <w:r w:rsidR="004D6E67">
        <w:t xml:space="preserve"> </w:t>
      </w:r>
      <w:r w:rsidR="00C065E8">
        <w:t xml:space="preserve">studies did not provide information on </w:t>
      </w:r>
      <w:r w:rsidR="006F4DC3">
        <w:t>previous</w:t>
      </w:r>
      <w:r w:rsidR="004D7872">
        <w:t xml:space="preserve"> chlamydia</w:t>
      </w:r>
      <w:r w:rsidR="006F4DC3">
        <w:t xml:space="preserve"> </w:t>
      </w:r>
      <w:r w:rsidR="006F4DC3" w:rsidRPr="006F5215">
        <w:rPr>
          <w:noProof/>
        </w:rPr>
        <w:t>treatment</w:t>
      </w:r>
      <w:r w:rsidR="00C065E8">
        <w:t>.</w:t>
      </w:r>
      <w:r w:rsidR="005A1B35">
        <w:t xml:space="preserve"> </w:t>
      </w:r>
      <w:r w:rsidR="009D0D39">
        <w:t>Some</w:t>
      </w:r>
      <w:r w:rsidR="00BF2607">
        <w:t xml:space="preserve"> </w:t>
      </w:r>
      <w:r w:rsidR="009D0D39">
        <w:t>high-income countries</w:t>
      </w:r>
      <w:r w:rsidR="004D6E67">
        <w:t xml:space="preserve"> have guidelines on </w:t>
      </w:r>
      <w:r w:rsidR="009D0D39">
        <w:t xml:space="preserve">screening </w:t>
      </w:r>
      <w:r w:rsidR="004C19E2">
        <w:t>and resources to implement these guidelines</w:t>
      </w:r>
      <w:r w:rsidR="00E67E61">
        <w:t>,</w:t>
      </w:r>
      <w:r w:rsidR="004D6E67">
        <w:t xml:space="preserve"> </w:t>
      </w:r>
      <w:r w:rsidR="00F4745E">
        <w:t xml:space="preserve">which </w:t>
      </w:r>
      <w:r w:rsidR="00411613">
        <w:t>likely result</w:t>
      </w:r>
      <w:r w:rsidR="0045010B">
        <w:t>ed</w:t>
      </w:r>
      <w:r w:rsidR="00411613">
        <w:t xml:space="preserve"> in a high proportion of </w:t>
      </w:r>
      <w:r w:rsidR="009D0D39">
        <w:t xml:space="preserve">chlamydia-infected </w:t>
      </w:r>
      <w:r w:rsidR="00411613">
        <w:t>pregnant women receiving treatment</w:t>
      </w:r>
      <w:r w:rsidR="004D6E67">
        <w:t xml:space="preserve">. </w:t>
      </w:r>
      <w:r w:rsidR="005A1B35">
        <w:t xml:space="preserve">Studies in which patients </w:t>
      </w:r>
      <w:r w:rsidR="005A1B35" w:rsidRPr="00EB2BC0">
        <w:rPr>
          <w:noProof/>
        </w:rPr>
        <w:t>were</w:t>
      </w:r>
      <w:r w:rsidR="006F4DC3" w:rsidRPr="00EB2BC0">
        <w:rPr>
          <w:noProof/>
        </w:rPr>
        <w:t xml:space="preserve"> recently</w:t>
      </w:r>
      <w:r w:rsidR="005A1B35" w:rsidRPr="00EB2BC0">
        <w:rPr>
          <w:noProof/>
        </w:rPr>
        <w:t xml:space="preserve"> treated</w:t>
      </w:r>
      <w:r w:rsidR="005A1B35">
        <w:t xml:space="preserve"> may cause our analysis to underestimate the strength of the association between </w:t>
      </w:r>
      <w:r w:rsidR="001265A7">
        <w:t>c</w:t>
      </w:r>
      <w:r w:rsidR="00393031">
        <w:t xml:space="preserve">hlamydia </w:t>
      </w:r>
      <w:r w:rsidR="005A1B35">
        <w:t>and adverse outcomes.</w:t>
      </w:r>
      <w:r w:rsidR="00EB40BA">
        <w:t xml:space="preserve"> </w:t>
      </w:r>
      <w:r w:rsidR="00EB40BA" w:rsidRPr="00EB2BC0">
        <w:rPr>
          <w:noProof/>
        </w:rPr>
        <w:t>In addition</w:t>
      </w:r>
      <w:r w:rsidR="00EB40BA">
        <w:t xml:space="preserve">, </w:t>
      </w:r>
      <w:r w:rsidR="00EB40BA" w:rsidRPr="00430ACA">
        <w:t xml:space="preserve">the strengths of association </w:t>
      </w:r>
      <w:r w:rsidR="00EB40BA">
        <w:t xml:space="preserve">were potentially </w:t>
      </w:r>
      <w:r w:rsidR="00EB40BA" w:rsidRPr="00430ACA">
        <w:t xml:space="preserve">underestimated in </w:t>
      </w:r>
      <w:r w:rsidR="009D0D39">
        <w:t>high-income countries</w:t>
      </w:r>
      <w:r w:rsidR="00EB40BA" w:rsidRPr="00430ACA">
        <w:t xml:space="preserve"> when compar</w:t>
      </w:r>
      <w:r w:rsidR="007B4B48">
        <w:t>ed</w:t>
      </w:r>
      <w:r w:rsidR="00EB40BA" w:rsidRPr="00430ACA">
        <w:t xml:space="preserve"> to </w:t>
      </w:r>
      <w:r w:rsidR="009D0D39">
        <w:t>low-middle income countries</w:t>
      </w:r>
      <w:r w:rsidR="00D270C8">
        <w:t xml:space="preserve"> because</w:t>
      </w:r>
      <w:r w:rsidR="00EB40BA">
        <w:t xml:space="preserve"> </w:t>
      </w:r>
      <w:r w:rsidR="00EB40BA" w:rsidRPr="00026609">
        <w:rPr>
          <w:noProof/>
        </w:rPr>
        <w:t>treatment</w:t>
      </w:r>
      <w:r w:rsidR="00EB40BA">
        <w:t xml:space="preserve"> coverage may </w:t>
      </w:r>
      <w:r w:rsidR="007B4B48">
        <w:t xml:space="preserve">be </w:t>
      </w:r>
      <w:r w:rsidR="00EB40BA">
        <w:t>high</w:t>
      </w:r>
      <w:r w:rsidR="007B4B48">
        <w:t>er</w:t>
      </w:r>
      <w:r w:rsidR="00EB40BA">
        <w:t xml:space="preserve"> in </w:t>
      </w:r>
      <w:r w:rsidR="009D0D39">
        <w:t>high-income countries</w:t>
      </w:r>
      <w:r w:rsidR="00EB40BA">
        <w:t xml:space="preserve">. </w:t>
      </w:r>
      <w:r w:rsidR="00F83DC1">
        <w:t>Fourth</w:t>
      </w:r>
      <w:r w:rsidR="00DD05DD">
        <w:t>, we did not include</w:t>
      </w:r>
      <w:r w:rsidR="00DD05DD" w:rsidRPr="00C96179">
        <w:t xml:space="preserve"> grey </w:t>
      </w:r>
      <w:r w:rsidR="00DD05DD" w:rsidRPr="00026609">
        <w:rPr>
          <w:noProof/>
        </w:rPr>
        <w:lastRenderedPageBreak/>
        <w:t>literature</w:t>
      </w:r>
      <w:r w:rsidR="00DD05DD" w:rsidRPr="00C96179">
        <w:t xml:space="preserve"> and did not include non-English language publications</w:t>
      </w:r>
      <w:r w:rsidR="00751AF1">
        <w:t>,</w:t>
      </w:r>
      <w:r w:rsidR="00DD05DD" w:rsidRPr="00C96179">
        <w:t xml:space="preserve"> which may lead to selection bias. </w:t>
      </w:r>
      <w:r w:rsidR="00DB4B9D">
        <w:t xml:space="preserve">Finally, only a minority of studies came from </w:t>
      </w:r>
      <w:r w:rsidR="009D0D39">
        <w:t>low-middle income countries</w:t>
      </w:r>
      <w:r w:rsidR="00DB4B9D">
        <w:t xml:space="preserve">, despite the increased burden of </w:t>
      </w:r>
      <w:r w:rsidR="009D0D39">
        <w:t>infection</w:t>
      </w:r>
      <w:r w:rsidR="00BF2607">
        <w:t xml:space="preserve"> in </w:t>
      </w:r>
      <w:r w:rsidR="009D0D39">
        <w:t>low-middle income countries</w:t>
      </w:r>
      <w:r w:rsidR="00DB4B9D">
        <w:t xml:space="preserve">. </w:t>
      </w:r>
    </w:p>
    <w:p w14:paraId="30C5FDE3" w14:textId="77777777" w:rsidR="00281AB9" w:rsidRDefault="00281AB9"/>
    <w:p w14:paraId="59CB0594" w14:textId="77777777" w:rsidR="00AF3EBE" w:rsidRPr="00FD2DA0" w:rsidRDefault="0042614C" w:rsidP="005E195A">
      <w:pPr>
        <w:pStyle w:val="Heading1"/>
        <w:rPr>
          <w:rFonts w:eastAsia="Times New Roman"/>
          <w:color w:val="000000"/>
          <w:lang w:val="en-GB"/>
        </w:rPr>
      </w:pPr>
      <w:r w:rsidRPr="00FD2DA0">
        <w:t>Conclusion</w:t>
      </w:r>
      <w:r w:rsidRPr="00FD2DA0">
        <w:rPr>
          <w:rFonts w:eastAsia="Times New Roman"/>
          <w:color w:val="000000"/>
          <w:lang w:val="en-GB"/>
        </w:rPr>
        <w:t xml:space="preserve"> </w:t>
      </w:r>
    </w:p>
    <w:p w14:paraId="5CA1D7B4" w14:textId="6C2AA2C8" w:rsidR="001D0F0D" w:rsidRDefault="000F693A">
      <w:r w:rsidRPr="00FD2DA0">
        <w:rPr>
          <w:lang w:val="en-GB"/>
        </w:rPr>
        <w:t xml:space="preserve">Our </w:t>
      </w:r>
      <w:r w:rsidR="00EA36B0" w:rsidRPr="00FD2DA0">
        <w:rPr>
          <w:lang w:val="en-GB"/>
        </w:rPr>
        <w:t xml:space="preserve">review </w:t>
      </w:r>
      <w:r w:rsidRPr="00FD2DA0">
        <w:rPr>
          <w:lang w:val="en-GB"/>
        </w:rPr>
        <w:t>demonstrates association</w:t>
      </w:r>
      <w:r w:rsidR="009D0D39">
        <w:rPr>
          <w:lang w:val="en-GB"/>
        </w:rPr>
        <w:t>s</w:t>
      </w:r>
      <w:r w:rsidRPr="00FD2DA0">
        <w:rPr>
          <w:lang w:val="en-GB"/>
        </w:rPr>
        <w:t xml:space="preserve"> between </w:t>
      </w:r>
      <w:r w:rsidR="00D270C8">
        <w:rPr>
          <w:lang w:val="en-GB"/>
        </w:rPr>
        <w:t>c</w:t>
      </w:r>
      <w:r w:rsidR="001C12C3">
        <w:rPr>
          <w:lang w:val="en-GB"/>
        </w:rPr>
        <w:t xml:space="preserve">hlamydia </w:t>
      </w:r>
      <w:r w:rsidR="00076BE0">
        <w:rPr>
          <w:lang w:val="en-GB"/>
        </w:rPr>
        <w:t xml:space="preserve">and </w:t>
      </w:r>
      <w:r w:rsidR="001C12C3">
        <w:rPr>
          <w:noProof/>
          <w:lang w:val="en-GB"/>
        </w:rPr>
        <w:t>several</w:t>
      </w:r>
      <w:r w:rsidR="00DB4B9D">
        <w:rPr>
          <w:lang w:val="en-GB"/>
        </w:rPr>
        <w:t xml:space="preserve"> </w:t>
      </w:r>
      <w:r w:rsidR="00AF61AB">
        <w:rPr>
          <w:lang w:val="en-GB"/>
        </w:rPr>
        <w:t>p</w:t>
      </w:r>
      <w:r w:rsidR="00AF61AB" w:rsidRPr="00430ACA">
        <w:rPr>
          <w:lang w:val="en-GB"/>
        </w:rPr>
        <w:t xml:space="preserve">regnancy and fertility-related adverse </w:t>
      </w:r>
      <w:r w:rsidR="00AF61AB" w:rsidRPr="00430ACA">
        <w:rPr>
          <w:noProof/>
          <w:lang w:val="en-GB"/>
        </w:rPr>
        <w:t>outcomes</w:t>
      </w:r>
      <w:r w:rsidR="00F2639F">
        <w:rPr>
          <w:noProof/>
          <w:lang w:val="en-GB"/>
        </w:rPr>
        <w:t xml:space="preserve">. </w:t>
      </w:r>
      <w:r w:rsidR="00751AF1">
        <w:rPr>
          <w:noProof/>
          <w:lang w:val="en-GB"/>
        </w:rPr>
        <w:t xml:space="preserve">These </w:t>
      </w:r>
      <w:r w:rsidR="00F2639F">
        <w:rPr>
          <w:noProof/>
          <w:lang w:val="en-GB"/>
        </w:rPr>
        <w:t>findings</w:t>
      </w:r>
      <w:r w:rsidR="00DB4B9D">
        <w:rPr>
          <w:lang w:val="en-GB"/>
        </w:rPr>
        <w:t xml:space="preserve"> suggest a greater association</w:t>
      </w:r>
      <w:r w:rsidR="00F83DC1">
        <w:rPr>
          <w:lang w:val="en-GB"/>
        </w:rPr>
        <w:t xml:space="preserve"> between chlamydia and adverse outcomes</w:t>
      </w:r>
      <w:r w:rsidR="00DB4B9D">
        <w:rPr>
          <w:lang w:val="en-GB"/>
        </w:rPr>
        <w:t xml:space="preserve"> </w:t>
      </w:r>
      <w:r w:rsidR="002E650C">
        <w:rPr>
          <w:lang w:val="en-GB"/>
        </w:rPr>
        <w:t xml:space="preserve">in </w:t>
      </w:r>
      <w:r w:rsidR="009D0D39">
        <w:rPr>
          <w:lang w:val="en-GB"/>
        </w:rPr>
        <w:t>low-middle income countries</w:t>
      </w:r>
      <w:r w:rsidR="00DB4B9D">
        <w:rPr>
          <w:lang w:val="en-GB"/>
        </w:rPr>
        <w:t xml:space="preserve"> compared to </w:t>
      </w:r>
      <w:r w:rsidR="009D0D39">
        <w:rPr>
          <w:lang w:val="en-GB"/>
        </w:rPr>
        <w:t>high-income countries</w:t>
      </w:r>
      <w:r w:rsidR="00D270C8">
        <w:rPr>
          <w:lang w:val="en-GB"/>
        </w:rPr>
        <w:t>.</w:t>
      </w:r>
      <w:r w:rsidR="00F83DC1">
        <w:rPr>
          <w:lang w:val="en-GB"/>
        </w:rPr>
        <w:t xml:space="preserve"> </w:t>
      </w:r>
      <w:r w:rsidR="009D0D39">
        <w:rPr>
          <w:lang w:val="en-GB"/>
        </w:rPr>
        <w:t xml:space="preserve">Our study further </w:t>
      </w:r>
      <w:r w:rsidR="00C440DD">
        <w:rPr>
          <w:lang w:val="en-GB"/>
        </w:rPr>
        <w:t>highlights the</w:t>
      </w:r>
      <w:r w:rsidR="000838B2">
        <w:rPr>
          <w:lang w:val="en-GB"/>
        </w:rPr>
        <w:t xml:space="preserve"> need for continued health system</w:t>
      </w:r>
      <w:r w:rsidR="00C440DD">
        <w:rPr>
          <w:lang w:val="en-GB"/>
        </w:rPr>
        <w:t>s</w:t>
      </w:r>
      <w:r w:rsidR="000838B2">
        <w:rPr>
          <w:lang w:val="en-GB"/>
        </w:rPr>
        <w:t xml:space="preserve"> strengthening to </w:t>
      </w:r>
      <w:r w:rsidR="00DF30F1">
        <w:rPr>
          <w:lang w:val="en-GB"/>
        </w:rPr>
        <w:t xml:space="preserve">prevent, </w:t>
      </w:r>
      <w:r w:rsidR="000C1327">
        <w:rPr>
          <w:lang w:val="en-GB"/>
        </w:rPr>
        <w:t xml:space="preserve">screen, </w:t>
      </w:r>
      <w:r w:rsidR="000838B2">
        <w:rPr>
          <w:lang w:val="en-GB"/>
        </w:rPr>
        <w:t>diagnose</w:t>
      </w:r>
      <w:r w:rsidR="00B11373">
        <w:rPr>
          <w:lang w:val="en-GB"/>
        </w:rPr>
        <w:t>,</w:t>
      </w:r>
      <w:r w:rsidR="000838B2">
        <w:rPr>
          <w:lang w:val="en-GB"/>
        </w:rPr>
        <w:t xml:space="preserve"> and treat</w:t>
      </w:r>
      <w:r w:rsidR="00DF30F1">
        <w:rPr>
          <w:lang w:val="en-GB"/>
        </w:rPr>
        <w:t xml:space="preserve"> </w:t>
      </w:r>
      <w:r w:rsidR="00C440DD">
        <w:rPr>
          <w:lang w:val="en-GB"/>
        </w:rPr>
        <w:t>c</w:t>
      </w:r>
      <w:r w:rsidR="00DF30F1">
        <w:rPr>
          <w:lang w:val="en-GB"/>
        </w:rPr>
        <w:t>hlamydia infection in pregnant women</w:t>
      </w:r>
      <w:r w:rsidR="00C440DD">
        <w:rPr>
          <w:lang w:val="en-GB"/>
        </w:rPr>
        <w:t xml:space="preserve">. </w:t>
      </w:r>
    </w:p>
    <w:p w14:paraId="6DEE28F4" w14:textId="77777777" w:rsidR="008A3162" w:rsidRDefault="008A3162" w:rsidP="001A1FA2">
      <w:pPr>
        <w:pStyle w:val="Heading1"/>
      </w:pPr>
    </w:p>
    <w:p w14:paraId="3AA61BAF" w14:textId="7512D123" w:rsidR="008A3162" w:rsidRPr="001A1FA2" w:rsidRDefault="008A3162" w:rsidP="001A1FA2">
      <w:pPr>
        <w:pStyle w:val="Heading1"/>
        <w:rPr>
          <w:b w:val="0"/>
        </w:rPr>
      </w:pPr>
      <w:r w:rsidRPr="001A1FA2">
        <w:t>Contributors</w:t>
      </w:r>
    </w:p>
    <w:p w14:paraId="559606D5" w14:textId="7479DDFA" w:rsidR="000462C1" w:rsidRDefault="00F85663" w:rsidP="001A1FA2">
      <w:pPr>
        <w:pStyle w:val="Heading1"/>
        <w:rPr>
          <w:b w:val="0"/>
          <w:lang w:val="en-GB"/>
        </w:rPr>
      </w:pPr>
      <w:r w:rsidRPr="00F85663">
        <w:rPr>
          <w:b w:val="0"/>
          <w:lang w:val="en-GB"/>
        </w:rPr>
        <w:t>JM, WT</w:t>
      </w:r>
      <w:r w:rsidR="00E67E61">
        <w:rPr>
          <w:b w:val="0"/>
          <w:lang w:val="en-GB"/>
        </w:rPr>
        <w:t>,</w:t>
      </w:r>
      <w:r w:rsidRPr="00F85663">
        <w:rPr>
          <w:b w:val="0"/>
          <w:lang w:val="en-GB"/>
        </w:rPr>
        <w:t xml:space="preserve"> </w:t>
      </w:r>
      <w:r w:rsidRPr="00E67E61">
        <w:rPr>
          <w:b w:val="0"/>
          <w:noProof/>
          <w:lang w:val="en-GB"/>
        </w:rPr>
        <w:t>and</w:t>
      </w:r>
      <w:r w:rsidRPr="00F85663">
        <w:rPr>
          <w:b w:val="0"/>
          <w:lang w:val="en-GB"/>
        </w:rPr>
        <w:t xml:space="preserve"> JDT drafted the protocol, JW performed the literature search, JM, WT, WC</w:t>
      </w:r>
      <w:r w:rsidR="00E67E61">
        <w:rPr>
          <w:b w:val="0"/>
          <w:lang w:val="en-GB"/>
        </w:rPr>
        <w:t>,</w:t>
      </w:r>
      <w:r w:rsidRPr="00F85663">
        <w:rPr>
          <w:b w:val="0"/>
          <w:lang w:val="en-GB"/>
        </w:rPr>
        <w:t xml:space="preserve"> </w:t>
      </w:r>
      <w:r w:rsidRPr="00E67E61">
        <w:rPr>
          <w:b w:val="0"/>
          <w:noProof/>
          <w:lang w:val="en-GB"/>
        </w:rPr>
        <w:t>and</w:t>
      </w:r>
      <w:r w:rsidRPr="00F85663">
        <w:rPr>
          <w:b w:val="0"/>
          <w:lang w:val="en-GB"/>
        </w:rPr>
        <w:t xml:space="preserve"> RF extracted the data.</w:t>
      </w:r>
      <w:r w:rsidR="007B2046">
        <w:rPr>
          <w:b w:val="0"/>
          <w:lang w:val="en-GB"/>
        </w:rPr>
        <w:t xml:space="preserve"> JT </w:t>
      </w:r>
      <w:r w:rsidR="000B408B">
        <w:rPr>
          <w:b w:val="0"/>
          <w:lang w:val="en-GB"/>
        </w:rPr>
        <w:t>solved</w:t>
      </w:r>
      <w:r w:rsidR="007B2046">
        <w:rPr>
          <w:b w:val="0"/>
          <w:lang w:val="en-GB"/>
        </w:rPr>
        <w:t xml:space="preserve"> the inconsistency in the data extraction process.</w:t>
      </w:r>
      <w:r w:rsidRPr="00F85663">
        <w:rPr>
          <w:b w:val="0"/>
          <w:lang w:val="en-GB"/>
        </w:rPr>
        <w:t xml:space="preserve"> RC and WT evaluated the quality of the evidence. JDK, TD, RC, and JM contributed ideas for analysis. WT and KL did the statistical analysis and interpreted the results. KL and WT wrote </w:t>
      </w:r>
      <w:r w:rsidR="00E67E61" w:rsidRPr="000B42BB">
        <w:rPr>
          <w:b w:val="0"/>
          <w:noProof/>
          <w:lang w:val="en-GB"/>
        </w:rPr>
        <w:t xml:space="preserve">the </w:t>
      </w:r>
      <w:r w:rsidRPr="00E67E61">
        <w:rPr>
          <w:b w:val="0"/>
          <w:noProof/>
          <w:lang w:val="en-GB"/>
        </w:rPr>
        <w:t>manuscript</w:t>
      </w:r>
      <w:r w:rsidRPr="00F85663">
        <w:rPr>
          <w:b w:val="0"/>
          <w:lang w:val="en-GB"/>
        </w:rPr>
        <w:t xml:space="preserve"> with input from JDT, JDK, TD, RC, and JM. </w:t>
      </w:r>
    </w:p>
    <w:p w14:paraId="1473661B" w14:textId="7790EE45" w:rsidR="008A3162" w:rsidRPr="001A1FA2" w:rsidRDefault="004B6C6A" w:rsidP="001A1FA2">
      <w:pPr>
        <w:pStyle w:val="Heading1"/>
        <w:rPr>
          <w:b w:val="0"/>
          <w:lang w:val="en-GB"/>
        </w:rPr>
      </w:pPr>
      <w:r>
        <w:lastRenderedPageBreak/>
        <w:t>Declaration</w:t>
      </w:r>
      <w:r w:rsidR="008A3162" w:rsidRPr="001A1FA2">
        <w:t xml:space="preserve"> of interests</w:t>
      </w:r>
    </w:p>
    <w:p w14:paraId="3F756AA9" w14:textId="5FDF92AB" w:rsidR="008A3162" w:rsidRDefault="009D0D39" w:rsidP="001A1FA2">
      <w:pPr>
        <w:rPr>
          <w:lang w:val="en-GB"/>
        </w:rPr>
      </w:pPr>
      <w:proofErr w:type="spellStart"/>
      <w:r>
        <w:rPr>
          <w:lang w:val="en-GB"/>
        </w:rPr>
        <w:t>Dr.</w:t>
      </w:r>
      <w:proofErr w:type="spellEnd"/>
      <w:r>
        <w:rPr>
          <w:lang w:val="en-GB"/>
        </w:rPr>
        <w:t xml:space="preserve"> Jeffrey D. Klausner has received research support and donated testing supplies from Cepheid and Hologic Incorporated.  </w:t>
      </w:r>
    </w:p>
    <w:p w14:paraId="172D7632" w14:textId="5A5EB419" w:rsidR="000013A6" w:rsidRDefault="000013A6" w:rsidP="000013A6">
      <w:pPr>
        <w:rPr>
          <w:lang w:val="en-GB"/>
        </w:rPr>
      </w:pPr>
      <w:r w:rsidRPr="00CD217E">
        <w:rPr>
          <w:noProof/>
          <w:lang w:val="en-GB"/>
        </w:rPr>
        <w:t>The Corresponding Author has the right to grant on behalf of all authors and does grant on behalf of all authors, an exclusive licence (or non exclusive for government employees) on a worldwide basis to the BMJ Publishing Group Ltd to permit this article (if accepted) to be published in STI</w:t>
      </w:r>
      <w:r w:rsidR="00E67E61" w:rsidRPr="00CD217E">
        <w:rPr>
          <w:noProof/>
          <w:lang w:val="en-GB"/>
        </w:rPr>
        <w:t xml:space="preserve"> </w:t>
      </w:r>
      <w:r w:rsidRPr="00CD217E">
        <w:rPr>
          <w:noProof/>
          <w:lang w:val="en-GB"/>
        </w:rPr>
        <w:t xml:space="preserve">and any other BMJPGL products and sub-licences such use and exploit all subsidiary rights, as set out in our licence </w:t>
      </w:r>
      <w:hyperlink r:id="rId10" w:tgtFrame="_blank" w:history="1">
        <w:r w:rsidRPr="00CD217E">
          <w:rPr>
            <w:rStyle w:val="Hyperlink"/>
            <w:noProof/>
            <w:u w:val="none"/>
            <w:lang w:val="en-GB"/>
          </w:rPr>
          <w:t>http://group.bmj.com/products/journals/instructions-for-authors/licence-forms</w:t>
        </w:r>
      </w:hyperlink>
      <w:r w:rsidRPr="00CD217E">
        <w:rPr>
          <w:noProof/>
          <w:lang w:val="en-GB"/>
        </w:rPr>
        <w:t>.</w:t>
      </w:r>
    </w:p>
    <w:p w14:paraId="1689A8DE" w14:textId="77777777" w:rsidR="008A3162" w:rsidRPr="001A1FA2" w:rsidRDefault="008A3162" w:rsidP="001A1FA2">
      <w:pPr>
        <w:pStyle w:val="Heading1"/>
        <w:rPr>
          <w:b w:val="0"/>
        </w:rPr>
      </w:pPr>
      <w:r w:rsidRPr="001A1FA2">
        <w:t>Acknowledgments</w:t>
      </w:r>
    </w:p>
    <w:p w14:paraId="4E95F91E" w14:textId="46A72C62" w:rsidR="008A3162" w:rsidRPr="001A1FA2" w:rsidRDefault="00221916" w:rsidP="008A3162">
      <w:pPr>
        <w:rPr>
          <w:lang w:val="en-GB"/>
        </w:rPr>
      </w:pPr>
      <w:r>
        <w:rPr>
          <w:lang w:val="en-GB"/>
        </w:rPr>
        <w:t>W</w:t>
      </w:r>
      <w:r w:rsidR="00FC54CC">
        <w:rPr>
          <w:lang w:val="en-GB"/>
        </w:rPr>
        <w:t xml:space="preserve">e </w:t>
      </w:r>
      <w:r w:rsidR="00FC54CC" w:rsidRPr="00CD217E">
        <w:rPr>
          <w:noProof/>
          <w:lang w:val="en-GB"/>
        </w:rPr>
        <w:t>would like</w:t>
      </w:r>
      <w:r w:rsidR="00FC54CC">
        <w:rPr>
          <w:lang w:val="en-GB"/>
        </w:rPr>
        <w:t xml:space="preserve"> to acknowledge </w:t>
      </w:r>
      <w:proofErr w:type="spellStart"/>
      <w:r w:rsidR="00FC54CC">
        <w:rPr>
          <w:lang w:val="en-GB"/>
        </w:rPr>
        <w:t>Xiaojing</w:t>
      </w:r>
      <w:proofErr w:type="spellEnd"/>
      <w:r w:rsidR="00571FB6">
        <w:rPr>
          <w:lang w:val="en-GB"/>
        </w:rPr>
        <w:t xml:space="preserve"> </w:t>
      </w:r>
      <w:r w:rsidR="00F85663">
        <w:rPr>
          <w:lang w:val="en-GB"/>
        </w:rPr>
        <w:t xml:space="preserve">Zheng </w:t>
      </w:r>
      <w:r w:rsidR="00571FB6">
        <w:rPr>
          <w:lang w:val="en-GB"/>
        </w:rPr>
        <w:t xml:space="preserve">of the School of Medicine at the University of North Carolina Chapel Hill, </w:t>
      </w:r>
      <w:proofErr w:type="spellStart"/>
      <w:r w:rsidR="00FC0AA7">
        <w:rPr>
          <w:lang w:val="en-GB"/>
        </w:rPr>
        <w:t>Drs.</w:t>
      </w:r>
      <w:proofErr w:type="spellEnd"/>
      <w:r w:rsidR="00FC0AA7">
        <w:rPr>
          <w:lang w:val="en-GB"/>
        </w:rPr>
        <w:t xml:space="preserve"> </w:t>
      </w:r>
      <w:r w:rsidR="00F85663">
        <w:rPr>
          <w:lang w:val="en-GB"/>
        </w:rPr>
        <w:t xml:space="preserve">Kevin Dunbar, </w:t>
      </w:r>
      <w:r w:rsidR="00571FB6">
        <w:rPr>
          <w:lang w:val="en-GB"/>
        </w:rPr>
        <w:t xml:space="preserve">Cristina Visintin and </w:t>
      </w:r>
      <w:r>
        <w:rPr>
          <w:lang w:val="en-GB"/>
        </w:rPr>
        <w:t>John Marshall</w:t>
      </w:r>
      <w:r w:rsidR="00571FB6">
        <w:rPr>
          <w:lang w:val="en-GB"/>
        </w:rPr>
        <w:t xml:space="preserve"> of Public Health England</w:t>
      </w:r>
      <w:r>
        <w:rPr>
          <w:lang w:val="en-GB"/>
        </w:rPr>
        <w:t>,</w:t>
      </w:r>
      <w:r w:rsidR="00571FB6">
        <w:rPr>
          <w:lang w:val="en-GB"/>
        </w:rPr>
        <w:t xml:space="preserve"> and</w:t>
      </w:r>
      <w:r>
        <w:rPr>
          <w:lang w:val="en-GB"/>
        </w:rPr>
        <w:t xml:space="preserve"> </w:t>
      </w:r>
      <w:proofErr w:type="spellStart"/>
      <w:r w:rsidR="00FC0AA7">
        <w:rPr>
          <w:lang w:val="en-GB"/>
        </w:rPr>
        <w:t>Drs.</w:t>
      </w:r>
      <w:proofErr w:type="spellEnd"/>
      <w:r w:rsidR="00FC0AA7">
        <w:rPr>
          <w:lang w:val="en-GB"/>
        </w:rPr>
        <w:t xml:space="preserve"> </w:t>
      </w:r>
      <w:r>
        <w:rPr>
          <w:lang w:val="en-GB"/>
        </w:rPr>
        <w:t xml:space="preserve">Yang Bin, and Zheng </w:t>
      </w:r>
      <w:proofErr w:type="spellStart"/>
      <w:r>
        <w:rPr>
          <w:lang w:val="en-GB"/>
        </w:rPr>
        <w:t>Heping</w:t>
      </w:r>
      <w:proofErr w:type="spellEnd"/>
      <w:r>
        <w:rPr>
          <w:lang w:val="en-GB"/>
        </w:rPr>
        <w:t xml:space="preserve"> </w:t>
      </w:r>
      <w:r w:rsidR="00571FB6">
        <w:rPr>
          <w:lang w:val="en-GB"/>
        </w:rPr>
        <w:t xml:space="preserve">from the Southern Medical University Dermatology Hospital </w:t>
      </w:r>
      <w:r>
        <w:rPr>
          <w:lang w:val="en-GB"/>
        </w:rPr>
        <w:t xml:space="preserve">for their </w:t>
      </w:r>
      <w:r w:rsidR="000462C1">
        <w:rPr>
          <w:lang w:val="en-GB"/>
        </w:rPr>
        <w:t>suggestions</w:t>
      </w:r>
      <w:r>
        <w:rPr>
          <w:lang w:val="en-GB"/>
        </w:rPr>
        <w:t xml:space="preserve"> and feedback. </w:t>
      </w:r>
      <w:r w:rsidR="00744FAE">
        <w:rPr>
          <w:lang w:val="en-GB"/>
        </w:rPr>
        <w:t>In particular</w:t>
      </w:r>
      <w:r w:rsidR="00B80D01">
        <w:rPr>
          <w:lang w:val="en-GB"/>
        </w:rPr>
        <w:t xml:space="preserve">, we would like to thank Ms. Juan Nie for </w:t>
      </w:r>
      <w:r w:rsidR="00B44262">
        <w:rPr>
          <w:lang w:val="en-GB"/>
        </w:rPr>
        <w:t>her assistance with</w:t>
      </w:r>
      <w:r w:rsidR="00B80D01">
        <w:rPr>
          <w:lang w:val="en-GB"/>
        </w:rPr>
        <w:t xml:space="preserve"> the revision of this manuscript.</w:t>
      </w:r>
    </w:p>
    <w:p w14:paraId="3F2EBE28" w14:textId="77777777" w:rsidR="008A3162" w:rsidRPr="00FD2DA0" w:rsidRDefault="008A3162">
      <w:pPr>
        <w:rPr>
          <w:lang w:val="en-GB"/>
        </w:rPr>
      </w:pPr>
    </w:p>
    <w:p w14:paraId="13CFE1BC" w14:textId="77777777" w:rsidR="00FD2DA0" w:rsidRDefault="00FD2DA0">
      <w:pPr>
        <w:sectPr w:rsidR="00FD2DA0" w:rsidSect="00F860A2">
          <w:pgSz w:w="12240" w:h="15840" w:code="1"/>
          <w:pgMar w:top="1440" w:right="1797" w:bottom="1440" w:left="1797" w:header="851" w:footer="992" w:gutter="0"/>
          <w:cols w:space="425"/>
          <w:docGrid w:type="linesAndChars" w:linePitch="326"/>
        </w:sectPr>
      </w:pPr>
    </w:p>
    <w:p w14:paraId="2A18B247" w14:textId="55D30139" w:rsidR="00FD2DA0" w:rsidRDefault="00FD2DA0" w:rsidP="005E195A">
      <w:pPr>
        <w:pStyle w:val="Heading1"/>
      </w:pPr>
      <w:r>
        <w:lastRenderedPageBreak/>
        <w:t>References</w:t>
      </w:r>
    </w:p>
    <w:p w14:paraId="088F64E1" w14:textId="1FF74FB2" w:rsidR="003049F4" w:rsidRPr="00A02795" w:rsidRDefault="003049F4" w:rsidP="003049F4">
      <w:pPr>
        <w:pStyle w:val="EndNoteBibliography"/>
        <w:spacing w:after="0"/>
        <w:ind w:left="720" w:hanging="720"/>
      </w:pPr>
      <w:r w:rsidRPr="00A02795">
        <w:t xml:space="preserve">1. Bebear C, de Barbeyrac B. Genital Chlamydia trachomatis infections. </w:t>
      </w:r>
      <w:r w:rsidRPr="00A02795">
        <w:rPr>
          <w:i/>
        </w:rPr>
        <w:t xml:space="preserve">Clinical microbiology and </w:t>
      </w:r>
      <w:r w:rsidRPr="00CD217E">
        <w:rPr>
          <w:i/>
        </w:rPr>
        <w:t xml:space="preserve">infection </w:t>
      </w:r>
      <w:r w:rsidRPr="00A02795">
        <w:t xml:space="preserve">2009;15(1):4-10. </w:t>
      </w:r>
      <w:r w:rsidRPr="00CD217E">
        <w:t>doi</w:t>
      </w:r>
      <w:r w:rsidRPr="00A02795">
        <w:t>: 10.1111/j.1469-0691.2008.02647.x [published Online First: 2009/02/18]</w:t>
      </w:r>
    </w:p>
    <w:p w14:paraId="001DC3DD" w14:textId="5F711035" w:rsidR="003049F4" w:rsidRPr="00A02795" w:rsidRDefault="003049F4" w:rsidP="003049F4">
      <w:pPr>
        <w:pStyle w:val="EndNoteBibliography"/>
        <w:spacing w:after="0"/>
        <w:ind w:left="720" w:hanging="720"/>
      </w:pPr>
      <w:r w:rsidRPr="00A02795">
        <w:t xml:space="preserve">2. Manavi K. A review on infection with Chlamydia trachomatis. </w:t>
      </w:r>
      <w:r w:rsidRPr="00A02795">
        <w:rPr>
          <w:i/>
        </w:rPr>
        <w:t xml:space="preserve">Best </w:t>
      </w:r>
      <w:r w:rsidR="00CE516B">
        <w:rPr>
          <w:i/>
        </w:rPr>
        <w:t>P</w:t>
      </w:r>
      <w:r w:rsidRPr="00A02795">
        <w:rPr>
          <w:i/>
        </w:rPr>
        <w:t xml:space="preserve">ractice &amp; </w:t>
      </w:r>
      <w:r w:rsidR="00CE516B">
        <w:rPr>
          <w:i/>
        </w:rPr>
        <w:t>R</w:t>
      </w:r>
      <w:r w:rsidRPr="00A02795">
        <w:rPr>
          <w:i/>
        </w:rPr>
        <w:t xml:space="preserve">esearch Clinical </w:t>
      </w:r>
      <w:r w:rsidR="00CE516B">
        <w:rPr>
          <w:i/>
        </w:rPr>
        <w:t>O</w:t>
      </w:r>
      <w:r w:rsidRPr="00A02795">
        <w:rPr>
          <w:i/>
        </w:rPr>
        <w:t xml:space="preserve">bstetrics &amp; </w:t>
      </w:r>
      <w:r w:rsidR="00CE516B">
        <w:rPr>
          <w:i/>
        </w:rPr>
        <w:t>G</w:t>
      </w:r>
      <w:r w:rsidRPr="00A02795">
        <w:rPr>
          <w:i/>
        </w:rPr>
        <w:t>ynaecology</w:t>
      </w:r>
      <w:r w:rsidRPr="00A02795">
        <w:t xml:space="preserve"> 2006;20(6):941-51. </w:t>
      </w:r>
      <w:r w:rsidRPr="00CD217E">
        <w:t>doi</w:t>
      </w:r>
      <w:r w:rsidRPr="00A02795">
        <w:t>: 10.1016/j.bpobgyn.2006.06.003 [published Online First: 2006/08/29]</w:t>
      </w:r>
    </w:p>
    <w:p w14:paraId="10EFAAA3" w14:textId="77777777" w:rsidR="003049F4" w:rsidRPr="00A02795" w:rsidRDefault="003049F4" w:rsidP="003049F4">
      <w:pPr>
        <w:pStyle w:val="EndNoteBibliography"/>
        <w:spacing w:after="0"/>
        <w:ind w:left="720" w:hanging="720"/>
      </w:pPr>
      <w:r w:rsidRPr="00A02795">
        <w:t xml:space="preserve">3. Peipert JF. Clinical practice. Genital chlamydial infections. </w:t>
      </w:r>
      <w:r w:rsidRPr="00A02795">
        <w:rPr>
          <w:i/>
        </w:rPr>
        <w:t>The New England journal of medicine</w:t>
      </w:r>
      <w:r w:rsidRPr="00A02795">
        <w:t xml:space="preserve"> 2003;349(25):2424-30. </w:t>
      </w:r>
      <w:r w:rsidRPr="00CD217E">
        <w:t>doi</w:t>
      </w:r>
      <w:r w:rsidRPr="00A02795">
        <w:t>: 10.1056/NEJMcp030542 [published Online First: 2003/12/19]</w:t>
      </w:r>
    </w:p>
    <w:p w14:paraId="5571EF47" w14:textId="2752CE99" w:rsidR="003049F4" w:rsidRPr="00A02795" w:rsidRDefault="003049F4" w:rsidP="003049F4">
      <w:pPr>
        <w:pStyle w:val="EndNoteBibliography"/>
        <w:spacing w:after="0"/>
        <w:ind w:left="720" w:hanging="720"/>
      </w:pPr>
      <w:r w:rsidRPr="00A02795">
        <w:t>4. WHO. WHO Guidelines for the Treatment of Chlamydia trachomatis, 2016.</w:t>
      </w:r>
      <w:r w:rsidR="00CE516B">
        <w:t xml:space="preserve"> Geneva, Switzerland.</w:t>
      </w:r>
    </w:p>
    <w:p w14:paraId="0EF56A9E" w14:textId="77777777" w:rsidR="003049F4" w:rsidRPr="00A02795" w:rsidRDefault="003049F4" w:rsidP="003049F4">
      <w:pPr>
        <w:pStyle w:val="EndNoteBibliography"/>
        <w:spacing w:after="0"/>
        <w:ind w:left="720" w:hanging="720"/>
      </w:pPr>
      <w:r w:rsidRPr="00A02795">
        <w:t xml:space="preserve">5. Davies B, Turner KM, Frolund M, et al. Risk of reproductive complications following chlamydia testing: a population-based retrospective cohort study in Denmark. </w:t>
      </w:r>
      <w:r w:rsidRPr="00A02795">
        <w:rPr>
          <w:i/>
        </w:rPr>
        <w:t>Lancet Infect Dis</w:t>
      </w:r>
      <w:r w:rsidRPr="00A02795">
        <w:t xml:space="preserve"> 2016;16(9):1057-64. </w:t>
      </w:r>
      <w:r w:rsidRPr="00CD217E">
        <w:t>doi</w:t>
      </w:r>
      <w:r w:rsidRPr="00A02795">
        <w:t>: 10.1016/s1473-3099(16)30092-5</w:t>
      </w:r>
    </w:p>
    <w:p w14:paraId="7807E3B2" w14:textId="60A355E6" w:rsidR="003049F4" w:rsidRPr="00A02795" w:rsidRDefault="003049F4" w:rsidP="003049F4">
      <w:pPr>
        <w:pStyle w:val="EndNoteBibliography"/>
        <w:spacing w:after="0"/>
        <w:ind w:left="720" w:hanging="720"/>
      </w:pPr>
      <w:r w:rsidRPr="00A02795">
        <w:t xml:space="preserve">6. Haggerty CL, Gottlieb SL, Taylor BD, et al. Risk of sequelae after Chlamydia trachomatis genital infection in women. </w:t>
      </w:r>
      <w:r w:rsidRPr="00A02795">
        <w:rPr>
          <w:i/>
        </w:rPr>
        <w:t xml:space="preserve">The Journal of </w:t>
      </w:r>
      <w:r w:rsidR="00CE516B">
        <w:rPr>
          <w:i/>
        </w:rPr>
        <w:t>I</w:t>
      </w:r>
      <w:r w:rsidRPr="00A02795">
        <w:rPr>
          <w:i/>
        </w:rPr>
        <w:t xml:space="preserve">nfectious </w:t>
      </w:r>
      <w:r w:rsidR="00CE516B">
        <w:rPr>
          <w:i/>
        </w:rPr>
        <w:t>D</w:t>
      </w:r>
      <w:r w:rsidRPr="00A02795">
        <w:rPr>
          <w:i/>
        </w:rPr>
        <w:t>iseases</w:t>
      </w:r>
      <w:r w:rsidRPr="00A02795">
        <w:t xml:space="preserve"> 2010;201 Suppl 2</w:t>
      </w:r>
      <w:r w:rsidRPr="00CD217E">
        <w:t>:S134-55</w:t>
      </w:r>
      <w:r w:rsidRPr="00A02795">
        <w:t xml:space="preserve">. </w:t>
      </w:r>
      <w:r w:rsidRPr="00CD217E">
        <w:t>doi</w:t>
      </w:r>
      <w:r w:rsidRPr="00A02795">
        <w:t>: 10.1086/652395 [published Online First: 2010/05/28]</w:t>
      </w:r>
    </w:p>
    <w:p w14:paraId="61B71B9F" w14:textId="77777777" w:rsidR="003049F4" w:rsidRPr="00A02795" w:rsidRDefault="003049F4" w:rsidP="003049F4">
      <w:pPr>
        <w:pStyle w:val="EndNoteBibliography"/>
        <w:spacing w:after="0"/>
        <w:ind w:left="720" w:hanging="720"/>
      </w:pPr>
      <w:r w:rsidRPr="00A02795">
        <w:t xml:space="preserve">7. Mylonas I. Female genital Chlamydia trachomatis infection: where are we heading? </w:t>
      </w:r>
      <w:r w:rsidRPr="00A02795">
        <w:rPr>
          <w:i/>
        </w:rPr>
        <w:t>Archives of Gynecology and Obstetrics</w:t>
      </w:r>
      <w:r w:rsidRPr="00A02795">
        <w:t xml:space="preserve"> 2012;285(5):1271-85. </w:t>
      </w:r>
      <w:r w:rsidRPr="00CD217E">
        <w:t>doi</w:t>
      </w:r>
      <w:r w:rsidRPr="00A02795">
        <w:t>: 10.1007/s00404-012-2240-7</w:t>
      </w:r>
    </w:p>
    <w:p w14:paraId="48AB9B9F" w14:textId="3F674C54" w:rsidR="003049F4" w:rsidRPr="00A02795" w:rsidRDefault="003049F4" w:rsidP="003049F4">
      <w:pPr>
        <w:pStyle w:val="EndNoteBibliography"/>
        <w:spacing w:after="0"/>
        <w:ind w:left="720" w:hanging="720"/>
      </w:pPr>
      <w:r w:rsidRPr="00A02795">
        <w:t xml:space="preserve">8. Baud D, Regan L, Greub G. Emerging role of Chlamydia and Chlamydia-like organisms in adverse pregnancy outcomes. </w:t>
      </w:r>
      <w:r w:rsidRPr="00A02795">
        <w:rPr>
          <w:i/>
        </w:rPr>
        <w:t xml:space="preserve">Current </w:t>
      </w:r>
      <w:r w:rsidR="00CE516B">
        <w:rPr>
          <w:i/>
        </w:rPr>
        <w:t>O</w:t>
      </w:r>
      <w:r w:rsidRPr="00A02795">
        <w:rPr>
          <w:i/>
        </w:rPr>
        <w:t xml:space="preserve">pinion in </w:t>
      </w:r>
      <w:r w:rsidR="00CE516B">
        <w:rPr>
          <w:i/>
        </w:rPr>
        <w:t>I</w:t>
      </w:r>
      <w:r w:rsidRPr="00A02795">
        <w:rPr>
          <w:i/>
        </w:rPr>
        <w:t xml:space="preserve">nfectious </w:t>
      </w:r>
      <w:r w:rsidR="00CE516B">
        <w:rPr>
          <w:i/>
        </w:rPr>
        <w:t>D</w:t>
      </w:r>
      <w:r w:rsidRPr="00A02795">
        <w:rPr>
          <w:i/>
        </w:rPr>
        <w:t>iseases</w:t>
      </w:r>
      <w:r w:rsidRPr="00A02795">
        <w:t xml:space="preserve"> 2008;21(1):70-6. doi: 10.1097/QCO.0b013e3282f3e6a5 [published Online First: 2008/01/15]</w:t>
      </w:r>
    </w:p>
    <w:p w14:paraId="7A7DFC13" w14:textId="78E81891" w:rsidR="003049F4" w:rsidRPr="00A02795" w:rsidRDefault="003049F4" w:rsidP="003049F4">
      <w:pPr>
        <w:pStyle w:val="EndNoteBibliography"/>
        <w:spacing w:after="0"/>
        <w:ind w:left="720" w:hanging="720"/>
      </w:pPr>
      <w:r w:rsidRPr="00A02795">
        <w:t xml:space="preserve">9. Howie SE, Horner PJ, Horne AW. Chlamydia trachomatis infection during pregnancy: known unknowns. </w:t>
      </w:r>
      <w:r w:rsidRPr="00A02795">
        <w:rPr>
          <w:i/>
        </w:rPr>
        <w:t xml:space="preserve">Discovery </w:t>
      </w:r>
      <w:r w:rsidR="00CE516B">
        <w:rPr>
          <w:i/>
        </w:rPr>
        <w:t>M</w:t>
      </w:r>
      <w:r w:rsidRPr="00A02795">
        <w:rPr>
          <w:i/>
        </w:rPr>
        <w:t>edicine</w:t>
      </w:r>
      <w:r w:rsidRPr="00A02795">
        <w:t xml:space="preserve"> 2011;12(62):57-64. [published Online First: 2011/07/29]</w:t>
      </w:r>
    </w:p>
    <w:p w14:paraId="4E3C5286" w14:textId="1A516CE7" w:rsidR="003049F4" w:rsidRPr="00A02795" w:rsidRDefault="003049F4" w:rsidP="003049F4">
      <w:pPr>
        <w:pStyle w:val="EndNoteBibliography"/>
        <w:spacing w:after="0"/>
        <w:ind w:left="720" w:hanging="720"/>
      </w:pPr>
      <w:r w:rsidRPr="00A02795">
        <w:t xml:space="preserve">10. Witkin SS. Immunological aspects of genital chlamydia infections. </w:t>
      </w:r>
      <w:r w:rsidRPr="00A02795">
        <w:rPr>
          <w:i/>
        </w:rPr>
        <w:t xml:space="preserve">Best </w:t>
      </w:r>
      <w:r w:rsidR="00CE516B">
        <w:rPr>
          <w:i/>
        </w:rPr>
        <w:t>P</w:t>
      </w:r>
      <w:r w:rsidRPr="00A02795">
        <w:rPr>
          <w:i/>
        </w:rPr>
        <w:t xml:space="preserve">ractice &amp; </w:t>
      </w:r>
      <w:r w:rsidR="00CE516B">
        <w:rPr>
          <w:i/>
        </w:rPr>
        <w:t>R</w:t>
      </w:r>
      <w:r w:rsidRPr="00A02795">
        <w:rPr>
          <w:i/>
        </w:rPr>
        <w:t xml:space="preserve">esearch Clinical </w:t>
      </w:r>
      <w:r w:rsidR="00CE516B">
        <w:rPr>
          <w:i/>
        </w:rPr>
        <w:t>O</w:t>
      </w:r>
      <w:r w:rsidRPr="00A02795">
        <w:rPr>
          <w:i/>
        </w:rPr>
        <w:t xml:space="preserve">bstetrics &amp; </w:t>
      </w:r>
      <w:r w:rsidR="00CE516B">
        <w:rPr>
          <w:i/>
        </w:rPr>
        <w:t>G</w:t>
      </w:r>
      <w:r w:rsidRPr="00A02795">
        <w:rPr>
          <w:i/>
        </w:rPr>
        <w:t>ynaecology</w:t>
      </w:r>
      <w:r w:rsidRPr="00A02795">
        <w:t xml:space="preserve"> 2002;16(6):865-74. [published Online First: 2002/12/11]</w:t>
      </w:r>
    </w:p>
    <w:p w14:paraId="7B36AEA0" w14:textId="5BF0ADE1" w:rsidR="003049F4" w:rsidRPr="00A02795" w:rsidRDefault="003049F4" w:rsidP="003049F4">
      <w:pPr>
        <w:pStyle w:val="EndNoteBibliography"/>
        <w:spacing w:after="0"/>
        <w:ind w:left="720" w:hanging="720"/>
      </w:pPr>
      <w:r w:rsidRPr="00A02795">
        <w:t xml:space="preserve">11. Adachi K, Nielsen-Saines K, Klausner JD. Chlamydia trachomatis infection in pregnancy: the global challenge of preventing adverse pregnancy and infant outcomes in sub-Saharan Africa and Asia. </w:t>
      </w:r>
      <w:r w:rsidRPr="00A02795">
        <w:rPr>
          <w:i/>
        </w:rPr>
        <w:t xml:space="preserve">BioMed </w:t>
      </w:r>
      <w:r w:rsidR="00CE516B">
        <w:rPr>
          <w:i/>
        </w:rPr>
        <w:t>R</w:t>
      </w:r>
      <w:r w:rsidRPr="00A02795">
        <w:rPr>
          <w:i/>
        </w:rPr>
        <w:t xml:space="preserve">esearch </w:t>
      </w:r>
      <w:r w:rsidR="00CE516B">
        <w:rPr>
          <w:i/>
        </w:rPr>
        <w:t>I</w:t>
      </w:r>
      <w:r w:rsidRPr="00A02795">
        <w:rPr>
          <w:i/>
        </w:rPr>
        <w:t>nternational</w:t>
      </w:r>
      <w:r w:rsidRPr="00A02795">
        <w:t xml:space="preserve"> 2016;2016</w:t>
      </w:r>
      <w:r w:rsidR="005535FA">
        <w:t>:</w:t>
      </w:r>
      <w:r w:rsidR="00963755" w:rsidRPr="008612F3">
        <w:t xml:space="preserve"> 9315757</w:t>
      </w:r>
      <w:r w:rsidR="00CE516B">
        <w:t>.</w:t>
      </w:r>
    </w:p>
    <w:p w14:paraId="7BD6290E" w14:textId="608FFA7E" w:rsidR="003049F4" w:rsidRPr="00A02795" w:rsidRDefault="003049F4" w:rsidP="003049F4">
      <w:pPr>
        <w:pStyle w:val="EndNoteBibliography"/>
        <w:spacing w:after="0"/>
        <w:ind w:left="720" w:hanging="720"/>
      </w:pPr>
      <w:r w:rsidRPr="00A02795">
        <w:t>12. US</w:t>
      </w:r>
      <w:r w:rsidR="00CE516B">
        <w:t xml:space="preserve"> </w:t>
      </w:r>
      <w:r w:rsidRPr="00A02795">
        <w:t>CDC. 2015 STD Treatment Guidelines: Screening Recommendations and Considerations Referenced in Treatment Guidelines and Original Sources: US CDC, 2015.</w:t>
      </w:r>
    </w:p>
    <w:p w14:paraId="61F204E1" w14:textId="3B4B7A9D" w:rsidR="003049F4" w:rsidRPr="00A02795" w:rsidRDefault="003049F4" w:rsidP="003049F4">
      <w:pPr>
        <w:pStyle w:val="EndNoteBibliography"/>
        <w:spacing w:after="0"/>
        <w:ind w:left="720" w:hanging="720"/>
      </w:pPr>
      <w:r w:rsidRPr="00A02795">
        <w:t>13. National Institute for Health and Care Excellence. Guidance: Antenatal care for uncomplicated pregnancies (CG62)-Chlamydia screening should not be offered as part of routine antenatal care. (1.8.3.2):28</w:t>
      </w:r>
      <w:r w:rsidR="00963755">
        <w:t>, 2008</w:t>
      </w:r>
      <w:r w:rsidR="00A842F5">
        <w:t xml:space="preserve"> </w:t>
      </w:r>
    </w:p>
    <w:p w14:paraId="1CB22340" w14:textId="59ABA5C3" w:rsidR="003049F4" w:rsidRPr="00A02795" w:rsidRDefault="003049F4" w:rsidP="003049F4">
      <w:pPr>
        <w:pStyle w:val="EndNoteBibliography"/>
        <w:spacing w:after="0"/>
        <w:ind w:left="720" w:hanging="720"/>
      </w:pPr>
      <w:r w:rsidRPr="00A02795">
        <w:lastRenderedPageBreak/>
        <w:t>14. Eur</w:t>
      </w:r>
      <w:r w:rsidR="00CE516B">
        <w:t xml:space="preserve">opean </w:t>
      </w:r>
      <w:r w:rsidRPr="00A02795">
        <w:t>CDC. Guidance on chlamydia control in Europe, 2015.</w:t>
      </w:r>
      <w:r w:rsidR="00A842F5">
        <w:t xml:space="preserve"> Available at: </w:t>
      </w:r>
      <w:hyperlink r:id="rId11" w:history="1">
        <w:r w:rsidR="00A842F5" w:rsidRPr="00A842F5">
          <w:rPr>
            <w:rStyle w:val="Hyperlink"/>
          </w:rPr>
          <w:t>https://ecdc.europa.eu/sites/portal/files/media/en/publications/Publications/chlamydia-control-europe-guidance.pdf</w:t>
        </w:r>
      </w:hyperlink>
    </w:p>
    <w:p w14:paraId="6E10FEC7" w14:textId="140B634A" w:rsidR="003049F4" w:rsidRPr="00A02795" w:rsidRDefault="003049F4" w:rsidP="00C20B72">
      <w:pPr>
        <w:pStyle w:val="EndNoteBibliography"/>
        <w:ind w:left="720" w:hanging="720"/>
      </w:pPr>
      <w:r w:rsidRPr="00A02795">
        <w:t xml:space="preserve">15. Ditkowsky J, Shah KH, Hammerschlag MR, et al. Cost-benefit analysis of Chlamydia trachomatis screening in pregnant women in a high burden setting in the United States. </w:t>
      </w:r>
      <w:r w:rsidRPr="00A02795">
        <w:rPr>
          <w:i/>
        </w:rPr>
        <w:t>BMC Infect Dis</w:t>
      </w:r>
      <w:r w:rsidRPr="00A02795">
        <w:t xml:space="preserve"> 2017;17(1):155. doi: 10.1186/s12879-017-2248-510.1186/s12879-017-2248-5. [published Online First: 2017/02/20]</w:t>
      </w:r>
    </w:p>
    <w:p w14:paraId="1D0B07DD" w14:textId="290303AE" w:rsidR="003049F4" w:rsidRPr="00A02795" w:rsidRDefault="003049F4" w:rsidP="003049F4">
      <w:pPr>
        <w:pStyle w:val="EndNoteBibliography"/>
        <w:spacing w:after="0"/>
        <w:ind w:left="720" w:hanging="720"/>
      </w:pPr>
      <w:r w:rsidRPr="00A02795">
        <w:t xml:space="preserve">16. Ong JJ, Chen M, Hocking J, et al. Chlamydia screening for pregnant women aged 16–25 years attending an antenatal service: a cost-effectiveness study. </w:t>
      </w:r>
      <w:r w:rsidRPr="00A02795">
        <w:rPr>
          <w:i/>
        </w:rPr>
        <w:t>BJOG</w:t>
      </w:r>
      <w:r w:rsidRPr="00A02795">
        <w:t xml:space="preserve"> 2016;123(7):1194-202. doi: 10.1111/1471-0528.13567</w:t>
      </w:r>
    </w:p>
    <w:p w14:paraId="4B396E98" w14:textId="77777777" w:rsidR="003049F4" w:rsidRPr="00A02795" w:rsidRDefault="003049F4" w:rsidP="003049F4">
      <w:pPr>
        <w:pStyle w:val="EndNoteBibliography"/>
        <w:spacing w:after="0"/>
        <w:ind w:left="720" w:hanging="720"/>
      </w:pPr>
      <w:r w:rsidRPr="00A02795">
        <w:t xml:space="preserve">17. Low N, Bender N, Nartey L, et al. Effectiveness of chlamydia screening: systematic review. </w:t>
      </w:r>
      <w:r w:rsidRPr="00A02795">
        <w:rPr>
          <w:i/>
        </w:rPr>
        <w:t>International Journal of Epidemiology</w:t>
      </w:r>
      <w:r w:rsidRPr="00A02795">
        <w:t xml:space="preserve"> 2009;38(2):435-48. doi: 10.1093/ije/dyn222</w:t>
      </w:r>
    </w:p>
    <w:p w14:paraId="755497BB" w14:textId="67BBE67D" w:rsidR="003049F4" w:rsidRPr="00A02795" w:rsidRDefault="003049F4" w:rsidP="003049F4">
      <w:pPr>
        <w:pStyle w:val="EndNoteBibliography"/>
        <w:spacing w:after="0"/>
        <w:ind w:left="720" w:hanging="720"/>
      </w:pPr>
      <w:r w:rsidRPr="00A02795">
        <w:t xml:space="preserve">18. Davey DJ, Shull H, Billings J, et al. Prevalence of curable sexually transmitted infections in pregnant women in low-and middle-income countries from 2010 to 2015: A systematic review. </w:t>
      </w:r>
      <w:r w:rsidRPr="00A02795">
        <w:rPr>
          <w:i/>
        </w:rPr>
        <w:t xml:space="preserve">Sexually </w:t>
      </w:r>
      <w:r w:rsidR="00A842F5">
        <w:rPr>
          <w:i/>
        </w:rPr>
        <w:t>T</w:t>
      </w:r>
      <w:r w:rsidRPr="00A02795">
        <w:rPr>
          <w:i/>
        </w:rPr>
        <w:t xml:space="preserve">ransmitted </w:t>
      </w:r>
      <w:r w:rsidR="00A842F5">
        <w:rPr>
          <w:i/>
        </w:rPr>
        <w:t>D</w:t>
      </w:r>
      <w:r w:rsidRPr="00A02795">
        <w:rPr>
          <w:i/>
        </w:rPr>
        <w:t>iseases</w:t>
      </w:r>
      <w:r w:rsidRPr="00A02795">
        <w:t xml:space="preserve"> 2016;43(7):450-58.</w:t>
      </w:r>
    </w:p>
    <w:p w14:paraId="494DCAF5" w14:textId="2E863E13" w:rsidR="003049F4" w:rsidRPr="00A02795" w:rsidRDefault="003049F4" w:rsidP="003049F4">
      <w:pPr>
        <w:pStyle w:val="EndNoteBibliography"/>
        <w:spacing w:after="0"/>
        <w:ind w:left="720" w:hanging="720"/>
      </w:pPr>
      <w:r w:rsidRPr="00A02795">
        <w:t xml:space="preserve">19. Newman L, Rowley J, Vander Hoorn S, et al. Global estimates of the prevalence and incidence of four curable sexually transmitted infections in 2012 based on systematic review and global reporting. </w:t>
      </w:r>
      <w:r w:rsidRPr="00A02795">
        <w:rPr>
          <w:i/>
        </w:rPr>
        <w:t xml:space="preserve">PloS </w:t>
      </w:r>
      <w:r w:rsidR="00A842F5">
        <w:rPr>
          <w:i/>
        </w:rPr>
        <w:t>O</w:t>
      </w:r>
      <w:r w:rsidRPr="00A02795">
        <w:rPr>
          <w:i/>
        </w:rPr>
        <w:t>ne</w:t>
      </w:r>
      <w:r w:rsidRPr="00A02795">
        <w:t xml:space="preserve"> 2015;10(12):e0143304.</w:t>
      </w:r>
    </w:p>
    <w:p w14:paraId="486FF3BE" w14:textId="28648EFC" w:rsidR="003049F4" w:rsidRPr="00A02795" w:rsidRDefault="003049F4" w:rsidP="003049F4">
      <w:pPr>
        <w:pStyle w:val="EndNoteBibliography"/>
        <w:spacing w:after="0"/>
        <w:ind w:left="720" w:hanging="720"/>
      </w:pPr>
      <w:r w:rsidRPr="00A02795">
        <w:t xml:space="preserve">20. Land J, Van Bergen J, Morre S, et al. Epidemiology of Chlamydia trachomatis infection in women and the cost-effectiveness of screening. </w:t>
      </w:r>
      <w:r w:rsidRPr="00A02795">
        <w:rPr>
          <w:i/>
        </w:rPr>
        <w:t xml:space="preserve">Human </w:t>
      </w:r>
      <w:r w:rsidR="00A842F5">
        <w:rPr>
          <w:i/>
        </w:rPr>
        <w:t>R</w:t>
      </w:r>
      <w:r w:rsidRPr="00A02795">
        <w:rPr>
          <w:i/>
        </w:rPr>
        <w:t xml:space="preserve">eproduction </w:t>
      </w:r>
      <w:r w:rsidR="00176C00">
        <w:rPr>
          <w:i/>
        </w:rPr>
        <w:t>U</w:t>
      </w:r>
      <w:r w:rsidRPr="00A02795">
        <w:rPr>
          <w:i/>
        </w:rPr>
        <w:t>pdate</w:t>
      </w:r>
      <w:r w:rsidRPr="00A02795">
        <w:t xml:space="preserve"> 2009;16(2):189-204.</w:t>
      </w:r>
    </w:p>
    <w:p w14:paraId="09E69898" w14:textId="77777777" w:rsidR="003049F4" w:rsidRPr="00A02795" w:rsidRDefault="003049F4" w:rsidP="003049F4">
      <w:pPr>
        <w:pStyle w:val="EndNoteBibliography"/>
        <w:spacing w:after="0"/>
        <w:ind w:left="720" w:hanging="720"/>
      </w:pPr>
      <w:r w:rsidRPr="00A02795">
        <w:t xml:space="preserve">21. Ortayli N, Ringheim K, Collins L, et al. Sexually transmitted infections: progress and challenges since the 1994 International Conference on Population and Development (ICPD). </w:t>
      </w:r>
      <w:r w:rsidRPr="00A02795">
        <w:rPr>
          <w:i/>
        </w:rPr>
        <w:t>Contraception</w:t>
      </w:r>
      <w:r w:rsidRPr="00A02795">
        <w:t xml:space="preserve"> 2014;90(6):S22-S31. doi: </w:t>
      </w:r>
      <w:hyperlink r:id="rId12" w:history="1">
        <w:r w:rsidRPr="00A02795">
          <w:rPr>
            <w:rStyle w:val="Hyperlink"/>
          </w:rPr>
          <w:t>http://dx.doi.org/10.1016/j.contraception.2014.06.024</w:t>
        </w:r>
      </w:hyperlink>
    </w:p>
    <w:p w14:paraId="6E78A727" w14:textId="77777777" w:rsidR="003049F4" w:rsidRPr="00A02795" w:rsidRDefault="003049F4" w:rsidP="003049F4">
      <w:pPr>
        <w:pStyle w:val="EndNoteBibliography"/>
        <w:spacing w:after="0"/>
        <w:ind w:left="720" w:hanging="720"/>
      </w:pPr>
      <w:r w:rsidRPr="00A02795">
        <w:t xml:space="preserve">22. Ahmadi MH, Mirsalehian A, Bahador A. Association of Chlamydia trachomatis with infertility and clinical manifestations: a systematic review and meta-analysis of case-control studies. </w:t>
      </w:r>
      <w:r w:rsidRPr="00A02795">
        <w:rPr>
          <w:i/>
        </w:rPr>
        <w:t>Infectious Diseases</w:t>
      </w:r>
      <w:r w:rsidRPr="00A02795">
        <w:t xml:space="preserve"> 2016;48(7):517-23.</w:t>
      </w:r>
    </w:p>
    <w:p w14:paraId="25B17C41" w14:textId="34CE1484" w:rsidR="003049F4" w:rsidRPr="00A02795" w:rsidRDefault="003049F4" w:rsidP="003049F4">
      <w:pPr>
        <w:pStyle w:val="EndNoteBibliography"/>
        <w:spacing w:after="0"/>
        <w:ind w:left="720" w:hanging="720"/>
      </w:pPr>
      <w:r w:rsidRPr="00A02795">
        <w:t xml:space="preserve">23. Ankum WM, Mol BW, Van der Veen F, et al. Risk factors for ectopic pregnancy: a meta-analysis. </w:t>
      </w:r>
      <w:r w:rsidRPr="00A02795">
        <w:rPr>
          <w:i/>
        </w:rPr>
        <w:t xml:space="preserve">Fertility and </w:t>
      </w:r>
      <w:r w:rsidR="00176C00">
        <w:rPr>
          <w:i/>
        </w:rPr>
        <w:t>S</w:t>
      </w:r>
      <w:r w:rsidRPr="00A02795">
        <w:rPr>
          <w:i/>
        </w:rPr>
        <w:t>terility</w:t>
      </w:r>
      <w:r w:rsidRPr="00A02795">
        <w:t xml:space="preserve"> 1996;65(6):1093-99.</w:t>
      </w:r>
    </w:p>
    <w:p w14:paraId="24F89179" w14:textId="77777777" w:rsidR="003049F4" w:rsidRPr="00A02795" w:rsidRDefault="003049F4" w:rsidP="003049F4">
      <w:pPr>
        <w:pStyle w:val="EndNoteBibliography"/>
        <w:spacing w:after="0"/>
        <w:ind w:left="720" w:hanging="720"/>
      </w:pPr>
      <w:r w:rsidRPr="00A02795">
        <w:t xml:space="preserve">24. Stewart LA, Clarke M, Rovers M, et al. Preferred Reporting Items for Systematic Review and Meta-Analyses of individual participant data: the PRISMA-IPD Statement. </w:t>
      </w:r>
      <w:r w:rsidRPr="00A02795">
        <w:rPr>
          <w:i/>
        </w:rPr>
        <w:t>JAMA</w:t>
      </w:r>
      <w:r w:rsidRPr="00A02795">
        <w:t xml:space="preserve"> 2015;313(16):1657-65. doi: 10.1001/jama.2015.3656 [published Online First: 2015/04/29]</w:t>
      </w:r>
    </w:p>
    <w:p w14:paraId="6EF189D9" w14:textId="60F5E3EB" w:rsidR="003049F4" w:rsidRPr="00A02795" w:rsidRDefault="003049F4" w:rsidP="003049F4">
      <w:pPr>
        <w:pStyle w:val="EndNoteBibliography"/>
        <w:spacing w:after="0"/>
        <w:ind w:left="720" w:hanging="720"/>
      </w:pPr>
      <w:r w:rsidRPr="00A02795">
        <w:t xml:space="preserve">25. </w:t>
      </w:r>
      <w:r w:rsidR="00DE247E">
        <w:t>Effective Public Health Practice Project</w:t>
      </w:r>
      <w:r w:rsidRPr="00A02795">
        <w:t>. Quality assessment tool for quantitative studies</w:t>
      </w:r>
      <w:r w:rsidR="00C20B72">
        <w:t xml:space="preserve">. </w:t>
      </w:r>
      <w:r w:rsidR="00DE247E">
        <w:t xml:space="preserve">Available at: </w:t>
      </w:r>
      <w:hyperlink r:id="rId13" w:history="1">
        <w:r w:rsidR="00DE247E" w:rsidRPr="00DE247E">
          <w:rPr>
            <w:rStyle w:val="Hyperlink"/>
          </w:rPr>
          <w:t>https://www.nccmt.ca/knowledge-repositories/search/14</w:t>
        </w:r>
      </w:hyperlink>
      <w:r w:rsidR="00C20B72">
        <w:t xml:space="preserve">. </w:t>
      </w:r>
    </w:p>
    <w:p w14:paraId="43424131" w14:textId="06849CC9" w:rsidR="003049F4" w:rsidRDefault="003049F4" w:rsidP="003049F4">
      <w:pPr>
        <w:pStyle w:val="EndNoteBibliography"/>
        <w:spacing w:after="0"/>
        <w:ind w:left="720" w:hanging="720"/>
      </w:pPr>
      <w:r w:rsidRPr="00A02795">
        <w:t xml:space="preserve">26. Effective Public Health Practice Project. Quality Assessment Tool for Quantitative Studies Dictionary. </w:t>
      </w:r>
      <w:r w:rsidR="00DE247E">
        <w:t xml:space="preserve">Available at: </w:t>
      </w:r>
      <w:hyperlink r:id="rId14" w:history="1">
        <w:r w:rsidR="00DE247E" w:rsidRPr="00DE247E">
          <w:rPr>
            <w:rStyle w:val="Hyperlink"/>
          </w:rPr>
          <w:t>https://merst.ca/wp-content/uploads/2018/02/qualilty-assessment-dictionary_2017.pdf</w:t>
        </w:r>
      </w:hyperlink>
      <w:r w:rsidR="00C20B72">
        <w:t>.</w:t>
      </w:r>
    </w:p>
    <w:p w14:paraId="5FCBDC46" w14:textId="77777777" w:rsidR="003049F4" w:rsidRPr="00A02795" w:rsidRDefault="003049F4" w:rsidP="003049F4">
      <w:pPr>
        <w:pStyle w:val="EndNoteBibliography"/>
        <w:spacing w:after="0"/>
        <w:ind w:left="720" w:hanging="720"/>
      </w:pPr>
      <w:r w:rsidRPr="00A02795">
        <w:lastRenderedPageBreak/>
        <w:t xml:space="preserve">27. Guyatt GH, Oxman AD, Vist GE, et al. GRADE: an emerging consensus on rating quality of evidence and strength of recommendations. </w:t>
      </w:r>
      <w:r w:rsidRPr="00A02795">
        <w:rPr>
          <w:i/>
        </w:rPr>
        <w:t>BMJ</w:t>
      </w:r>
      <w:r w:rsidRPr="00A02795">
        <w:t xml:space="preserve"> 2008;336(7650):924-6. doi: 10.1136/bmj.39489.470347.AD [published Online First: 2008/04/26]</w:t>
      </w:r>
    </w:p>
    <w:p w14:paraId="2ACE63B7" w14:textId="543591A6" w:rsidR="003049F4" w:rsidRPr="00A02795" w:rsidRDefault="003049F4" w:rsidP="003049F4">
      <w:pPr>
        <w:pStyle w:val="EndNoteBibliography"/>
        <w:spacing w:after="0"/>
        <w:ind w:left="720" w:hanging="720"/>
      </w:pPr>
      <w:r w:rsidRPr="00A02795">
        <w:rPr>
          <w:rFonts w:hint="eastAsia"/>
        </w:rPr>
        <w:t>28. Higgins J, Thompson SG. Quantifying heterogeneity in a meta</w:t>
      </w:r>
      <w:r w:rsidRPr="00A02795">
        <w:rPr>
          <w:rFonts w:hint="eastAsia"/>
        </w:rPr>
        <w:t>‐</w:t>
      </w:r>
      <w:r w:rsidRPr="00A02795">
        <w:rPr>
          <w:rFonts w:hint="eastAsia"/>
        </w:rPr>
        <w:t xml:space="preserve">analysis. </w:t>
      </w:r>
      <w:r w:rsidRPr="00A02795">
        <w:rPr>
          <w:rFonts w:hint="eastAsia"/>
          <w:i/>
        </w:rPr>
        <w:t xml:space="preserve">Statistics in </w:t>
      </w:r>
      <w:r w:rsidR="00DE247E">
        <w:rPr>
          <w:i/>
        </w:rPr>
        <w:t>M</w:t>
      </w:r>
      <w:r w:rsidRPr="00A02795">
        <w:rPr>
          <w:rFonts w:hint="eastAsia"/>
          <w:i/>
        </w:rPr>
        <w:t>edicine</w:t>
      </w:r>
      <w:r w:rsidRPr="00A02795">
        <w:rPr>
          <w:rFonts w:hint="eastAsia"/>
        </w:rPr>
        <w:t xml:space="preserve"> 2002;21(11):1539-58.</w:t>
      </w:r>
    </w:p>
    <w:p w14:paraId="4AD427BD" w14:textId="39B48E34" w:rsidR="003049F4" w:rsidRPr="00A02795" w:rsidRDefault="003049F4" w:rsidP="003049F4">
      <w:pPr>
        <w:pStyle w:val="EndNoteBibliography"/>
        <w:spacing w:after="0"/>
        <w:ind w:left="720" w:hanging="720"/>
      </w:pPr>
      <w:r w:rsidRPr="00A02795">
        <w:t xml:space="preserve">29. Fleiss JL. The statistical basis of meta-analysis. </w:t>
      </w:r>
      <w:r w:rsidRPr="00A02795">
        <w:rPr>
          <w:i/>
        </w:rPr>
        <w:t xml:space="preserve">Statistical </w:t>
      </w:r>
      <w:r w:rsidR="00DE247E">
        <w:rPr>
          <w:i/>
        </w:rPr>
        <w:t>M</w:t>
      </w:r>
      <w:r w:rsidRPr="00A02795">
        <w:rPr>
          <w:i/>
        </w:rPr>
        <w:t xml:space="preserve">ethods in </w:t>
      </w:r>
      <w:r w:rsidR="00DE247E">
        <w:rPr>
          <w:i/>
        </w:rPr>
        <w:t>M</w:t>
      </w:r>
      <w:r w:rsidRPr="00A02795">
        <w:rPr>
          <w:i/>
        </w:rPr>
        <w:t xml:space="preserve">edical </w:t>
      </w:r>
      <w:r w:rsidR="00DE247E">
        <w:rPr>
          <w:i/>
        </w:rPr>
        <w:t>R</w:t>
      </w:r>
      <w:r w:rsidRPr="00A02795">
        <w:rPr>
          <w:i/>
        </w:rPr>
        <w:t>esearch</w:t>
      </w:r>
      <w:r w:rsidRPr="00A02795">
        <w:t xml:space="preserve"> 1993;2(2):121-45. [published Online First: 1993/01/01]</w:t>
      </w:r>
    </w:p>
    <w:p w14:paraId="480569B5" w14:textId="100164F4" w:rsidR="003049F4" w:rsidRPr="00A02795" w:rsidRDefault="003049F4" w:rsidP="003049F4">
      <w:pPr>
        <w:pStyle w:val="EndNoteBibliography"/>
        <w:spacing w:after="0"/>
        <w:ind w:left="720" w:hanging="720"/>
      </w:pPr>
      <w:r w:rsidRPr="00A02795">
        <w:t xml:space="preserve">30. Andersen B, Ostergaard L, Puho E, et al. Ectopic pregnancies and reproductive capacity after Chlamydia trachomatis positive and negative test results: a historical follow-up study. </w:t>
      </w:r>
      <w:r w:rsidRPr="00A02795">
        <w:rPr>
          <w:i/>
        </w:rPr>
        <w:t xml:space="preserve">Sexually </w:t>
      </w:r>
      <w:r w:rsidR="00DE247E">
        <w:rPr>
          <w:i/>
        </w:rPr>
        <w:t>T</w:t>
      </w:r>
      <w:r w:rsidRPr="00A02795">
        <w:rPr>
          <w:i/>
        </w:rPr>
        <w:t xml:space="preserve">ransmitted </w:t>
      </w:r>
      <w:r w:rsidR="00DE247E">
        <w:rPr>
          <w:i/>
        </w:rPr>
        <w:t>D</w:t>
      </w:r>
      <w:r w:rsidRPr="00A02795">
        <w:rPr>
          <w:i/>
        </w:rPr>
        <w:t>iseases</w:t>
      </w:r>
      <w:r w:rsidRPr="00A02795">
        <w:t xml:space="preserve"> 2005;32(6):377-81.</w:t>
      </w:r>
    </w:p>
    <w:p w14:paraId="12B51BC0" w14:textId="00ACC08E" w:rsidR="003049F4" w:rsidRPr="00A02795" w:rsidRDefault="003049F4" w:rsidP="003049F4">
      <w:pPr>
        <w:pStyle w:val="EndNoteBibliography"/>
        <w:spacing w:after="0"/>
        <w:ind w:left="720" w:hanging="720"/>
      </w:pPr>
      <w:r w:rsidRPr="00A02795">
        <w:t xml:space="preserve">31. Gencay M, Koskiniemi M, Ammala P, et al. Chlamydia trachomatis seropositivity is associated both with stillbirth and preterm delivery. </w:t>
      </w:r>
      <w:r w:rsidR="00DE247E">
        <w:rPr>
          <w:i/>
        </w:rPr>
        <w:t>APMIS Journal</w:t>
      </w:r>
      <w:r w:rsidR="00DE247E" w:rsidRPr="00A02795">
        <w:t xml:space="preserve"> </w:t>
      </w:r>
      <w:r w:rsidRPr="00A02795">
        <w:t>2000;108(9):584-8.</w:t>
      </w:r>
    </w:p>
    <w:p w14:paraId="48F643CE" w14:textId="54EF10C2" w:rsidR="003049F4" w:rsidRPr="00A02795" w:rsidRDefault="003049F4" w:rsidP="003049F4">
      <w:pPr>
        <w:pStyle w:val="EndNoteBibliography"/>
        <w:spacing w:after="0"/>
        <w:ind w:left="720" w:hanging="720"/>
      </w:pPr>
      <w:r w:rsidRPr="00A02795">
        <w:t xml:space="preserve">32. Liu B, Roberts CL, Clarke M, et al. Chlamydia and gonorrhoea infections and the risk of adverse obstetric outcomes: a retrospective cohort study. </w:t>
      </w:r>
      <w:r w:rsidRPr="00A02795">
        <w:rPr>
          <w:i/>
        </w:rPr>
        <w:t xml:space="preserve">Sexually </w:t>
      </w:r>
      <w:r w:rsidR="00DE247E">
        <w:rPr>
          <w:i/>
        </w:rPr>
        <w:t>T</w:t>
      </w:r>
      <w:r w:rsidRPr="00A02795">
        <w:rPr>
          <w:i/>
        </w:rPr>
        <w:t xml:space="preserve">ransmitted </w:t>
      </w:r>
      <w:r w:rsidR="00DE247E">
        <w:rPr>
          <w:i/>
        </w:rPr>
        <w:t>I</w:t>
      </w:r>
      <w:r w:rsidRPr="00A02795">
        <w:rPr>
          <w:i/>
        </w:rPr>
        <w:t>nfections</w:t>
      </w:r>
      <w:r w:rsidRPr="00A02795">
        <w:t xml:space="preserve"> 2013;89(8):672-8. doi: 10.1136/sextrans-2013-051118</w:t>
      </w:r>
    </w:p>
    <w:p w14:paraId="2A941260" w14:textId="09EC8011" w:rsidR="003049F4" w:rsidRPr="00A02795" w:rsidRDefault="003049F4" w:rsidP="003049F4">
      <w:pPr>
        <w:pStyle w:val="EndNoteBibliography"/>
        <w:spacing w:after="0"/>
        <w:ind w:left="720" w:hanging="720"/>
      </w:pPr>
      <w:r w:rsidRPr="00A02795">
        <w:t xml:space="preserve">33. Martin DH, Koutsky L, Eschenbach DA, et al. Prematurity and perinatal mortality in pregnancies complicated by maternal Chlamydia trachomatis infections. </w:t>
      </w:r>
      <w:r w:rsidR="00DE247E" w:rsidRPr="00A02795">
        <w:rPr>
          <w:i/>
        </w:rPr>
        <w:t>J</w:t>
      </w:r>
      <w:r w:rsidR="00DE247E">
        <w:rPr>
          <w:i/>
        </w:rPr>
        <w:t>AMA</w:t>
      </w:r>
      <w:r w:rsidR="00DE247E" w:rsidRPr="00A02795">
        <w:t xml:space="preserve"> </w:t>
      </w:r>
      <w:r w:rsidRPr="00A02795">
        <w:t>1982;247(11):1585-8.</w:t>
      </w:r>
    </w:p>
    <w:p w14:paraId="0D91ACDE" w14:textId="77777777" w:rsidR="003049F4" w:rsidRPr="00A02795" w:rsidRDefault="003049F4" w:rsidP="003049F4">
      <w:pPr>
        <w:pStyle w:val="EndNoteBibliography"/>
        <w:spacing w:after="0"/>
        <w:ind w:left="720" w:hanging="720"/>
      </w:pPr>
      <w:r w:rsidRPr="00A02795">
        <w:t xml:space="preserve">34. Sweet RL, Landers DV, Walker C, et al. Chlamydia trachomatis infection and pregnancy outcome. </w:t>
      </w:r>
      <w:r w:rsidRPr="00A02795">
        <w:rPr>
          <w:i/>
        </w:rPr>
        <w:t>Am J Obstet Gynecol</w:t>
      </w:r>
      <w:r w:rsidRPr="00A02795">
        <w:t xml:space="preserve"> 1987;156(4):824-33.</w:t>
      </w:r>
    </w:p>
    <w:p w14:paraId="55A2F947" w14:textId="4ED9E7FD" w:rsidR="003049F4" w:rsidRPr="00A02795" w:rsidRDefault="003049F4" w:rsidP="00963755">
      <w:pPr>
        <w:pStyle w:val="EndNoteBibliography"/>
        <w:ind w:left="720" w:hanging="720"/>
      </w:pPr>
      <w:r w:rsidRPr="00A02795">
        <w:t xml:space="preserve">35. Reekie J, Roberts C, Preen D, et al. Chlamydia trachomatis and the risk of spontaneous preterm birth, babies who are born small for gestational age, and stillbirth: a population-based cohort study. </w:t>
      </w:r>
      <w:r w:rsidRPr="00A02795">
        <w:rPr>
          <w:i/>
        </w:rPr>
        <w:t>Lancet Infect Dis</w:t>
      </w:r>
      <w:r w:rsidRPr="00A02795">
        <w:t xml:space="preserve"> 2018;18(4):452-60. doi: 10.1016/s1473-3099(18)30045-810.1016/S1473-3099(18)30045-8. Epub 2018 Jan 19. [published Online First: 2018/01/27]</w:t>
      </w:r>
    </w:p>
    <w:p w14:paraId="6841FF38" w14:textId="77777777" w:rsidR="003049F4" w:rsidRPr="00A02795" w:rsidRDefault="003049F4" w:rsidP="003049F4">
      <w:pPr>
        <w:pStyle w:val="EndNoteBibliography"/>
        <w:spacing w:after="0"/>
        <w:ind w:left="720" w:hanging="720"/>
      </w:pPr>
      <w:r w:rsidRPr="00A02795">
        <w:t xml:space="preserve">36. Koskiniemi M, Ammala P, Narvanen A, et al. Stillbirths and maternal antibodies to Chlamydia trachomatis. A new EIA test for serology. </w:t>
      </w:r>
      <w:r w:rsidRPr="00A02795">
        <w:rPr>
          <w:i/>
        </w:rPr>
        <w:t>Acta Obstet Gynecol Scand</w:t>
      </w:r>
      <w:r w:rsidRPr="00A02795">
        <w:t xml:space="preserve"> 1996;75(7):657-61.</w:t>
      </w:r>
    </w:p>
    <w:p w14:paraId="46E8ECCC" w14:textId="19C9C95E" w:rsidR="003049F4" w:rsidRPr="00A02795" w:rsidRDefault="003049F4" w:rsidP="003049F4">
      <w:pPr>
        <w:pStyle w:val="EndNoteBibliography"/>
        <w:spacing w:after="0"/>
        <w:ind w:left="720" w:hanging="720"/>
      </w:pPr>
      <w:r w:rsidRPr="00A02795">
        <w:t xml:space="preserve">37. Blas MM, Canchihuaman FA, Alva IE, et al. Pregnancy outcomes in women infected with Chlamydia trachomatis: a population-based cohort study in Washington State. </w:t>
      </w:r>
      <w:r w:rsidRPr="00A02795">
        <w:rPr>
          <w:i/>
        </w:rPr>
        <w:t xml:space="preserve">Sexually </w:t>
      </w:r>
      <w:r w:rsidR="00DE247E">
        <w:rPr>
          <w:i/>
        </w:rPr>
        <w:t>T</w:t>
      </w:r>
      <w:r w:rsidRPr="00A02795">
        <w:rPr>
          <w:i/>
        </w:rPr>
        <w:t xml:space="preserve">ransmitted </w:t>
      </w:r>
      <w:r w:rsidR="00DE247E">
        <w:rPr>
          <w:i/>
        </w:rPr>
        <w:t>I</w:t>
      </w:r>
      <w:r w:rsidRPr="00A02795">
        <w:rPr>
          <w:i/>
        </w:rPr>
        <w:t>nfections</w:t>
      </w:r>
      <w:r w:rsidRPr="00A02795">
        <w:t xml:space="preserve"> 2007;83(4):314-8. doi: 10.1136/sti.2006.022665</w:t>
      </w:r>
    </w:p>
    <w:p w14:paraId="70D125B3" w14:textId="77777777" w:rsidR="003049F4" w:rsidRPr="00A02795" w:rsidRDefault="003049F4" w:rsidP="003049F4">
      <w:pPr>
        <w:pStyle w:val="EndNoteBibliography"/>
        <w:spacing w:after="0"/>
        <w:ind w:left="720" w:hanging="720"/>
      </w:pPr>
      <w:r w:rsidRPr="00A02795">
        <w:t xml:space="preserve">38. Gencay M, Koskiniemi M, Saikku P, et al. Chlamydia trachomatis seropositivity during pregnancy is associated with perinatal complications. </w:t>
      </w:r>
      <w:r w:rsidRPr="00A02795">
        <w:rPr>
          <w:i/>
        </w:rPr>
        <w:t>Clin Infect Dis</w:t>
      </w:r>
      <w:r w:rsidRPr="00A02795">
        <w:t xml:space="preserve"> 1995;21(2):424-6.</w:t>
      </w:r>
    </w:p>
    <w:p w14:paraId="22A02AD5" w14:textId="77777777" w:rsidR="003049F4" w:rsidRPr="00A02795" w:rsidRDefault="003049F4" w:rsidP="003049F4">
      <w:pPr>
        <w:pStyle w:val="EndNoteBibliography"/>
        <w:spacing w:after="0"/>
        <w:ind w:left="720" w:hanging="720"/>
      </w:pPr>
      <w:r w:rsidRPr="00A02795">
        <w:t xml:space="preserve">39. Nyari T, Woodward M, Meszaros G, et al. Chlamydia trachomatis infection and the risk of perinatal mortality in Hungary. </w:t>
      </w:r>
      <w:r w:rsidRPr="00A02795">
        <w:rPr>
          <w:i/>
        </w:rPr>
        <w:t>J Perinat Med</w:t>
      </w:r>
      <w:r w:rsidRPr="00A02795">
        <w:t xml:space="preserve"> 2001;29(1):55-9. doi: 10.1515/jpm.2001.007</w:t>
      </w:r>
    </w:p>
    <w:p w14:paraId="7597E8F2" w14:textId="1DDCFE0C" w:rsidR="003049F4" w:rsidRPr="00A02795" w:rsidRDefault="003049F4" w:rsidP="003049F4">
      <w:pPr>
        <w:pStyle w:val="EndNoteBibliography"/>
        <w:spacing w:after="0"/>
        <w:ind w:left="720" w:hanging="720"/>
      </w:pPr>
      <w:r w:rsidRPr="00A02795">
        <w:t xml:space="preserve">40. Brunham RC, Maclean IW, Binns B, et al. Chlamydia trachomatis: its role in tubal infertility. </w:t>
      </w:r>
      <w:r w:rsidRPr="00A02795">
        <w:rPr>
          <w:i/>
        </w:rPr>
        <w:t xml:space="preserve">The Journal of </w:t>
      </w:r>
      <w:r w:rsidR="00DE247E">
        <w:rPr>
          <w:i/>
        </w:rPr>
        <w:t>I</w:t>
      </w:r>
      <w:r w:rsidRPr="00A02795">
        <w:rPr>
          <w:i/>
        </w:rPr>
        <w:t xml:space="preserve">nfectious </w:t>
      </w:r>
      <w:r w:rsidR="00DE247E">
        <w:rPr>
          <w:i/>
        </w:rPr>
        <w:t>D</w:t>
      </w:r>
      <w:r w:rsidRPr="00A02795">
        <w:rPr>
          <w:i/>
        </w:rPr>
        <w:t>iseases</w:t>
      </w:r>
      <w:r w:rsidRPr="00A02795">
        <w:t xml:space="preserve"> 1985;152(6):1275-82.</w:t>
      </w:r>
    </w:p>
    <w:p w14:paraId="5FD07543" w14:textId="77777777" w:rsidR="003049F4" w:rsidRPr="00A02795" w:rsidRDefault="003049F4" w:rsidP="003049F4">
      <w:pPr>
        <w:pStyle w:val="EndNoteBibliography"/>
        <w:spacing w:after="0"/>
        <w:ind w:left="720" w:hanging="720"/>
      </w:pPr>
      <w:r w:rsidRPr="00A02795">
        <w:t xml:space="preserve">41. Garland SM, Lees MI, Skurrie IJ. Chlamydia trachomatis--role in tubal infertility. </w:t>
      </w:r>
      <w:r w:rsidRPr="00A02795">
        <w:rPr>
          <w:i/>
        </w:rPr>
        <w:t>Aust N Z J Obstet Gynaecol</w:t>
      </w:r>
      <w:r w:rsidRPr="00A02795">
        <w:t xml:space="preserve"> 1990;30(1):83-6.</w:t>
      </w:r>
    </w:p>
    <w:p w14:paraId="5B2F742A" w14:textId="375C3A7A" w:rsidR="003049F4" w:rsidRPr="00A02795" w:rsidRDefault="003049F4" w:rsidP="003049F4">
      <w:pPr>
        <w:pStyle w:val="EndNoteBibliography"/>
        <w:spacing w:after="0"/>
        <w:ind w:left="720" w:hanging="720"/>
      </w:pPr>
      <w:r w:rsidRPr="00A02795">
        <w:lastRenderedPageBreak/>
        <w:t xml:space="preserve">42. Idahl A, Jurstrand M, Olofsson JI, et al. Mycoplasma genitalium serum antibodies in infertile couples and fertile women. </w:t>
      </w:r>
      <w:r w:rsidRPr="00A02795">
        <w:rPr>
          <w:i/>
        </w:rPr>
        <w:t xml:space="preserve">Sexually </w:t>
      </w:r>
      <w:r w:rsidR="00DE247E">
        <w:rPr>
          <w:i/>
        </w:rPr>
        <w:t>T</w:t>
      </w:r>
      <w:r w:rsidRPr="00A02795">
        <w:rPr>
          <w:i/>
        </w:rPr>
        <w:t xml:space="preserve">ransmitted </w:t>
      </w:r>
      <w:r w:rsidR="00DE247E">
        <w:rPr>
          <w:i/>
        </w:rPr>
        <w:t>I</w:t>
      </w:r>
      <w:r w:rsidRPr="00A02795">
        <w:rPr>
          <w:i/>
        </w:rPr>
        <w:t>nfections</w:t>
      </w:r>
      <w:r w:rsidRPr="00A02795">
        <w:t xml:space="preserve"> 2015;91(8):589-91. doi: 10.1136/sextrans-2015-052011</w:t>
      </w:r>
    </w:p>
    <w:p w14:paraId="46884D84" w14:textId="77777777" w:rsidR="003049F4" w:rsidRPr="00A02795" w:rsidRDefault="003049F4" w:rsidP="003049F4">
      <w:pPr>
        <w:pStyle w:val="EndNoteBibliography"/>
        <w:spacing w:after="0"/>
        <w:ind w:left="720" w:hanging="720"/>
      </w:pPr>
      <w:r w:rsidRPr="00A02795">
        <w:t xml:space="preserve">43. Jeremiah I, Okike O, Akani C. The prevalence of serum immunoglobulin g antibody to Chlamydia trachomatis in subfertile women presenting at the university of port harcourt teaching hospital, Nigeria. </w:t>
      </w:r>
      <w:r w:rsidRPr="00A02795">
        <w:rPr>
          <w:i/>
        </w:rPr>
        <w:t>Int J Biomed Sci</w:t>
      </w:r>
      <w:r w:rsidRPr="00A02795">
        <w:t xml:space="preserve"> 2011;7(2):120-4.</w:t>
      </w:r>
    </w:p>
    <w:p w14:paraId="7612AE1F" w14:textId="77777777" w:rsidR="003049F4" w:rsidRPr="00A02795" w:rsidRDefault="003049F4" w:rsidP="003049F4">
      <w:pPr>
        <w:pStyle w:val="EndNoteBibliography"/>
        <w:spacing w:after="0"/>
        <w:ind w:left="720" w:hanging="720"/>
      </w:pPr>
      <w:r w:rsidRPr="00A02795">
        <w:t xml:space="preserve">44. Kane JL, Woodland RM, Forsey T, et al. Evidence of chlamydial infection in infertile women with and without fallopian tube obstruction. </w:t>
      </w:r>
      <w:r w:rsidRPr="00A02795">
        <w:rPr>
          <w:i/>
        </w:rPr>
        <w:t>Fertil Steril</w:t>
      </w:r>
      <w:r w:rsidRPr="00A02795">
        <w:t xml:space="preserve"> 1984;42(6):843-8.</w:t>
      </w:r>
    </w:p>
    <w:p w14:paraId="45AECE0D" w14:textId="77777777" w:rsidR="003049F4" w:rsidRPr="00A02795" w:rsidRDefault="003049F4" w:rsidP="003049F4">
      <w:pPr>
        <w:pStyle w:val="EndNoteBibliography"/>
        <w:spacing w:after="0"/>
        <w:ind w:left="720" w:hanging="720"/>
      </w:pPr>
      <w:r w:rsidRPr="00A02795">
        <w:t xml:space="preserve">45. Kihlstrom E, Lindgren R, Ryden G. Antibodies to Chlamydia trachomatis in women with infertility, pelvic inflammatory disease and ectopic pregnancy. </w:t>
      </w:r>
      <w:r w:rsidRPr="00A02795">
        <w:rPr>
          <w:i/>
        </w:rPr>
        <w:t>Eur J Obstet Gynecol Reprod Biol</w:t>
      </w:r>
      <w:r w:rsidRPr="00A02795">
        <w:t xml:space="preserve"> 1990;35(2-3):199-204.</w:t>
      </w:r>
    </w:p>
    <w:p w14:paraId="5E23AD0D" w14:textId="77777777" w:rsidR="003049F4" w:rsidRPr="00A02795" w:rsidRDefault="003049F4" w:rsidP="003049F4">
      <w:pPr>
        <w:pStyle w:val="EndNoteBibliography"/>
        <w:spacing w:after="0"/>
        <w:ind w:left="720" w:hanging="720"/>
      </w:pPr>
      <w:r w:rsidRPr="00A02795">
        <w:t xml:space="preserve">46. Kildea S, Bowden FJ. Reproductive health, infertility and sexually transmitted infections in Indigenous women in a remote community in the Northern Territory. </w:t>
      </w:r>
      <w:r w:rsidRPr="00A02795">
        <w:rPr>
          <w:i/>
        </w:rPr>
        <w:t>Australian and New Zealand Journal of Public Health</w:t>
      </w:r>
      <w:r w:rsidRPr="00A02795">
        <w:t xml:space="preserve"> 2000;24(4):382-86.</w:t>
      </w:r>
    </w:p>
    <w:p w14:paraId="19B2ADE2" w14:textId="77777777" w:rsidR="003049F4" w:rsidRPr="00A02795" w:rsidRDefault="003049F4" w:rsidP="003049F4">
      <w:pPr>
        <w:pStyle w:val="EndNoteBibliography"/>
        <w:spacing w:after="0"/>
        <w:ind w:left="720" w:hanging="720"/>
      </w:pPr>
      <w:r w:rsidRPr="00A02795">
        <w:t xml:space="preserve">47. Mabey DC, Ogbaselassie G, Robertson JN, et al. Tubal infertility in the Gambia: chlamydial and gonococcal serology in women with tubal occlusion compared with pregnant controls. </w:t>
      </w:r>
      <w:r w:rsidRPr="00A02795">
        <w:rPr>
          <w:i/>
        </w:rPr>
        <w:t>Bull World Health Organ</w:t>
      </w:r>
      <w:r w:rsidRPr="00A02795">
        <w:t xml:space="preserve"> 1985;63(6):1107-13.</w:t>
      </w:r>
    </w:p>
    <w:p w14:paraId="76C568A0" w14:textId="77777777" w:rsidR="003049F4" w:rsidRPr="00A02795" w:rsidRDefault="003049F4" w:rsidP="003049F4">
      <w:pPr>
        <w:pStyle w:val="EndNoteBibliography"/>
        <w:spacing w:after="0"/>
        <w:ind w:left="720" w:hanging="720"/>
      </w:pPr>
      <w:r w:rsidRPr="00A02795">
        <w:t xml:space="preserve">48. Machado AC, Guimaraes EM, Sakurai E, et al. High titers of Chlamydia trachomatis antibodies in Brazilian women with tubal occlusion or previous ectopic pregnancy. </w:t>
      </w:r>
      <w:r w:rsidRPr="00A02795">
        <w:rPr>
          <w:i/>
        </w:rPr>
        <w:t>Infect Dis Obstet Gynecol</w:t>
      </w:r>
      <w:r w:rsidRPr="00A02795">
        <w:t xml:space="preserve"> 2007;2007:24816. doi: 10.1155/2007/24816</w:t>
      </w:r>
    </w:p>
    <w:p w14:paraId="0E4BC4CE" w14:textId="77777777" w:rsidR="003049F4" w:rsidRPr="00A02795" w:rsidRDefault="003049F4" w:rsidP="003049F4">
      <w:pPr>
        <w:pStyle w:val="EndNoteBibliography"/>
        <w:spacing w:after="0"/>
        <w:ind w:left="720" w:hanging="720"/>
      </w:pPr>
      <w:r w:rsidRPr="00A02795">
        <w:t xml:space="preserve">49. Malik A, Jain S, Rizvi M, et al. Chlamydia trachomatis infection in women with secondary infertility. </w:t>
      </w:r>
      <w:r w:rsidRPr="00A02795">
        <w:rPr>
          <w:i/>
        </w:rPr>
        <w:t>Fertil Steril</w:t>
      </w:r>
      <w:r w:rsidRPr="00A02795">
        <w:t xml:space="preserve"> 2009;91(1):91-5. doi: 10.1016/j.fertnstert.2007.05.070</w:t>
      </w:r>
    </w:p>
    <w:p w14:paraId="0BC9BDEC" w14:textId="77777777" w:rsidR="003049F4" w:rsidRPr="00A02795" w:rsidRDefault="003049F4" w:rsidP="003049F4">
      <w:pPr>
        <w:pStyle w:val="EndNoteBibliography"/>
        <w:spacing w:after="0"/>
        <w:ind w:left="720" w:hanging="720"/>
      </w:pPr>
      <w:r w:rsidRPr="00A02795">
        <w:t xml:space="preserve">50. Omo-Aghoja LO, Okonofua FE, Onemu SO, et al. Association of Chlamydia trachomatis serology with tubal infertility in Nigerian women. </w:t>
      </w:r>
      <w:r w:rsidRPr="00A02795">
        <w:rPr>
          <w:i/>
        </w:rPr>
        <w:t>J Obstet Gynaecol Res</w:t>
      </w:r>
      <w:r w:rsidRPr="00A02795">
        <w:t xml:space="preserve"> 2007;33(5):688-95. doi: 10.1111/j.1447-0756.2007.00633.x</w:t>
      </w:r>
    </w:p>
    <w:p w14:paraId="5587CB38" w14:textId="77777777" w:rsidR="003049F4" w:rsidRPr="00A02795" w:rsidRDefault="003049F4" w:rsidP="003049F4">
      <w:pPr>
        <w:pStyle w:val="EndNoteBibliography"/>
        <w:spacing w:after="0"/>
        <w:ind w:left="720" w:hanging="720"/>
      </w:pPr>
      <w:r w:rsidRPr="00A02795">
        <w:t xml:space="preserve">51. Rashidi BH, Chamani-Tabriz L, Haghollahi F, et al. Effects of Chlamydia trachomatis Infection on Fertility; A Case-Control Study. </w:t>
      </w:r>
      <w:r w:rsidRPr="00A02795">
        <w:rPr>
          <w:i/>
        </w:rPr>
        <w:t>J Reprod Infertil</w:t>
      </w:r>
      <w:r w:rsidRPr="00A02795">
        <w:t xml:space="preserve"> 2013;14(2):67-72.</w:t>
      </w:r>
    </w:p>
    <w:p w14:paraId="558BFDEE" w14:textId="77777777" w:rsidR="003049F4" w:rsidRPr="00A02795" w:rsidRDefault="003049F4" w:rsidP="003049F4">
      <w:pPr>
        <w:pStyle w:val="EndNoteBibliography"/>
        <w:spacing w:after="0"/>
        <w:ind w:left="720" w:hanging="720"/>
      </w:pPr>
      <w:r w:rsidRPr="00A02795">
        <w:t xml:space="preserve">52. Roberts RN, Quinn AJ, Thompson W, et al. Association of Chlamydia trachomatis with tubal infertility. </w:t>
      </w:r>
      <w:r w:rsidRPr="00A02795">
        <w:rPr>
          <w:i/>
        </w:rPr>
        <w:t>Ir J Med Sci</w:t>
      </w:r>
      <w:r w:rsidRPr="00A02795">
        <w:t xml:space="preserve"> 1993;162(1):24-6.</w:t>
      </w:r>
    </w:p>
    <w:p w14:paraId="76998473" w14:textId="77777777" w:rsidR="003049F4" w:rsidRPr="00A02795" w:rsidRDefault="003049F4" w:rsidP="003049F4">
      <w:pPr>
        <w:pStyle w:val="EndNoteBibliography"/>
        <w:spacing w:after="0"/>
        <w:ind w:left="720" w:hanging="720"/>
      </w:pPr>
      <w:r w:rsidRPr="00A02795">
        <w:t xml:space="preserve">53. Siemer J, Theile O, Larbi Y, et al. Chlamydia trachomatis infection as a risk factor for infertility among women in Ghana, West Africa. </w:t>
      </w:r>
      <w:r w:rsidRPr="00A02795">
        <w:rPr>
          <w:i/>
        </w:rPr>
        <w:t>Am J Trop Med Hyg</w:t>
      </w:r>
      <w:r w:rsidRPr="00A02795">
        <w:t xml:space="preserve"> 2008;78(2):323-7.</w:t>
      </w:r>
    </w:p>
    <w:p w14:paraId="7A7B2CAE" w14:textId="67E0A39E" w:rsidR="003049F4" w:rsidRPr="00A02795" w:rsidRDefault="003049F4" w:rsidP="003049F4">
      <w:pPr>
        <w:pStyle w:val="EndNoteBibliography"/>
        <w:spacing w:after="0"/>
        <w:ind w:left="720" w:hanging="720"/>
      </w:pPr>
      <w:r w:rsidRPr="00A02795">
        <w:t xml:space="preserve">54. World Health Organization. Tubal infertility: serologic relationship to past chlamydial and gonococcal infection. World Health Organization Task Force on the Prevention and Management of Infertility. </w:t>
      </w:r>
      <w:r w:rsidRPr="00A02795">
        <w:rPr>
          <w:i/>
        </w:rPr>
        <w:t xml:space="preserve">Sexually </w:t>
      </w:r>
      <w:r w:rsidR="00DE247E">
        <w:rPr>
          <w:i/>
        </w:rPr>
        <w:t>T</w:t>
      </w:r>
      <w:r w:rsidRPr="00A02795">
        <w:rPr>
          <w:i/>
        </w:rPr>
        <w:t xml:space="preserve">ransmitted </w:t>
      </w:r>
      <w:r w:rsidR="00DE247E">
        <w:rPr>
          <w:i/>
        </w:rPr>
        <w:t>D</w:t>
      </w:r>
      <w:r w:rsidRPr="00A02795">
        <w:rPr>
          <w:i/>
        </w:rPr>
        <w:t>iseases</w:t>
      </w:r>
      <w:r w:rsidRPr="00A02795">
        <w:t xml:space="preserve"> 1995;22(2):71-7.</w:t>
      </w:r>
    </w:p>
    <w:p w14:paraId="626E079E" w14:textId="141C7F58" w:rsidR="003049F4" w:rsidRPr="00A02795" w:rsidRDefault="003049F4" w:rsidP="003049F4">
      <w:pPr>
        <w:pStyle w:val="EndNoteBibliography"/>
        <w:spacing w:after="0"/>
        <w:ind w:left="720" w:hanging="720"/>
      </w:pPr>
      <w:r w:rsidRPr="00A02795">
        <w:t xml:space="preserve">55. Cetin MT, Vardar MA, Aridogan N, et al. Role of Chlamydia trachomatis infections in infertility due to tubal factor. </w:t>
      </w:r>
      <w:r w:rsidRPr="00A02795">
        <w:rPr>
          <w:i/>
        </w:rPr>
        <w:t xml:space="preserve">The Indian </w:t>
      </w:r>
      <w:r w:rsidR="00DE247E">
        <w:rPr>
          <w:i/>
        </w:rPr>
        <w:t>J</w:t>
      </w:r>
      <w:r w:rsidRPr="00A02795">
        <w:rPr>
          <w:i/>
        </w:rPr>
        <w:t xml:space="preserve">ournal of </w:t>
      </w:r>
      <w:r w:rsidR="00DE247E">
        <w:rPr>
          <w:i/>
        </w:rPr>
        <w:t>M</w:t>
      </w:r>
      <w:r w:rsidRPr="00A02795">
        <w:rPr>
          <w:i/>
        </w:rPr>
        <w:t xml:space="preserve">edical </w:t>
      </w:r>
      <w:r w:rsidR="00DE247E">
        <w:rPr>
          <w:i/>
        </w:rPr>
        <w:t>R</w:t>
      </w:r>
      <w:r w:rsidRPr="00A02795">
        <w:rPr>
          <w:i/>
        </w:rPr>
        <w:t>esearch</w:t>
      </w:r>
      <w:r w:rsidRPr="00A02795">
        <w:t xml:space="preserve"> 1992;95:139-43. [published Online First: 1992/05/01]</w:t>
      </w:r>
    </w:p>
    <w:p w14:paraId="322734B5" w14:textId="244E0F96" w:rsidR="003049F4" w:rsidRPr="00A02795" w:rsidRDefault="003049F4" w:rsidP="003049F4">
      <w:pPr>
        <w:pStyle w:val="EndNoteBibliography"/>
        <w:spacing w:after="0"/>
        <w:ind w:left="720" w:hanging="720"/>
      </w:pPr>
      <w:r w:rsidRPr="00A02795">
        <w:lastRenderedPageBreak/>
        <w:t xml:space="preserve">56. De Punzio C, Ledda R, Neri E, et al. A possible role of Chlamydia trachomatis in unexplained infertility and sterility. </w:t>
      </w:r>
      <w:r w:rsidRPr="00A02795">
        <w:rPr>
          <w:i/>
        </w:rPr>
        <w:t xml:space="preserve">Acta Europaea </w:t>
      </w:r>
      <w:r w:rsidR="00DE247E">
        <w:rPr>
          <w:i/>
        </w:rPr>
        <w:t>F</w:t>
      </w:r>
      <w:r w:rsidRPr="00A02795">
        <w:rPr>
          <w:i/>
        </w:rPr>
        <w:t>ertilitatis</w:t>
      </w:r>
      <w:r w:rsidRPr="00A02795">
        <w:t xml:space="preserve"> 1990;21(3):151-3. [published Online First: 1990/05/01]</w:t>
      </w:r>
    </w:p>
    <w:p w14:paraId="251DC458" w14:textId="61B8C54E" w:rsidR="003049F4" w:rsidRPr="00A02795" w:rsidRDefault="003049F4" w:rsidP="003049F4">
      <w:pPr>
        <w:pStyle w:val="EndNoteBibliography"/>
        <w:spacing w:after="0"/>
        <w:ind w:left="720" w:hanging="720"/>
      </w:pPr>
      <w:r w:rsidRPr="00A02795">
        <w:t xml:space="preserve">57. Hawes LA, Gilbert GL. Seroepidemiology of Chlamydia trachomatis infection in infertile women in Melbourne. </w:t>
      </w:r>
      <w:r w:rsidRPr="00A02795">
        <w:rPr>
          <w:i/>
        </w:rPr>
        <w:t xml:space="preserve">The Medical </w:t>
      </w:r>
      <w:r w:rsidR="00DE247E">
        <w:rPr>
          <w:i/>
        </w:rPr>
        <w:t>J</w:t>
      </w:r>
      <w:r w:rsidRPr="00A02795">
        <w:rPr>
          <w:i/>
        </w:rPr>
        <w:t>ournal of Australia</w:t>
      </w:r>
      <w:r w:rsidRPr="00A02795">
        <w:t xml:space="preserve"> 1986;145(10):497-9. [published Online First: 1986/11/17]</w:t>
      </w:r>
    </w:p>
    <w:p w14:paraId="02022D7A" w14:textId="088612CA" w:rsidR="003049F4" w:rsidRPr="00A02795" w:rsidRDefault="003049F4" w:rsidP="003049F4">
      <w:pPr>
        <w:pStyle w:val="EndNoteBibliography"/>
        <w:spacing w:after="0"/>
        <w:ind w:left="720" w:hanging="720"/>
      </w:pPr>
      <w:r w:rsidRPr="00A02795">
        <w:t xml:space="preserve">58. Osser S, Persson K, Liedholm P. Tubal infertility and silent chlamydial salpingitis. </w:t>
      </w:r>
      <w:r w:rsidRPr="00A02795">
        <w:rPr>
          <w:i/>
        </w:rPr>
        <w:t xml:space="preserve">Human </w:t>
      </w:r>
      <w:r w:rsidR="00DE247E">
        <w:rPr>
          <w:i/>
        </w:rPr>
        <w:t>R</w:t>
      </w:r>
      <w:r w:rsidRPr="00A02795">
        <w:rPr>
          <w:i/>
        </w:rPr>
        <w:t xml:space="preserve">eproduction </w:t>
      </w:r>
      <w:r w:rsidRPr="00A02795">
        <w:t>1989;4(3):280-4. [published Online First: 1989/04/01]</w:t>
      </w:r>
    </w:p>
    <w:p w14:paraId="28975C11" w14:textId="77777777" w:rsidR="003049F4" w:rsidRPr="00A02795" w:rsidRDefault="003049F4" w:rsidP="003049F4">
      <w:pPr>
        <w:pStyle w:val="EndNoteBibliography"/>
        <w:spacing w:after="0"/>
        <w:ind w:left="720" w:hanging="720"/>
      </w:pPr>
      <w:r w:rsidRPr="00A02795">
        <w:t xml:space="preserve">59. Quinn PA, Petric M, Barkin M, et al. Prevalence of antibody to Chlamydia trachomatis in spontaneous abortion and infertility. </w:t>
      </w:r>
      <w:r w:rsidRPr="00A02795">
        <w:rPr>
          <w:i/>
        </w:rPr>
        <w:t>Am J Obstet Gynecol</w:t>
      </w:r>
      <w:r w:rsidRPr="00A02795">
        <w:t xml:space="preserve"> 1987;156(2):291-6. [published Online First: 1987/02/01]</w:t>
      </w:r>
    </w:p>
    <w:p w14:paraId="51B3BB3D" w14:textId="75CBDC38" w:rsidR="003049F4" w:rsidRPr="00A02795" w:rsidRDefault="003049F4" w:rsidP="003049F4">
      <w:pPr>
        <w:pStyle w:val="EndNoteBibliography"/>
        <w:spacing w:after="0"/>
        <w:ind w:left="720" w:hanging="720"/>
      </w:pPr>
      <w:r w:rsidRPr="00A02795">
        <w:t xml:space="preserve">60. </w:t>
      </w:r>
      <w:r w:rsidRPr="00CD217E">
        <w:t>Salmani</w:t>
      </w:r>
      <w:r w:rsidRPr="00A02795">
        <w:t xml:space="preserve"> MP, </w:t>
      </w:r>
      <w:r w:rsidRPr="00CD217E">
        <w:t>Mindolli</w:t>
      </w:r>
      <w:r w:rsidRPr="00A02795">
        <w:t xml:space="preserve"> PB, Vishwanath G. Seroprevalence of Chlamydia trachomatis infection in women with bad obstetric history and infertility. </w:t>
      </w:r>
      <w:r w:rsidRPr="00A02795">
        <w:rPr>
          <w:i/>
        </w:rPr>
        <w:t xml:space="preserve">The Journal of </w:t>
      </w:r>
      <w:r w:rsidR="00DE247E">
        <w:rPr>
          <w:i/>
        </w:rPr>
        <w:t>C</w:t>
      </w:r>
      <w:r w:rsidRPr="00A02795">
        <w:rPr>
          <w:i/>
        </w:rPr>
        <w:t xml:space="preserve">ommunicable </w:t>
      </w:r>
      <w:r w:rsidR="00DE247E">
        <w:rPr>
          <w:i/>
        </w:rPr>
        <w:t>D</w:t>
      </w:r>
      <w:r w:rsidRPr="00A02795">
        <w:rPr>
          <w:i/>
        </w:rPr>
        <w:t>iseases</w:t>
      </w:r>
      <w:r w:rsidRPr="00A02795">
        <w:t xml:space="preserve"> 2011;43(4):243-7. [published Online First: 2011/12/01]</w:t>
      </w:r>
    </w:p>
    <w:p w14:paraId="43C7C3E4" w14:textId="77777777" w:rsidR="000F67CC" w:rsidRDefault="000F67CC">
      <w:pPr>
        <w:spacing w:after="0" w:line="240" w:lineRule="auto"/>
        <w:rPr>
          <w:rFonts w:asciiTheme="majorHAnsi" w:hAnsiTheme="majorHAnsi" w:cstheme="majorHAnsi"/>
          <w:b/>
        </w:rPr>
      </w:pPr>
      <w:r>
        <w:rPr>
          <w:rFonts w:asciiTheme="majorHAnsi" w:hAnsiTheme="majorHAnsi" w:cstheme="majorHAnsi"/>
        </w:rPr>
        <w:br w:type="page"/>
      </w:r>
    </w:p>
    <w:p w14:paraId="2AFDACC0" w14:textId="4BC4463F" w:rsidR="00FA67A9" w:rsidRPr="0054019D" w:rsidRDefault="00FA67A9" w:rsidP="00D30F05">
      <w:pPr>
        <w:pStyle w:val="Heading1"/>
        <w:rPr>
          <w:rFonts w:asciiTheme="majorHAnsi" w:hAnsiTheme="majorHAnsi" w:cstheme="majorHAnsi"/>
        </w:rPr>
      </w:pPr>
      <w:r w:rsidRPr="0054019D">
        <w:rPr>
          <w:rFonts w:asciiTheme="majorHAnsi" w:hAnsiTheme="majorHAnsi" w:cstheme="majorHAnsi"/>
        </w:rPr>
        <w:lastRenderedPageBreak/>
        <w:t>Figures</w:t>
      </w:r>
    </w:p>
    <w:p w14:paraId="4E82E0C4" w14:textId="5A20121A" w:rsidR="00FA67A9" w:rsidRPr="0054019D" w:rsidRDefault="005206BE" w:rsidP="00D30F05">
      <w:pPr>
        <w:pStyle w:val="Heading1"/>
        <w:rPr>
          <w:rFonts w:asciiTheme="majorHAnsi" w:hAnsiTheme="majorHAnsi" w:cstheme="majorHAnsi"/>
        </w:rPr>
      </w:pPr>
      <w:r w:rsidRPr="0054019D">
        <w:rPr>
          <w:rFonts w:asciiTheme="majorHAnsi" w:hAnsiTheme="majorHAnsi" w:cstheme="majorHAnsi"/>
        </w:rPr>
        <w:t>Fig 1. PRISMA</w:t>
      </w:r>
      <w:r w:rsidR="00F95C7F" w:rsidRPr="0054019D">
        <w:rPr>
          <w:rFonts w:asciiTheme="majorHAnsi" w:hAnsiTheme="majorHAnsi" w:cstheme="majorHAnsi"/>
        </w:rPr>
        <w:t xml:space="preserve"> flowchart</w:t>
      </w:r>
    </w:p>
    <w:p w14:paraId="14F0247C" w14:textId="6D6DD932" w:rsidR="00B913CF" w:rsidRDefault="00CA7B87" w:rsidP="00D30F05">
      <w:pPr>
        <w:pStyle w:val="Heading1"/>
        <w:rPr>
          <w:rFonts w:asciiTheme="majorHAnsi" w:hAnsiTheme="majorHAnsi" w:cstheme="majorHAnsi"/>
        </w:rPr>
      </w:pPr>
      <w:r w:rsidRPr="0054019D">
        <w:rPr>
          <w:rFonts w:asciiTheme="majorHAnsi" w:hAnsiTheme="majorHAnsi" w:cstheme="majorHAnsi"/>
        </w:rPr>
        <w:t xml:space="preserve">Fig </w:t>
      </w:r>
      <w:r w:rsidR="00FA67A9" w:rsidRPr="0054019D">
        <w:rPr>
          <w:rFonts w:asciiTheme="majorHAnsi" w:hAnsiTheme="majorHAnsi" w:cstheme="majorHAnsi"/>
        </w:rPr>
        <w:t>2</w:t>
      </w:r>
      <w:r w:rsidRPr="0054019D">
        <w:rPr>
          <w:rFonts w:asciiTheme="majorHAnsi" w:hAnsiTheme="majorHAnsi" w:cstheme="majorHAnsi"/>
        </w:rPr>
        <w:t xml:space="preserve">. Subgroup analysis </w:t>
      </w:r>
      <w:r w:rsidR="009820B3">
        <w:rPr>
          <w:rFonts w:asciiTheme="majorHAnsi" w:hAnsiTheme="majorHAnsi" w:cstheme="majorHAnsi" w:hint="eastAsia"/>
        </w:rPr>
        <w:t>of</w:t>
      </w:r>
      <w:r w:rsidR="009820B3">
        <w:rPr>
          <w:rFonts w:asciiTheme="majorHAnsi" w:hAnsiTheme="majorHAnsi" w:cstheme="majorHAnsi"/>
        </w:rPr>
        <w:t xml:space="preserve"> ectopic pregnancy, infertility, tubal infertility </w:t>
      </w:r>
      <w:proofErr w:type="gramStart"/>
      <w:r w:rsidR="009820B3">
        <w:rPr>
          <w:rFonts w:asciiTheme="majorHAnsi" w:hAnsiTheme="majorHAnsi" w:cstheme="majorHAnsi"/>
        </w:rPr>
        <w:t>and  spontaneous</w:t>
      </w:r>
      <w:proofErr w:type="gramEnd"/>
      <w:r w:rsidR="009820B3">
        <w:rPr>
          <w:rFonts w:asciiTheme="majorHAnsi" w:hAnsiTheme="majorHAnsi" w:cstheme="majorHAnsi"/>
        </w:rPr>
        <w:t xml:space="preserve"> abortion </w:t>
      </w:r>
      <w:r w:rsidRPr="0054019D">
        <w:rPr>
          <w:rFonts w:asciiTheme="majorHAnsi" w:hAnsiTheme="majorHAnsi" w:cstheme="majorHAnsi"/>
        </w:rPr>
        <w:t>by country income</w:t>
      </w:r>
      <w:r w:rsidR="009820B3">
        <w:rPr>
          <w:rFonts w:asciiTheme="majorHAnsi" w:hAnsiTheme="majorHAnsi" w:cstheme="majorHAnsi"/>
        </w:rPr>
        <w:t xml:space="preserve"> (case-control studies only)</w:t>
      </w:r>
    </w:p>
    <w:p w14:paraId="2A323B04" w14:textId="34C296E8" w:rsidR="0007365F" w:rsidRPr="0007365F" w:rsidRDefault="0007365F" w:rsidP="0007365F">
      <w:r w:rsidRPr="006F6440">
        <w:rPr>
          <w:rFonts w:hint="eastAsia"/>
          <w:noProof/>
        </w:rPr>
        <w:t>N</w:t>
      </w:r>
      <w:r w:rsidRPr="006F6440">
        <w:rPr>
          <w:noProof/>
        </w:rPr>
        <w:t>ote:</w:t>
      </w:r>
      <w:r>
        <w:t xml:space="preserve"> HICs</w:t>
      </w:r>
      <w:r w:rsidR="0088729E">
        <w:t xml:space="preserve"> means</w:t>
      </w:r>
      <w:r>
        <w:t xml:space="preserve"> high-income countries; LMICs</w:t>
      </w:r>
      <w:r w:rsidR="0088729E">
        <w:t xml:space="preserve"> means </w:t>
      </w:r>
      <w:r w:rsidR="006C4D0A">
        <w:t>l</w:t>
      </w:r>
      <w:r>
        <w:t>ow and middle-income countries.</w:t>
      </w:r>
    </w:p>
    <w:sectPr w:rsidR="0007365F" w:rsidRPr="0007365F" w:rsidSect="00D30F05">
      <w:pgSz w:w="12240" w:h="15840" w:code="1"/>
      <w:pgMar w:top="1440" w:right="1797" w:bottom="1440" w:left="1797" w:header="851" w:footer="992" w:gutter="0"/>
      <w:cols w:space="425"/>
      <w:docGrid w:type="linesAndChar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3D5A6C6" w14:textId="77777777" w:rsidR="00851B81" w:rsidRDefault="00851B81" w:rsidP="00246E81">
      <w:pPr>
        <w:spacing w:after="0" w:line="240" w:lineRule="auto"/>
      </w:pPr>
      <w:r>
        <w:separator/>
      </w:r>
    </w:p>
  </w:endnote>
  <w:endnote w:type="continuationSeparator" w:id="0">
    <w:p w14:paraId="20F8A621" w14:textId="77777777" w:rsidR="00851B81" w:rsidRDefault="00851B81" w:rsidP="00246E8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Calibri">
    <w:panose1 w:val="020F0502020204030204"/>
    <w:charset w:val="00"/>
    <w:family w:val="swiss"/>
    <w:pitch w:val="variable"/>
    <w:sig w:usb0="E0002AFF" w:usb1="4000ACFF" w:usb2="00000001"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AFF" w:usb1="C0007843" w:usb2="00000009" w:usb3="00000000" w:csb0="000001FF" w:csb1="00000000"/>
  </w:font>
  <w:font w:name="Times New Roman Uni">
    <w:altName w:val="SimSun"/>
    <w:charset w:val="86"/>
    <w:family w:val="roman"/>
    <w:pitch w:val="variable"/>
    <w:sig w:usb0="B334AAFF" w:usb1="F9DFFFFF" w:usb2="0000003E" w:usb3="00000000" w:csb0="001F01FF" w:csb1="00000000"/>
  </w:font>
  <w:font w:name="ScalaLancetPro">
    <w:altName w:val="Yu Gothic"/>
    <w:panose1 w:val="00000000000000000000"/>
    <w:charset w:val="80"/>
    <w:family w:val="auto"/>
    <w:notTrueType/>
    <w:pitch w:val="default"/>
    <w:sig w:usb0="00000001" w:usb1="080F0000" w:usb2="00000010" w:usb3="00000000" w:csb0="00060000"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77840805"/>
      <w:docPartObj>
        <w:docPartGallery w:val="Page Numbers (Bottom of Page)"/>
        <w:docPartUnique/>
      </w:docPartObj>
    </w:sdtPr>
    <w:sdtEndPr>
      <w:rPr>
        <w:noProof/>
      </w:rPr>
    </w:sdtEndPr>
    <w:sdtContent>
      <w:p w14:paraId="0B8C5D76" w14:textId="5C519908" w:rsidR="00CA5064" w:rsidRDefault="00CA5064">
        <w:pPr>
          <w:pStyle w:val="Footer"/>
          <w:jc w:val="center"/>
        </w:pPr>
        <w:r>
          <w:fldChar w:fldCharType="begin"/>
        </w:r>
        <w:r>
          <w:instrText xml:space="preserve"> PAGE   \* MERGEFORMAT </w:instrText>
        </w:r>
        <w:r>
          <w:fldChar w:fldCharType="separate"/>
        </w:r>
        <w:r>
          <w:rPr>
            <w:noProof/>
          </w:rPr>
          <w:t>31</w:t>
        </w:r>
        <w:r>
          <w:rPr>
            <w:noProof/>
          </w:rPr>
          <w:fldChar w:fldCharType="end"/>
        </w:r>
      </w:p>
    </w:sdtContent>
  </w:sdt>
  <w:p w14:paraId="1C5E88E4" w14:textId="77777777" w:rsidR="00CA5064" w:rsidRDefault="00CA506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D863CCB" w14:textId="77777777" w:rsidR="00851B81" w:rsidRDefault="00851B81" w:rsidP="00246E81">
      <w:pPr>
        <w:spacing w:after="0" w:line="240" w:lineRule="auto"/>
      </w:pPr>
      <w:r>
        <w:separator/>
      </w:r>
    </w:p>
  </w:footnote>
  <w:footnote w:type="continuationSeparator" w:id="0">
    <w:p w14:paraId="3703488A" w14:textId="77777777" w:rsidR="00851B81" w:rsidRDefault="00851B81" w:rsidP="00246E8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042FE1"/>
    <w:multiLevelType w:val="hybridMultilevel"/>
    <w:tmpl w:val="7754487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07302E2"/>
    <w:multiLevelType w:val="multilevel"/>
    <w:tmpl w:val="7E3675C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2F992B99"/>
    <w:multiLevelType w:val="hybridMultilevel"/>
    <w:tmpl w:val="3F7A996C"/>
    <w:lvl w:ilvl="0" w:tplc="E5E647A0">
      <w:start w:val="3"/>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F9D577C"/>
    <w:multiLevelType w:val="multilevel"/>
    <w:tmpl w:val="E8B06F3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3B695CC0"/>
    <w:multiLevelType w:val="hybridMultilevel"/>
    <w:tmpl w:val="E55EDE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A9740F7"/>
    <w:multiLevelType w:val="hybridMultilevel"/>
    <w:tmpl w:val="797E6DDA"/>
    <w:lvl w:ilvl="0" w:tplc="04090017">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0"/>
  </w:num>
  <w:num w:numId="3">
    <w:abstractNumId w:val="5"/>
  </w:num>
  <w:num w:numId="4">
    <w:abstractNumId w:val="3"/>
  </w:num>
  <w:num w:numId="5">
    <w:abstractNumId w:val="1"/>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hideSpellingErrors/>
  <w:hideGrammaticalErrors/>
  <w:proofState w:spelling="clean" w:grammar="clean"/>
  <w:defaultTabStop w:val="5040"/>
  <w:drawingGridHorizontalSpacing w:val="12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MTC0NDSxMDE0MjO1tLBU0lEKTi0uzszPAykwNa0FAIa2UPstAAAA"/>
    <w:docVar w:name="EN.InstantFormat" w:val="&lt;ENInstantFormat&gt;&lt;Enabled&gt;0&lt;/Enabled&gt;&lt;ScanUnformatted&gt;1&lt;/ScanUnformatted&gt;&lt;ScanChanges&gt;1&lt;/ScanChanges&gt;&lt;Suspended&gt;0&lt;/Suspended&gt;&lt;/ENInstantFormat&gt;"/>
    <w:docVar w:name="EN.Layout" w:val="&lt;ENLayout&gt;&lt;Style&gt;BMJ&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awwe2r9od0szoesx0opra9frdwzd0awt2ax&quot;&gt;CT Review Travelling Liabrary&lt;record-ids&gt;&lt;item&gt;1&lt;/item&gt;&lt;item&gt;2&lt;/item&gt;&lt;item&gt;3&lt;/item&gt;&lt;item&gt;7&lt;/item&gt;&lt;item&gt;8&lt;/item&gt;&lt;item&gt;12&lt;/item&gt;&lt;item&gt;13&lt;/item&gt;&lt;item&gt;14&lt;/item&gt;&lt;item&gt;15&lt;/item&gt;&lt;item&gt;27&lt;/item&gt;&lt;item&gt;28&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3&lt;/item&gt;&lt;item&gt;124&lt;/item&gt;&lt;item&gt;125&lt;/item&gt;&lt;item&gt;126&lt;/item&gt;&lt;item&gt;127&lt;/item&gt;&lt;item&gt;128&lt;/item&gt;&lt;item&gt;129&lt;/item&gt;&lt;item&gt;130&lt;/item&gt;&lt;item&gt;132&lt;/item&gt;&lt;item&gt;134&lt;/item&gt;&lt;item&gt;135&lt;/item&gt;&lt;item&gt;136&lt;/item&gt;&lt;item&gt;139&lt;/item&gt;&lt;item&gt;140&lt;/item&gt;&lt;item&gt;141&lt;/item&gt;&lt;item&gt;142&lt;/item&gt;&lt;item&gt;143&lt;/item&gt;&lt;item&gt;144&lt;/item&gt;&lt;item&gt;145&lt;/item&gt;&lt;item&gt;146&lt;/item&gt;&lt;item&gt;147&lt;/item&gt;&lt;item&gt;148&lt;/item&gt;&lt;item&gt;149&lt;/item&gt;&lt;item&gt;150&lt;/item&gt;&lt;item&gt;151&lt;/item&gt;&lt;item&gt;152&lt;/item&gt;&lt;item&gt;153&lt;/item&gt;&lt;item&gt;154&lt;/item&gt;&lt;item&gt;155&lt;/item&gt;&lt;item&gt;156&lt;/item&gt;&lt;item&gt;157&lt;/item&gt;&lt;item&gt;158&lt;/item&gt;&lt;item&gt;159&lt;/item&gt;&lt;item&gt;160&lt;/item&gt;&lt;item&gt;161&lt;/item&gt;&lt;item&gt;162&lt;/item&gt;&lt;item&gt;163&lt;/item&gt;&lt;item&gt;164&lt;/item&gt;&lt;item&gt;165&lt;/item&gt;&lt;item&gt;166&lt;/item&gt;&lt;item&gt;167&lt;/item&gt;&lt;item&gt;168&lt;/item&gt;&lt;item&gt;169&lt;/item&gt;&lt;item&gt;170&lt;/item&gt;&lt;item&gt;172&lt;/item&gt;&lt;item&gt;173&lt;/item&gt;&lt;item&gt;176&lt;/item&gt;&lt;/record-ids&gt;&lt;/item&gt;&lt;/Libraries&gt;"/>
  </w:docVars>
  <w:rsids>
    <w:rsidRoot w:val="0088603C"/>
    <w:rsid w:val="00000F10"/>
    <w:rsid w:val="00000FB5"/>
    <w:rsid w:val="0000115F"/>
    <w:rsid w:val="000013A6"/>
    <w:rsid w:val="00002B83"/>
    <w:rsid w:val="000045B1"/>
    <w:rsid w:val="00011073"/>
    <w:rsid w:val="00013176"/>
    <w:rsid w:val="00020346"/>
    <w:rsid w:val="000217F6"/>
    <w:rsid w:val="000222D3"/>
    <w:rsid w:val="000223C7"/>
    <w:rsid w:val="00023242"/>
    <w:rsid w:val="000252A3"/>
    <w:rsid w:val="00025312"/>
    <w:rsid w:val="00026609"/>
    <w:rsid w:val="00027948"/>
    <w:rsid w:val="00031A52"/>
    <w:rsid w:val="00032391"/>
    <w:rsid w:val="000336E0"/>
    <w:rsid w:val="00033805"/>
    <w:rsid w:val="000346EA"/>
    <w:rsid w:val="00035A40"/>
    <w:rsid w:val="00035C21"/>
    <w:rsid w:val="00040735"/>
    <w:rsid w:val="000407D1"/>
    <w:rsid w:val="00042744"/>
    <w:rsid w:val="00044A58"/>
    <w:rsid w:val="000462C1"/>
    <w:rsid w:val="00051714"/>
    <w:rsid w:val="00057FD7"/>
    <w:rsid w:val="00060776"/>
    <w:rsid w:val="0006089F"/>
    <w:rsid w:val="00060E34"/>
    <w:rsid w:val="000625A8"/>
    <w:rsid w:val="00062BC0"/>
    <w:rsid w:val="000648A6"/>
    <w:rsid w:val="00065DE0"/>
    <w:rsid w:val="00066E38"/>
    <w:rsid w:val="00067398"/>
    <w:rsid w:val="000719F2"/>
    <w:rsid w:val="00071D23"/>
    <w:rsid w:val="00072F5A"/>
    <w:rsid w:val="0007365F"/>
    <w:rsid w:val="00074DA9"/>
    <w:rsid w:val="000755AF"/>
    <w:rsid w:val="000764E9"/>
    <w:rsid w:val="00076BE0"/>
    <w:rsid w:val="00076FE2"/>
    <w:rsid w:val="00080F62"/>
    <w:rsid w:val="00080F87"/>
    <w:rsid w:val="000838B2"/>
    <w:rsid w:val="000841CD"/>
    <w:rsid w:val="0008496D"/>
    <w:rsid w:val="00084B1C"/>
    <w:rsid w:val="00085149"/>
    <w:rsid w:val="00093486"/>
    <w:rsid w:val="00095803"/>
    <w:rsid w:val="00095C5E"/>
    <w:rsid w:val="000963F5"/>
    <w:rsid w:val="000A1F7E"/>
    <w:rsid w:val="000A312E"/>
    <w:rsid w:val="000B0D8E"/>
    <w:rsid w:val="000B408B"/>
    <w:rsid w:val="000B425C"/>
    <w:rsid w:val="000B42BB"/>
    <w:rsid w:val="000B74FB"/>
    <w:rsid w:val="000B7E5A"/>
    <w:rsid w:val="000C117A"/>
    <w:rsid w:val="000C1327"/>
    <w:rsid w:val="000C32CD"/>
    <w:rsid w:val="000C40F7"/>
    <w:rsid w:val="000C5F7C"/>
    <w:rsid w:val="000C7518"/>
    <w:rsid w:val="000C7B7D"/>
    <w:rsid w:val="000C7BB4"/>
    <w:rsid w:val="000D3E4A"/>
    <w:rsid w:val="000D6968"/>
    <w:rsid w:val="000E0306"/>
    <w:rsid w:val="000E0F64"/>
    <w:rsid w:val="000E2849"/>
    <w:rsid w:val="000E31FB"/>
    <w:rsid w:val="000E55C1"/>
    <w:rsid w:val="000E5C1F"/>
    <w:rsid w:val="000E6E4A"/>
    <w:rsid w:val="000E77B2"/>
    <w:rsid w:val="000E7AFB"/>
    <w:rsid w:val="000E7DA4"/>
    <w:rsid w:val="000F2B21"/>
    <w:rsid w:val="000F317D"/>
    <w:rsid w:val="000F515D"/>
    <w:rsid w:val="000F5B82"/>
    <w:rsid w:val="000F67CC"/>
    <w:rsid w:val="000F693A"/>
    <w:rsid w:val="00100CC3"/>
    <w:rsid w:val="00102CB9"/>
    <w:rsid w:val="001040BA"/>
    <w:rsid w:val="001066E7"/>
    <w:rsid w:val="0010682A"/>
    <w:rsid w:val="00107B34"/>
    <w:rsid w:val="00110CA4"/>
    <w:rsid w:val="0011113E"/>
    <w:rsid w:val="00111DFF"/>
    <w:rsid w:val="00113F45"/>
    <w:rsid w:val="00120F07"/>
    <w:rsid w:val="00125521"/>
    <w:rsid w:val="001260D8"/>
    <w:rsid w:val="001265A7"/>
    <w:rsid w:val="00127B94"/>
    <w:rsid w:val="00127D9D"/>
    <w:rsid w:val="00130097"/>
    <w:rsid w:val="0013215A"/>
    <w:rsid w:val="00134749"/>
    <w:rsid w:val="00135443"/>
    <w:rsid w:val="0013618A"/>
    <w:rsid w:val="00136534"/>
    <w:rsid w:val="00136D3F"/>
    <w:rsid w:val="0013785F"/>
    <w:rsid w:val="00137A4B"/>
    <w:rsid w:val="00141C4B"/>
    <w:rsid w:val="00141DE8"/>
    <w:rsid w:val="001448DC"/>
    <w:rsid w:val="00145449"/>
    <w:rsid w:val="00150764"/>
    <w:rsid w:val="001508A7"/>
    <w:rsid w:val="001530D3"/>
    <w:rsid w:val="001535BC"/>
    <w:rsid w:val="00156793"/>
    <w:rsid w:val="00156E1C"/>
    <w:rsid w:val="00157B53"/>
    <w:rsid w:val="001602A0"/>
    <w:rsid w:val="00161682"/>
    <w:rsid w:val="00162772"/>
    <w:rsid w:val="0016396E"/>
    <w:rsid w:val="0016423C"/>
    <w:rsid w:val="001645FF"/>
    <w:rsid w:val="001651B5"/>
    <w:rsid w:val="001733B3"/>
    <w:rsid w:val="00176305"/>
    <w:rsid w:val="00176501"/>
    <w:rsid w:val="00176C00"/>
    <w:rsid w:val="00176EA3"/>
    <w:rsid w:val="00180446"/>
    <w:rsid w:val="00181089"/>
    <w:rsid w:val="001824C6"/>
    <w:rsid w:val="0018452B"/>
    <w:rsid w:val="001873E0"/>
    <w:rsid w:val="0019056E"/>
    <w:rsid w:val="0019367C"/>
    <w:rsid w:val="00195211"/>
    <w:rsid w:val="0019554E"/>
    <w:rsid w:val="0019609E"/>
    <w:rsid w:val="00197E79"/>
    <w:rsid w:val="001A1015"/>
    <w:rsid w:val="001A1FA2"/>
    <w:rsid w:val="001A2B72"/>
    <w:rsid w:val="001A2D40"/>
    <w:rsid w:val="001A4282"/>
    <w:rsid w:val="001B03F4"/>
    <w:rsid w:val="001B09F9"/>
    <w:rsid w:val="001B1BA4"/>
    <w:rsid w:val="001B28D6"/>
    <w:rsid w:val="001B3EC8"/>
    <w:rsid w:val="001B52CB"/>
    <w:rsid w:val="001B5CAA"/>
    <w:rsid w:val="001B679E"/>
    <w:rsid w:val="001C12C3"/>
    <w:rsid w:val="001C408A"/>
    <w:rsid w:val="001C4415"/>
    <w:rsid w:val="001C492C"/>
    <w:rsid w:val="001C7A31"/>
    <w:rsid w:val="001D022C"/>
    <w:rsid w:val="001D0F0D"/>
    <w:rsid w:val="001D0F34"/>
    <w:rsid w:val="001D1E0B"/>
    <w:rsid w:val="001D3F51"/>
    <w:rsid w:val="001D6986"/>
    <w:rsid w:val="001D7754"/>
    <w:rsid w:val="001D7F6A"/>
    <w:rsid w:val="001E4382"/>
    <w:rsid w:val="001E78D3"/>
    <w:rsid w:val="001F15E9"/>
    <w:rsid w:val="001F300C"/>
    <w:rsid w:val="001F32DD"/>
    <w:rsid w:val="001F3D1E"/>
    <w:rsid w:val="001F4A9C"/>
    <w:rsid w:val="001F586F"/>
    <w:rsid w:val="001F5BE4"/>
    <w:rsid w:val="001F709C"/>
    <w:rsid w:val="001F7B17"/>
    <w:rsid w:val="002000C0"/>
    <w:rsid w:val="00200AF6"/>
    <w:rsid w:val="0020283D"/>
    <w:rsid w:val="00202BBD"/>
    <w:rsid w:val="00202C44"/>
    <w:rsid w:val="00205A7A"/>
    <w:rsid w:val="00205CEA"/>
    <w:rsid w:val="00207AED"/>
    <w:rsid w:val="002111DA"/>
    <w:rsid w:val="00212089"/>
    <w:rsid w:val="00214532"/>
    <w:rsid w:val="00216D68"/>
    <w:rsid w:val="00216E89"/>
    <w:rsid w:val="00217723"/>
    <w:rsid w:val="00217A20"/>
    <w:rsid w:val="002209E2"/>
    <w:rsid w:val="00221916"/>
    <w:rsid w:val="002223FF"/>
    <w:rsid w:val="0022408F"/>
    <w:rsid w:val="00226123"/>
    <w:rsid w:val="0022760D"/>
    <w:rsid w:val="002303B5"/>
    <w:rsid w:val="002313E6"/>
    <w:rsid w:val="00231BEA"/>
    <w:rsid w:val="002334F2"/>
    <w:rsid w:val="00234E1B"/>
    <w:rsid w:val="002351FB"/>
    <w:rsid w:val="00235851"/>
    <w:rsid w:val="00236922"/>
    <w:rsid w:val="0023757F"/>
    <w:rsid w:val="00237EE0"/>
    <w:rsid w:val="00241827"/>
    <w:rsid w:val="002420EB"/>
    <w:rsid w:val="002429C4"/>
    <w:rsid w:val="00245408"/>
    <w:rsid w:val="00246E81"/>
    <w:rsid w:val="00250855"/>
    <w:rsid w:val="00250DCB"/>
    <w:rsid w:val="00250E33"/>
    <w:rsid w:val="00252231"/>
    <w:rsid w:val="002556B2"/>
    <w:rsid w:val="0025570D"/>
    <w:rsid w:val="002558C1"/>
    <w:rsid w:val="0026168D"/>
    <w:rsid w:val="002637B4"/>
    <w:rsid w:val="00264266"/>
    <w:rsid w:val="0026520F"/>
    <w:rsid w:val="002658D1"/>
    <w:rsid w:val="0026624E"/>
    <w:rsid w:val="00270AC9"/>
    <w:rsid w:val="00270C7E"/>
    <w:rsid w:val="00272449"/>
    <w:rsid w:val="002725F5"/>
    <w:rsid w:val="002737CE"/>
    <w:rsid w:val="002741F1"/>
    <w:rsid w:val="00275715"/>
    <w:rsid w:val="002779CD"/>
    <w:rsid w:val="00281AB9"/>
    <w:rsid w:val="00282565"/>
    <w:rsid w:val="00285EEB"/>
    <w:rsid w:val="002871A8"/>
    <w:rsid w:val="00287D37"/>
    <w:rsid w:val="002903BA"/>
    <w:rsid w:val="0029135B"/>
    <w:rsid w:val="002951C4"/>
    <w:rsid w:val="00296BA9"/>
    <w:rsid w:val="00297EA5"/>
    <w:rsid w:val="002A03BA"/>
    <w:rsid w:val="002A31E8"/>
    <w:rsid w:val="002A4A5E"/>
    <w:rsid w:val="002A61B7"/>
    <w:rsid w:val="002A7062"/>
    <w:rsid w:val="002A7164"/>
    <w:rsid w:val="002A7937"/>
    <w:rsid w:val="002B0BEB"/>
    <w:rsid w:val="002B0CCC"/>
    <w:rsid w:val="002B22BD"/>
    <w:rsid w:val="002B346B"/>
    <w:rsid w:val="002B454B"/>
    <w:rsid w:val="002B4CB5"/>
    <w:rsid w:val="002C224E"/>
    <w:rsid w:val="002C2E2E"/>
    <w:rsid w:val="002C49DF"/>
    <w:rsid w:val="002C4E33"/>
    <w:rsid w:val="002C5B44"/>
    <w:rsid w:val="002C66D3"/>
    <w:rsid w:val="002D09CE"/>
    <w:rsid w:val="002D0A12"/>
    <w:rsid w:val="002D1E68"/>
    <w:rsid w:val="002D488D"/>
    <w:rsid w:val="002D5980"/>
    <w:rsid w:val="002D6211"/>
    <w:rsid w:val="002D6DB6"/>
    <w:rsid w:val="002E06B4"/>
    <w:rsid w:val="002E12DD"/>
    <w:rsid w:val="002E193E"/>
    <w:rsid w:val="002E2EFD"/>
    <w:rsid w:val="002E5C2D"/>
    <w:rsid w:val="002E650C"/>
    <w:rsid w:val="002E6CCF"/>
    <w:rsid w:val="002F2797"/>
    <w:rsid w:val="002F2888"/>
    <w:rsid w:val="002F3640"/>
    <w:rsid w:val="002F3877"/>
    <w:rsid w:val="002F393B"/>
    <w:rsid w:val="002F4C7B"/>
    <w:rsid w:val="002F585D"/>
    <w:rsid w:val="002F60E8"/>
    <w:rsid w:val="002F6672"/>
    <w:rsid w:val="002F7B16"/>
    <w:rsid w:val="002F7EEF"/>
    <w:rsid w:val="003033AF"/>
    <w:rsid w:val="00303982"/>
    <w:rsid w:val="003049F4"/>
    <w:rsid w:val="003064E8"/>
    <w:rsid w:val="00307ADA"/>
    <w:rsid w:val="00307F3D"/>
    <w:rsid w:val="0031345B"/>
    <w:rsid w:val="00315368"/>
    <w:rsid w:val="00316910"/>
    <w:rsid w:val="003174D8"/>
    <w:rsid w:val="00322926"/>
    <w:rsid w:val="0032401A"/>
    <w:rsid w:val="00324B7F"/>
    <w:rsid w:val="00326DE8"/>
    <w:rsid w:val="00327152"/>
    <w:rsid w:val="0032730F"/>
    <w:rsid w:val="00327866"/>
    <w:rsid w:val="00327D5C"/>
    <w:rsid w:val="00330DF9"/>
    <w:rsid w:val="00332386"/>
    <w:rsid w:val="00333B7E"/>
    <w:rsid w:val="00334552"/>
    <w:rsid w:val="00340F37"/>
    <w:rsid w:val="00341198"/>
    <w:rsid w:val="0034302D"/>
    <w:rsid w:val="00346F7D"/>
    <w:rsid w:val="00347181"/>
    <w:rsid w:val="003476B5"/>
    <w:rsid w:val="003501E1"/>
    <w:rsid w:val="00354D42"/>
    <w:rsid w:val="00355BE8"/>
    <w:rsid w:val="00355F02"/>
    <w:rsid w:val="003578F1"/>
    <w:rsid w:val="003611A7"/>
    <w:rsid w:val="00364BC3"/>
    <w:rsid w:val="003651E0"/>
    <w:rsid w:val="00365FB6"/>
    <w:rsid w:val="00366369"/>
    <w:rsid w:val="003706DE"/>
    <w:rsid w:val="00370A69"/>
    <w:rsid w:val="00371586"/>
    <w:rsid w:val="00371DA5"/>
    <w:rsid w:val="00372AB4"/>
    <w:rsid w:val="00374EEE"/>
    <w:rsid w:val="00375F5E"/>
    <w:rsid w:val="00376534"/>
    <w:rsid w:val="003776A6"/>
    <w:rsid w:val="003829FF"/>
    <w:rsid w:val="00383956"/>
    <w:rsid w:val="003857D5"/>
    <w:rsid w:val="00385B02"/>
    <w:rsid w:val="00386A56"/>
    <w:rsid w:val="0038790A"/>
    <w:rsid w:val="00387F7D"/>
    <w:rsid w:val="00390597"/>
    <w:rsid w:val="003910E0"/>
    <w:rsid w:val="00393031"/>
    <w:rsid w:val="003951EB"/>
    <w:rsid w:val="00395D14"/>
    <w:rsid w:val="00395FBD"/>
    <w:rsid w:val="00396ACB"/>
    <w:rsid w:val="003A2CED"/>
    <w:rsid w:val="003A4459"/>
    <w:rsid w:val="003A5938"/>
    <w:rsid w:val="003A6EE1"/>
    <w:rsid w:val="003A6FA7"/>
    <w:rsid w:val="003B004B"/>
    <w:rsid w:val="003B24B9"/>
    <w:rsid w:val="003B374F"/>
    <w:rsid w:val="003B5984"/>
    <w:rsid w:val="003B7464"/>
    <w:rsid w:val="003C3C9C"/>
    <w:rsid w:val="003C48F1"/>
    <w:rsid w:val="003C6D5F"/>
    <w:rsid w:val="003C7B67"/>
    <w:rsid w:val="003D1F52"/>
    <w:rsid w:val="003D32AB"/>
    <w:rsid w:val="003D40E9"/>
    <w:rsid w:val="003D498D"/>
    <w:rsid w:val="003D7E93"/>
    <w:rsid w:val="003E0417"/>
    <w:rsid w:val="003E146D"/>
    <w:rsid w:val="003E2790"/>
    <w:rsid w:val="003E35FA"/>
    <w:rsid w:val="003E49BB"/>
    <w:rsid w:val="003E5A84"/>
    <w:rsid w:val="003E7B86"/>
    <w:rsid w:val="003F1195"/>
    <w:rsid w:val="003F44D0"/>
    <w:rsid w:val="003F4EA4"/>
    <w:rsid w:val="003F5A2A"/>
    <w:rsid w:val="003F662D"/>
    <w:rsid w:val="003F6CCB"/>
    <w:rsid w:val="003F7AB4"/>
    <w:rsid w:val="003F7FB6"/>
    <w:rsid w:val="00410614"/>
    <w:rsid w:val="004108B4"/>
    <w:rsid w:val="00411613"/>
    <w:rsid w:val="00414580"/>
    <w:rsid w:val="004145C7"/>
    <w:rsid w:val="00415E8E"/>
    <w:rsid w:val="00416024"/>
    <w:rsid w:val="004172E5"/>
    <w:rsid w:val="00417F4B"/>
    <w:rsid w:val="004223DF"/>
    <w:rsid w:val="00422604"/>
    <w:rsid w:val="00424328"/>
    <w:rsid w:val="004246C3"/>
    <w:rsid w:val="00425751"/>
    <w:rsid w:val="0042614C"/>
    <w:rsid w:val="00427AA8"/>
    <w:rsid w:val="00427E58"/>
    <w:rsid w:val="00430ACA"/>
    <w:rsid w:val="00431285"/>
    <w:rsid w:val="00437C10"/>
    <w:rsid w:val="004405F3"/>
    <w:rsid w:val="00441E40"/>
    <w:rsid w:val="00442CEB"/>
    <w:rsid w:val="0044331F"/>
    <w:rsid w:val="004471F9"/>
    <w:rsid w:val="0045010B"/>
    <w:rsid w:val="00450BAA"/>
    <w:rsid w:val="004521D0"/>
    <w:rsid w:val="004523E8"/>
    <w:rsid w:val="00454211"/>
    <w:rsid w:val="004546E2"/>
    <w:rsid w:val="00457CB4"/>
    <w:rsid w:val="0046153B"/>
    <w:rsid w:val="00461580"/>
    <w:rsid w:val="0046470A"/>
    <w:rsid w:val="00464A2A"/>
    <w:rsid w:val="00466E67"/>
    <w:rsid w:val="00471CF6"/>
    <w:rsid w:val="00472836"/>
    <w:rsid w:val="00472CE4"/>
    <w:rsid w:val="0047670B"/>
    <w:rsid w:val="00477E50"/>
    <w:rsid w:val="0048230B"/>
    <w:rsid w:val="004862A7"/>
    <w:rsid w:val="0048688C"/>
    <w:rsid w:val="00487E1F"/>
    <w:rsid w:val="00487E87"/>
    <w:rsid w:val="0049081A"/>
    <w:rsid w:val="00491215"/>
    <w:rsid w:val="00491EF2"/>
    <w:rsid w:val="00492BA5"/>
    <w:rsid w:val="00495C5A"/>
    <w:rsid w:val="00495F3D"/>
    <w:rsid w:val="00497225"/>
    <w:rsid w:val="004A1711"/>
    <w:rsid w:val="004A500F"/>
    <w:rsid w:val="004A5FC7"/>
    <w:rsid w:val="004A68C3"/>
    <w:rsid w:val="004B304D"/>
    <w:rsid w:val="004B4360"/>
    <w:rsid w:val="004B4635"/>
    <w:rsid w:val="004B4CCE"/>
    <w:rsid w:val="004B5549"/>
    <w:rsid w:val="004B5962"/>
    <w:rsid w:val="004B6C6A"/>
    <w:rsid w:val="004B737B"/>
    <w:rsid w:val="004B7627"/>
    <w:rsid w:val="004C0D19"/>
    <w:rsid w:val="004C19E2"/>
    <w:rsid w:val="004C4AE0"/>
    <w:rsid w:val="004C5FF2"/>
    <w:rsid w:val="004C600F"/>
    <w:rsid w:val="004C685F"/>
    <w:rsid w:val="004C6DEF"/>
    <w:rsid w:val="004C6FD6"/>
    <w:rsid w:val="004C7931"/>
    <w:rsid w:val="004D0A16"/>
    <w:rsid w:val="004D1180"/>
    <w:rsid w:val="004D1634"/>
    <w:rsid w:val="004D1DE3"/>
    <w:rsid w:val="004D367A"/>
    <w:rsid w:val="004D6E67"/>
    <w:rsid w:val="004D7872"/>
    <w:rsid w:val="004D7B92"/>
    <w:rsid w:val="004D7BB7"/>
    <w:rsid w:val="004E257E"/>
    <w:rsid w:val="004E45E4"/>
    <w:rsid w:val="004E4867"/>
    <w:rsid w:val="004E5CE8"/>
    <w:rsid w:val="004E660A"/>
    <w:rsid w:val="004E7916"/>
    <w:rsid w:val="004E7F87"/>
    <w:rsid w:val="004F016C"/>
    <w:rsid w:val="004F10FF"/>
    <w:rsid w:val="004F4759"/>
    <w:rsid w:val="004F5ACC"/>
    <w:rsid w:val="004F6768"/>
    <w:rsid w:val="004F76B0"/>
    <w:rsid w:val="004F79B1"/>
    <w:rsid w:val="00501651"/>
    <w:rsid w:val="0050486A"/>
    <w:rsid w:val="005057BB"/>
    <w:rsid w:val="00506940"/>
    <w:rsid w:val="00507586"/>
    <w:rsid w:val="005131E1"/>
    <w:rsid w:val="005140DC"/>
    <w:rsid w:val="00517643"/>
    <w:rsid w:val="005206BE"/>
    <w:rsid w:val="00522D3E"/>
    <w:rsid w:val="00527C2D"/>
    <w:rsid w:val="00530A69"/>
    <w:rsid w:val="0054019D"/>
    <w:rsid w:val="00540C5E"/>
    <w:rsid w:val="005423EA"/>
    <w:rsid w:val="005427BB"/>
    <w:rsid w:val="00543558"/>
    <w:rsid w:val="00544428"/>
    <w:rsid w:val="00551047"/>
    <w:rsid w:val="00551DD7"/>
    <w:rsid w:val="00552308"/>
    <w:rsid w:val="00552E53"/>
    <w:rsid w:val="00552FFB"/>
    <w:rsid w:val="005535FA"/>
    <w:rsid w:val="00560AB3"/>
    <w:rsid w:val="00561537"/>
    <w:rsid w:val="00561F44"/>
    <w:rsid w:val="00561FBC"/>
    <w:rsid w:val="00562CB6"/>
    <w:rsid w:val="00571886"/>
    <w:rsid w:val="00571FB6"/>
    <w:rsid w:val="00572C7D"/>
    <w:rsid w:val="0057406D"/>
    <w:rsid w:val="00574303"/>
    <w:rsid w:val="0057434F"/>
    <w:rsid w:val="00576DF3"/>
    <w:rsid w:val="00583C1C"/>
    <w:rsid w:val="0058441A"/>
    <w:rsid w:val="00586492"/>
    <w:rsid w:val="00586F3D"/>
    <w:rsid w:val="00587C03"/>
    <w:rsid w:val="005955C1"/>
    <w:rsid w:val="00596AC4"/>
    <w:rsid w:val="00597F12"/>
    <w:rsid w:val="005A0DCD"/>
    <w:rsid w:val="005A1B35"/>
    <w:rsid w:val="005A1F50"/>
    <w:rsid w:val="005A2060"/>
    <w:rsid w:val="005A226A"/>
    <w:rsid w:val="005A4170"/>
    <w:rsid w:val="005A6171"/>
    <w:rsid w:val="005A629F"/>
    <w:rsid w:val="005A6453"/>
    <w:rsid w:val="005A653D"/>
    <w:rsid w:val="005A6FA3"/>
    <w:rsid w:val="005A771A"/>
    <w:rsid w:val="005B0B1B"/>
    <w:rsid w:val="005B17BD"/>
    <w:rsid w:val="005B19CB"/>
    <w:rsid w:val="005B2024"/>
    <w:rsid w:val="005B3E03"/>
    <w:rsid w:val="005B5406"/>
    <w:rsid w:val="005B638E"/>
    <w:rsid w:val="005B709C"/>
    <w:rsid w:val="005C1A5A"/>
    <w:rsid w:val="005C3465"/>
    <w:rsid w:val="005C6B62"/>
    <w:rsid w:val="005D28CE"/>
    <w:rsid w:val="005D47F2"/>
    <w:rsid w:val="005D535A"/>
    <w:rsid w:val="005D5F66"/>
    <w:rsid w:val="005D656F"/>
    <w:rsid w:val="005D6A05"/>
    <w:rsid w:val="005E15E1"/>
    <w:rsid w:val="005E195A"/>
    <w:rsid w:val="005E72AE"/>
    <w:rsid w:val="005F1DB8"/>
    <w:rsid w:val="005F4AA2"/>
    <w:rsid w:val="005F5212"/>
    <w:rsid w:val="005F5AF2"/>
    <w:rsid w:val="005F692A"/>
    <w:rsid w:val="005F7783"/>
    <w:rsid w:val="006003B6"/>
    <w:rsid w:val="00601276"/>
    <w:rsid w:val="00601283"/>
    <w:rsid w:val="00607EB6"/>
    <w:rsid w:val="00607F35"/>
    <w:rsid w:val="00610AFD"/>
    <w:rsid w:val="00611916"/>
    <w:rsid w:val="00612E05"/>
    <w:rsid w:val="00613B50"/>
    <w:rsid w:val="006143EA"/>
    <w:rsid w:val="00615FB7"/>
    <w:rsid w:val="00616ABD"/>
    <w:rsid w:val="0062088F"/>
    <w:rsid w:val="00620C33"/>
    <w:rsid w:val="00622A14"/>
    <w:rsid w:val="006240FA"/>
    <w:rsid w:val="00624C14"/>
    <w:rsid w:val="00624E26"/>
    <w:rsid w:val="00625339"/>
    <w:rsid w:val="0062614D"/>
    <w:rsid w:val="00627837"/>
    <w:rsid w:val="006303A3"/>
    <w:rsid w:val="00631037"/>
    <w:rsid w:val="006341D4"/>
    <w:rsid w:val="0063493E"/>
    <w:rsid w:val="0063571D"/>
    <w:rsid w:val="00636973"/>
    <w:rsid w:val="00637533"/>
    <w:rsid w:val="00637E74"/>
    <w:rsid w:val="00640228"/>
    <w:rsid w:val="006408CF"/>
    <w:rsid w:val="00641504"/>
    <w:rsid w:val="006476A8"/>
    <w:rsid w:val="00647A94"/>
    <w:rsid w:val="00647B43"/>
    <w:rsid w:val="00647BB5"/>
    <w:rsid w:val="00651D25"/>
    <w:rsid w:val="00651DF8"/>
    <w:rsid w:val="00652FA9"/>
    <w:rsid w:val="00655619"/>
    <w:rsid w:val="0065669D"/>
    <w:rsid w:val="006569C7"/>
    <w:rsid w:val="006570B2"/>
    <w:rsid w:val="006573A2"/>
    <w:rsid w:val="00660403"/>
    <w:rsid w:val="00661AE8"/>
    <w:rsid w:val="006628C5"/>
    <w:rsid w:val="00662DD8"/>
    <w:rsid w:val="006636B9"/>
    <w:rsid w:val="0066540F"/>
    <w:rsid w:val="00666D3D"/>
    <w:rsid w:val="00670D0F"/>
    <w:rsid w:val="00671175"/>
    <w:rsid w:val="00672EF1"/>
    <w:rsid w:val="00673195"/>
    <w:rsid w:val="00673323"/>
    <w:rsid w:val="0067407B"/>
    <w:rsid w:val="00675818"/>
    <w:rsid w:val="00676E37"/>
    <w:rsid w:val="0067795A"/>
    <w:rsid w:val="00677B32"/>
    <w:rsid w:val="006800C0"/>
    <w:rsid w:val="00681388"/>
    <w:rsid w:val="00682250"/>
    <w:rsid w:val="00682424"/>
    <w:rsid w:val="00682665"/>
    <w:rsid w:val="00683936"/>
    <w:rsid w:val="00683E25"/>
    <w:rsid w:val="0068406B"/>
    <w:rsid w:val="00685507"/>
    <w:rsid w:val="0068604B"/>
    <w:rsid w:val="0068756D"/>
    <w:rsid w:val="00692776"/>
    <w:rsid w:val="006938A2"/>
    <w:rsid w:val="00693A46"/>
    <w:rsid w:val="00695042"/>
    <w:rsid w:val="00695360"/>
    <w:rsid w:val="0069547A"/>
    <w:rsid w:val="0069596F"/>
    <w:rsid w:val="00696298"/>
    <w:rsid w:val="006966E5"/>
    <w:rsid w:val="00697079"/>
    <w:rsid w:val="006A14D3"/>
    <w:rsid w:val="006A17B2"/>
    <w:rsid w:val="006A1C5B"/>
    <w:rsid w:val="006A2BD8"/>
    <w:rsid w:val="006A34F3"/>
    <w:rsid w:val="006A3885"/>
    <w:rsid w:val="006A59CA"/>
    <w:rsid w:val="006A5EEC"/>
    <w:rsid w:val="006A5F51"/>
    <w:rsid w:val="006B02B7"/>
    <w:rsid w:val="006B0A5B"/>
    <w:rsid w:val="006B2A5B"/>
    <w:rsid w:val="006B2D50"/>
    <w:rsid w:val="006B54FE"/>
    <w:rsid w:val="006B555D"/>
    <w:rsid w:val="006B5C5B"/>
    <w:rsid w:val="006B5F33"/>
    <w:rsid w:val="006C01A6"/>
    <w:rsid w:val="006C1E8E"/>
    <w:rsid w:val="006C4D0A"/>
    <w:rsid w:val="006C595A"/>
    <w:rsid w:val="006C5B24"/>
    <w:rsid w:val="006D1B66"/>
    <w:rsid w:val="006D25B4"/>
    <w:rsid w:val="006D273E"/>
    <w:rsid w:val="006D396B"/>
    <w:rsid w:val="006D40F9"/>
    <w:rsid w:val="006D58F7"/>
    <w:rsid w:val="006D716E"/>
    <w:rsid w:val="006E2621"/>
    <w:rsid w:val="006E2A36"/>
    <w:rsid w:val="006E3662"/>
    <w:rsid w:val="006E3A0F"/>
    <w:rsid w:val="006E3C61"/>
    <w:rsid w:val="006E3D78"/>
    <w:rsid w:val="006E4116"/>
    <w:rsid w:val="006E4335"/>
    <w:rsid w:val="006E5796"/>
    <w:rsid w:val="006E59E6"/>
    <w:rsid w:val="006E5CDE"/>
    <w:rsid w:val="006E685E"/>
    <w:rsid w:val="006E7A49"/>
    <w:rsid w:val="006F035F"/>
    <w:rsid w:val="006F2749"/>
    <w:rsid w:val="006F3628"/>
    <w:rsid w:val="006F3DFE"/>
    <w:rsid w:val="006F4DC3"/>
    <w:rsid w:val="006F5215"/>
    <w:rsid w:val="006F6440"/>
    <w:rsid w:val="006F7D56"/>
    <w:rsid w:val="00701650"/>
    <w:rsid w:val="0070669C"/>
    <w:rsid w:val="00706828"/>
    <w:rsid w:val="00707F7A"/>
    <w:rsid w:val="00710A29"/>
    <w:rsid w:val="00711291"/>
    <w:rsid w:val="007131AE"/>
    <w:rsid w:val="00713418"/>
    <w:rsid w:val="00713493"/>
    <w:rsid w:val="007135A2"/>
    <w:rsid w:val="007162AB"/>
    <w:rsid w:val="00716A5F"/>
    <w:rsid w:val="00722343"/>
    <w:rsid w:val="0072418F"/>
    <w:rsid w:val="0072450F"/>
    <w:rsid w:val="00724BAB"/>
    <w:rsid w:val="00727D54"/>
    <w:rsid w:val="00730890"/>
    <w:rsid w:val="00731C9B"/>
    <w:rsid w:val="00732819"/>
    <w:rsid w:val="00732C34"/>
    <w:rsid w:val="00734C4E"/>
    <w:rsid w:val="00735A92"/>
    <w:rsid w:val="007360AE"/>
    <w:rsid w:val="007414D4"/>
    <w:rsid w:val="0074284F"/>
    <w:rsid w:val="007447ED"/>
    <w:rsid w:val="00744FAE"/>
    <w:rsid w:val="007458A6"/>
    <w:rsid w:val="00745C2B"/>
    <w:rsid w:val="00747E83"/>
    <w:rsid w:val="00751AF1"/>
    <w:rsid w:val="0075311B"/>
    <w:rsid w:val="00754C45"/>
    <w:rsid w:val="00756D13"/>
    <w:rsid w:val="007609FC"/>
    <w:rsid w:val="00761E33"/>
    <w:rsid w:val="00762B07"/>
    <w:rsid w:val="00762C16"/>
    <w:rsid w:val="007666A4"/>
    <w:rsid w:val="00770015"/>
    <w:rsid w:val="007708CE"/>
    <w:rsid w:val="00770C8E"/>
    <w:rsid w:val="00772459"/>
    <w:rsid w:val="007749F7"/>
    <w:rsid w:val="0077571C"/>
    <w:rsid w:val="007762AA"/>
    <w:rsid w:val="00780079"/>
    <w:rsid w:val="00780162"/>
    <w:rsid w:val="00783D2E"/>
    <w:rsid w:val="0078546E"/>
    <w:rsid w:val="00785904"/>
    <w:rsid w:val="007863A8"/>
    <w:rsid w:val="00790C1B"/>
    <w:rsid w:val="007929F0"/>
    <w:rsid w:val="00792F50"/>
    <w:rsid w:val="00793F18"/>
    <w:rsid w:val="007962F8"/>
    <w:rsid w:val="00797235"/>
    <w:rsid w:val="007A12E6"/>
    <w:rsid w:val="007A23D3"/>
    <w:rsid w:val="007A32A2"/>
    <w:rsid w:val="007A484E"/>
    <w:rsid w:val="007B01E0"/>
    <w:rsid w:val="007B0250"/>
    <w:rsid w:val="007B0F9D"/>
    <w:rsid w:val="007B199C"/>
    <w:rsid w:val="007B1C17"/>
    <w:rsid w:val="007B2046"/>
    <w:rsid w:val="007B2B1C"/>
    <w:rsid w:val="007B39CB"/>
    <w:rsid w:val="007B3D90"/>
    <w:rsid w:val="007B4401"/>
    <w:rsid w:val="007B460F"/>
    <w:rsid w:val="007B4B48"/>
    <w:rsid w:val="007C0436"/>
    <w:rsid w:val="007C24CF"/>
    <w:rsid w:val="007C2CCC"/>
    <w:rsid w:val="007C4111"/>
    <w:rsid w:val="007C5997"/>
    <w:rsid w:val="007C676F"/>
    <w:rsid w:val="007C6810"/>
    <w:rsid w:val="007D072A"/>
    <w:rsid w:val="007D2312"/>
    <w:rsid w:val="007D275A"/>
    <w:rsid w:val="007E0053"/>
    <w:rsid w:val="007E0BFE"/>
    <w:rsid w:val="007E1160"/>
    <w:rsid w:val="007E2B61"/>
    <w:rsid w:val="007E3323"/>
    <w:rsid w:val="007E3443"/>
    <w:rsid w:val="007E7416"/>
    <w:rsid w:val="007F0747"/>
    <w:rsid w:val="007F097E"/>
    <w:rsid w:val="007F1893"/>
    <w:rsid w:val="007F4A7F"/>
    <w:rsid w:val="00800EA9"/>
    <w:rsid w:val="00801FF8"/>
    <w:rsid w:val="00803FEE"/>
    <w:rsid w:val="008050ED"/>
    <w:rsid w:val="00805F78"/>
    <w:rsid w:val="0080608D"/>
    <w:rsid w:val="00806AA9"/>
    <w:rsid w:val="00807FDA"/>
    <w:rsid w:val="00812328"/>
    <w:rsid w:val="00813533"/>
    <w:rsid w:val="00814C3A"/>
    <w:rsid w:val="00815997"/>
    <w:rsid w:val="00815E56"/>
    <w:rsid w:val="00816177"/>
    <w:rsid w:val="00817578"/>
    <w:rsid w:val="008177A0"/>
    <w:rsid w:val="00820177"/>
    <w:rsid w:val="00820234"/>
    <w:rsid w:val="00823275"/>
    <w:rsid w:val="00824909"/>
    <w:rsid w:val="00824BDE"/>
    <w:rsid w:val="00826BA1"/>
    <w:rsid w:val="008328AC"/>
    <w:rsid w:val="00834D39"/>
    <w:rsid w:val="00834EFB"/>
    <w:rsid w:val="00835DD0"/>
    <w:rsid w:val="008377CC"/>
    <w:rsid w:val="0084032E"/>
    <w:rsid w:val="008404C3"/>
    <w:rsid w:val="008405AB"/>
    <w:rsid w:val="00842603"/>
    <w:rsid w:val="00842B91"/>
    <w:rsid w:val="008435FF"/>
    <w:rsid w:val="00843748"/>
    <w:rsid w:val="00851B81"/>
    <w:rsid w:val="00852670"/>
    <w:rsid w:val="00852D90"/>
    <w:rsid w:val="00852EA6"/>
    <w:rsid w:val="008548AB"/>
    <w:rsid w:val="00854DEF"/>
    <w:rsid w:val="00857DAF"/>
    <w:rsid w:val="00860D24"/>
    <w:rsid w:val="008612F3"/>
    <w:rsid w:val="008621AE"/>
    <w:rsid w:val="00862E73"/>
    <w:rsid w:val="008630B8"/>
    <w:rsid w:val="008668EC"/>
    <w:rsid w:val="008701AE"/>
    <w:rsid w:val="00873FC7"/>
    <w:rsid w:val="0087415D"/>
    <w:rsid w:val="00874278"/>
    <w:rsid w:val="008746F8"/>
    <w:rsid w:val="00874A0A"/>
    <w:rsid w:val="0087698C"/>
    <w:rsid w:val="008776DF"/>
    <w:rsid w:val="00877770"/>
    <w:rsid w:val="00881179"/>
    <w:rsid w:val="00883315"/>
    <w:rsid w:val="008848BA"/>
    <w:rsid w:val="00885883"/>
    <w:rsid w:val="0088603C"/>
    <w:rsid w:val="0088729E"/>
    <w:rsid w:val="00893D8B"/>
    <w:rsid w:val="00894CD7"/>
    <w:rsid w:val="00896B09"/>
    <w:rsid w:val="00896FA2"/>
    <w:rsid w:val="008A16A5"/>
    <w:rsid w:val="008A3162"/>
    <w:rsid w:val="008A3AF9"/>
    <w:rsid w:val="008A6475"/>
    <w:rsid w:val="008B2464"/>
    <w:rsid w:val="008B2F4B"/>
    <w:rsid w:val="008C2144"/>
    <w:rsid w:val="008C3214"/>
    <w:rsid w:val="008C6196"/>
    <w:rsid w:val="008C6D26"/>
    <w:rsid w:val="008D388D"/>
    <w:rsid w:val="008D3E6C"/>
    <w:rsid w:val="008D6797"/>
    <w:rsid w:val="008D784E"/>
    <w:rsid w:val="008E13CC"/>
    <w:rsid w:val="008E296C"/>
    <w:rsid w:val="008E3EAA"/>
    <w:rsid w:val="008E5BA6"/>
    <w:rsid w:val="008E6081"/>
    <w:rsid w:val="008E65B2"/>
    <w:rsid w:val="008E7842"/>
    <w:rsid w:val="008F02D5"/>
    <w:rsid w:val="008F12D8"/>
    <w:rsid w:val="008F232F"/>
    <w:rsid w:val="008F23DB"/>
    <w:rsid w:val="008F4AD6"/>
    <w:rsid w:val="008F51DD"/>
    <w:rsid w:val="008F6842"/>
    <w:rsid w:val="008F7AD4"/>
    <w:rsid w:val="00900A33"/>
    <w:rsid w:val="00902F3E"/>
    <w:rsid w:val="00904503"/>
    <w:rsid w:val="00906479"/>
    <w:rsid w:val="00906F9B"/>
    <w:rsid w:val="00911CCF"/>
    <w:rsid w:val="00912AD8"/>
    <w:rsid w:val="00913821"/>
    <w:rsid w:val="00913BF6"/>
    <w:rsid w:val="009153D5"/>
    <w:rsid w:val="0092148D"/>
    <w:rsid w:val="00921CA8"/>
    <w:rsid w:val="00922199"/>
    <w:rsid w:val="009227B9"/>
    <w:rsid w:val="00923032"/>
    <w:rsid w:val="0092417B"/>
    <w:rsid w:val="00924844"/>
    <w:rsid w:val="009252DA"/>
    <w:rsid w:val="00926B62"/>
    <w:rsid w:val="00927407"/>
    <w:rsid w:val="00930011"/>
    <w:rsid w:val="009307A8"/>
    <w:rsid w:val="00932A3C"/>
    <w:rsid w:val="00932A61"/>
    <w:rsid w:val="009339C2"/>
    <w:rsid w:val="0093729B"/>
    <w:rsid w:val="00941E8A"/>
    <w:rsid w:val="0094258C"/>
    <w:rsid w:val="00942A03"/>
    <w:rsid w:val="00942B03"/>
    <w:rsid w:val="00943D64"/>
    <w:rsid w:val="00951442"/>
    <w:rsid w:val="0095163A"/>
    <w:rsid w:val="00951D9A"/>
    <w:rsid w:val="00953842"/>
    <w:rsid w:val="00954553"/>
    <w:rsid w:val="009601D6"/>
    <w:rsid w:val="00960A69"/>
    <w:rsid w:val="00961D47"/>
    <w:rsid w:val="00963755"/>
    <w:rsid w:val="00963F7A"/>
    <w:rsid w:val="00965F90"/>
    <w:rsid w:val="00974644"/>
    <w:rsid w:val="00976AA0"/>
    <w:rsid w:val="00980858"/>
    <w:rsid w:val="009820B3"/>
    <w:rsid w:val="009828AC"/>
    <w:rsid w:val="00983752"/>
    <w:rsid w:val="009837F3"/>
    <w:rsid w:val="00983D33"/>
    <w:rsid w:val="00984055"/>
    <w:rsid w:val="00984AF9"/>
    <w:rsid w:val="00987B81"/>
    <w:rsid w:val="00990636"/>
    <w:rsid w:val="00990FE2"/>
    <w:rsid w:val="00992B2A"/>
    <w:rsid w:val="00993F0F"/>
    <w:rsid w:val="00994992"/>
    <w:rsid w:val="009977ED"/>
    <w:rsid w:val="00997BCD"/>
    <w:rsid w:val="009A03CE"/>
    <w:rsid w:val="009A32DB"/>
    <w:rsid w:val="009A3D3F"/>
    <w:rsid w:val="009A6085"/>
    <w:rsid w:val="009B06AB"/>
    <w:rsid w:val="009B1633"/>
    <w:rsid w:val="009B2454"/>
    <w:rsid w:val="009B33F3"/>
    <w:rsid w:val="009B38B3"/>
    <w:rsid w:val="009C0F6E"/>
    <w:rsid w:val="009C5CAE"/>
    <w:rsid w:val="009C6165"/>
    <w:rsid w:val="009C6210"/>
    <w:rsid w:val="009C7BD5"/>
    <w:rsid w:val="009D03C1"/>
    <w:rsid w:val="009D0D39"/>
    <w:rsid w:val="009D1349"/>
    <w:rsid w:val="009D3E5C"/>
    <w:rsid w:val="009D54A2"/>
    <w:rsid w:val="009D6E53"/>
    <w:rsid w:val="009D6EA3"/>
    <w:rsid w:val="009D7360"/>
    <w:rsid w:val="009D7819"/>
    <w:rsid w:val="009E01E2"/>
    <w:rsid w:val="009E44E6"/>
    <w:rsid w:val="009E5ADB"/>
    <w:rsid w:val="009E6AD8"/>
    <w:rsid w:val="009E7836"/>
    <w:rsid w:val="009E7E5B"/>
    <w:rsid w:val="009F0430"/>
    <w:rsid w:val="009F4C0D"/>
    <w:rsid w:val="009F50B5"/>
    <w:rsid w:val="00A0040F"/>
    <w:rsid w:val="00A01DCC"/>
    <w:rsid w:val="00A0203F"/>
    <w:rsid w:val="00A028E4"/>
    <w:rsid w:val="00A03017"/>
    <w:rsid w:val="00A05565"/>
    <w:rsid w:val="00A06BE0"/>
    <w:rsid w:val="00A1011E"/>
    <w:rsid w:val="00A102DA"/>
    <w:rsid w:val="00A1142A"/>
    <w:rsid w:val="00A125AC"/>
    <w:rsid w:val="00A12B72"/>
    <w:rsid w:val="00A133EE"/>
    <w:rsid w:val="00A140AC"/>
    <w:rsid w:val="00A14C56"/>
    <w:rsid w:val="00A1553B"/>
    <w:rsid w:val="00A15744"/>
    <w:rsid w:val="00A15884"/>
    <w:rsid w:val="00A1790F"/>
    <w:rsid w:val="00A2147B"/>
    <w:rsid w:val="00A214EE"/>
    <w:rsid w:val="00A217B6"/>
    <w:rsid w:val="00A30DC0"/>
    <w:rsid w:val="00A31409"/>
    <w:rsid w:val="00A31F1A"/>
    <w:rsid w:val="00A323AE"/>
    <w:rsid w:val="00A3298E"/>
    <w:rsid w:val="00A335AF"/>
    <w:rsid w:val="00A37C1C"/>
    <w:rsid w:val="00A429D8"/>
    <w:rsid w:val="00A42A02"/>
    <w:rsid w:val="00A436D6"/>
    <w:rsid w:val="00A52D6C"/>
    <w:rsid w:val="00A5436C"/>
    <w:rsid w:val="00A544E4"/>
    <w:rsid w:val="00A54A94"/>
    <w:rsid w:val="00A54F2A"/>
    <w:rsid w:val="00A5602B"/>
    <w:rsid w:val="00A6115E"/>
    <w:rsid w:val="00A61729"/>
    <w:rsid w:val="00A660D4"/>
    <w:rsid w:val="00A7067C"/>
    <w:rsid w:val="00A71CEE"/>
    <w:rsid w:val="00A72508"/>
    <w:rsid w:val="00A734DA"/>
    <w:rsid w:val="00A73892"/>
    <w:rsid w:val="00A748C5"/>
    <w:rsid w:val="00A76753"/>
    <w:rsid w:val="00A8159B"/>
    <w:rsid w:val="00A819E4"/>
    <w:rsid w:val="00A81E43"/>
    <w:rsid w:val="00A842F5"/>
    <w:rsid w:val="00A84F3D"/>
    <w:rsid w:val="00A861CB"/>
    <w:rsid w:val="00A9625B"/>
    <w:rsid w:val="00A963B7"/>
    <w:rsid w:val="00A97569"/>
    <w:rsid w:val="00AA1F41"/>
    <w:rsid w:val="00AA41D2"/>
    <w:rsid w:val="00AB20CC"/>
    <w:rsid w:val="00AB23A5"/>
    <w:rsid w:val="00AB2B03"/>
    <w:rsid w:val="00AB40D8"/>
    <w:rsid w:val="00AB482B"/>
    <w:rsid w:val="00AB5B4A"/>
    <w:rsid w:val="00AB7493"/>
    <w:rsid w:val="00AB7A9E"/>
    <w:rsid w:val="00AC2510"/>
    <w:rsid w:val="00AC38E8"/>
    <w:rsid w:val="00AC4DBF"/>
    <w:rsid w:val="00AC54A4"/>
    <w:rsid w:val="00AC65A8"/>
    <w:rsid w:val="00AD2680"/>
    <w:rsid w:val="00AD2C9A"/>
    <w:rsid w:val="00AD39DC"/>
    <w:rsid w:val="00AD40A3"/>
    <w:rsid w:val="00AD4F63"/>
    <w:rsid w:val="00AD50C4"/>
    <w:rsid w:val="00AD6018"/>
    <w:rsid w:val="00AE0906"/>
    <w:rsid w:val="00AE1C66"/>
    <w:rsid w:val="00AE313A"/>
    <w:rsid w:val="00AF0BDF"/>
    <w:rsid w:val="00AF3D09"/>
    <w:rsid w:val="00AF3D30"/>
    <w:rsid w:val="00AF3EBE"/>
    <w:rsid w:val="00AF43A5"/>
    <w:rsid w:val="00AF5016"/>
    <w:rsid w:val="00AF59AA"/>
    <w:rsid w:val="00AF5ABE"/>
    <w:rsid w:val="00AF61AB"/>
    <w:rsid w:val="00B03291"/>
    <w:rsid w:val="00B04A67"/>
    <w:rsid w:val="00B050B5"/>
    <w:rsid w:val="00B0618C"/>
    <w:rsid w:val="00B06D9F"/>
    <w:rsid w:val="00B06F19"/>
    <w:rsid w:val="00B074F6"/>
    <w:rsid w:val="00B10393"/>
    <w:rsid w:val="00B1058D"/>
    <w:rsid w:val="00B10905"/>
    <w:rsid w:val="00B110D7"/>
    <w:rsid w:val="00B111DF"/>
    <w:rsid w:val="00B11373"/>
    <w:rsid w:val="00B1204D"/>
    <w:rsid w:val="00B13B26"/>
    <w:rsid w:val="00B149EB"/>
    <w:rsid w:val="00B20597"/>
    <w:rsid w:val="00B2212A"/>
    <w:rsid w:val="00B231F8"/>
    <w:rsid w:val="00B23403"/>
    <w:rsid w:val="00B235F8"/>
    <w:rsid w:val="00B23B36"/>
    <w:rsid w:val="00B24976"/>
    <w:rsid w:val="00B273A5"/>
    <w:rsid w:val="00B27ABA"/>
    <w:rsid w:val="00B31CB0"/>
    <w:rsid w:val="00B3257E"/>
    <w:rsid w:val="00B32C38"/>
    <w:rsid w:val="00B331A0"/>
    <w:rsid w:val="00B3586C"/>
    <w:rsid w:val="00B40068"/>
    <w:rsid w:val="00B41AB2"/>
    <w:rsid w:val="00B43421"/>
    <w:rsid w:val="00B441FA"/>
    <w:rsid w:val="00B44262"/>
    <w:rsid w:val="00B44840"/>
    <w:rsid w:val="00B44F5E"/>
    <w:rsid w:val="00B45960"/>
    <w:rsid w:val="00B45A04"/>
    <w:rsid w:val="00B5151C"/>
    <w:rsid w:val="00B5159E"/>
    <w:rsid w:val="00B537E0"/>
    <w:rsid w:val="00B5476A"/>
    <w:rsid w:val="00B55473"/>
    <w:rsid w:val="00B56BE0"/>
    <w:rsid w:val="00B616ED"/>
    <w:rsid w:val="00B621C6"/>
    <w:rsid w:val="00B62545"/>
    <w:rsid w:val="00B64A02"/>
    <w:rsid w:val="00B64E6B"/>
    <w:rsid w:val="00B6544F"/>
    <w:rsid w:val="00B71454"/>
    <w:rsid w:val="00B716CA"/>
    <w:rsid w:val="00B71932"/>
    <w:rsid w:val="00B7434C"/>
    <w:rsid w:val="00B74A22"/>
    <w:rsid w:val="00B765B1"/>
    <w:rsid w:val="00B8001D"/>
    <w:rsid w:val="00B80D01"/>
    <w:rsid w:val="00B81D8A"/>
    <w:rsid w:val="00B82765"/>
    <w:rsid w:val="00B84190"/>
    <w:rsid w:val="00B842DD"/>
    <w:rsid w:val="00B8755B"/>
    <w:rsid w:val="00B87759"/>
    <w:rsid w:val="00B87AB1"/>
    <w:rsid w:val="00B90862"/>
    <w:rsid w:val="00B90A90"/>
    <w:rsid w:val="00B9132E"/>
    <w:rsid w:val="00B913CF"/>
    <w:rsid w:val="00B93F02"/>
    <w:rsid w:val="00BA0A6E"/>
    <w:rsid w:val="00BA1580"/>
    <w:rsid w:val="00BA2206"/>
    <w:rsid w:val="00BA2675"/>
    <w:rsid w:val="00BA695C"/>
    <w:rsid w:val="00BA6B2F"/>
    <w:rsid w:val="00BA6C0B"/>
    <w:rsid w:val="00BB032E"/>
    <w:rsid w:val="00BB04CC"/>
    <w:rsid w:val="00BB050D"/>
    <w:rsid w:val="00BB13CA"/>
    <w:rsid w:val="00BB2AF3"/>
    <w:rsid w:val="00BB4193"/>
    <w:rsid w:val="00BB4B54"/>
    <w:rsid w:val="00BB5532"/>
    <w:rsid w:val="00BB57EB"/>
    <w:rsid w:val="00BB75DF"/>
    <w:rsid w:val="00BC284D"/>
    <w:rsid w:val="00BC5D79"/>
    <w:rsid w:val="00BC7ACE"/>
    <w:rsid w:val="00BD3258"/>
    <w:rsid w:val="00BD3C34"/>
    <w:rsid w:val="00BD6666"/>
    <w:rsid w:val="00BE2EB9"/>
    <w:rsid w:val="00BF0AC3"/>
    <w:rsid w:val="00BF0FCD"/>
    <w:rsid w:val="00BF2607"/>
    <w:rsid w:val="00BF4A57"/>
    <w:rsid w:val="00C003BC"/>
    <w:rsid w:val="00C0300F"/>
    <w:rsid w:val="00C03C10"/>
    <w:rsid w:val="00C03CA0"/>
    <w:rsid w:val="00C04355"/>
    <w:rsid w:val="00C04881"/>
    <w:rsid w:val="00C065E8"/>
    <w:rsid w:val="00C075B4"/>
    <w:rsid w:val="00C11D9E"/>
    <w:rsid w:val="00C12857"/>
    <w:rsid w:val="00C12EE7"/>
    <w:rsid w:val="00C15170"/>
    <w:rsid w:val="00C1573B"/>
    <w:rsid w:val="00C15FB5"/>
    <w:rsid w:val="00C160A4"/>
    <w:rsid w:val="00C168EF"/>
    <w:rsid w:val="00C20873"/>
    <w:rsid w:val="00C20B72"/>
    <w:rsid w:val="00C21EAB"/>
    <w:rsid w:val="00C22705"/>
    <w:rsid w:val="00C23392"/>
    <w:rsid w:val="00C23EC1"/>
    <w:rsid w:val="00C2508E"/>
    <w:rsid w:val="00C25273"/>
    <w:rsid w:val="00C26409"/>
    <w:rsid w:val="00C275A3"/>
    <w:rsid w:val="00C27A81"/>
    <w:rsid w:val="00C27BD8"/>
    <w:rsid w:val="00C302FF"/>
    <w:rsid w:val="00C32F1E"/>
    <w:rsid w:val="00C3484E"/>
    <w:rsid w:val="00C34C4B"/>
    <w:rsid w:val="00C357AD"/>
    <w:rsid w:val="00C42BAF"/>
    <w:rsid w:val="00C430DE"/>
    <w:rsid w:val="00C440DD"/>
    <w:rsid w:val="00C451C0"/>
    <w:rsid w:val="00C461A1"/>
    <w:rsid w:val="00C46DA6"/>
    <w:rsid w:val="00C51336"/>
    <w:rsid w:val="00C51EEA"/>
    <w:rsid w:val="00C52D96"/>
    <w:rsid w:val="00C532C4"/>
    <w:rsid w:val="00C53F60"/>
    <w:rsid w:val="00C551FA"/>
    <w:rsid w:val="00C606C0"/>
    <w:rsid w:val="00C61DCC"/>
    <w:rsid w:val="00C61FA9"/>
    <w:rsid w:val="00C63136"/>
    <w:rsid w:val="00C63412"/>
    <w:rsid w:val="00C63601"/>
    <w:rsid w:val="00C64152"/>
    <w:rsid w:val="00C657D7"/>
    <w:rsid w:val="00C70D3E"/>
    <w:rsid w:val="00C71094"/>
    <w:rsid w:val="00C71FC1"/>
    <w:rsid w:val="00C72760"/>
    <w:rsid w:val="00C73B9E"/>
    <w:rsid w:val="00C75008"/>
    <w:rsid w:val="00C7584C"/>
    <w:rsid w:val="00C75D9C"/>
    <w:rsid w:val="00C76F23"/>
    <w:rsid w:val="00C81366"/>
    <w:rsid w:val="00C839C2"/>
    <w:rsid w:val="00C90237"/>
    <w:rsid w:val="00C94755"/>
    <w:rsid w:val="00C96179"/>
    <w:rsid w:val="00CA2918"/>
    <w:rsid w:val="00CA34EB"/>
    <w:rsid w:val="00CA5064"/>
    <w:rsid w:val="00CA74E8"/>
    <w:rsid w:val="00CA7B87"/>
    <w:rsid w:val="00CB0E5C"/>
    <w:rsid w:val="00CB1BDF"/>
    <w:rsid w:val="00CB1E9D"/>
    <w:rsid w:val="00CB24C9"/>
    <w:rsid w:val="00CB270C"/>
    <w:rsid w:val="00CB278E"/>
    <w:rsid w:val="00CB4B52"/>
    <w:rsid w:val="00CB7CB6"/>
    <w:rsid w:val="00CC0A02"/>
    <w:rsid w:val="00CC0DD0"/>
    <w:rsid w:val="00CC3793"/>
    <w:rsid w:val="00CC51CC"/>
    <w:rsid w:val="00CC57AB"/>
    <w:rsid w:val="00CC6264"/>
    <w:rsid w:val="00CC6A80"/>
    <w:rsid w:val="00CC7F1D"/>
    <w:rsid w:val="00CD06A5"/>
    <w:rsid w:val="00CD217E"/>
    <w:rsid w:val="00CD29D3"/>
    <w:rsid w:val="00CD4CD9"/>
    <w:rsid w:val="00CD4D63"/>
    <w:rsid w:val="00CD5AFB"/>
    <w:rsid w:val="00CD60D5"/>
    <w:rsid w:val="00CD6348"/>
    <w:rsid w:val="00CD64FD"/>
    <w:rsid w:val="00CD68A8"/>
    <w:rsid w:val="00CE1D1D"/>
    <w:rsid w:val="00CE1F2A"/>
    <w:rsid w:val="00CE27B9"/>
    <w:rsid w:val="00CE43BD"/>
    <w:rsid w:val="00CE516B"/>
    <w:rsid w:val="00CE5A3A"/>
    <w:rsid w:val="00CE5D4A"/>
    <w:rsid w:val="00CF4098"/>
    <w:rsid w:val="00CF41F8"/>
    <w:rsid w:val="00CF41FF"/>
    <w:rsid w:val="00CF50A0"/>
    <w:rsid w:val="00CF651A"/>
    <w:rsid w:val="00CF6FC6"/>
    <w:rsid w:val="00D023D6"/>
    <w:rsid w:val="00D036AD"/>
    <w:rsid w:val="00D03786"/>
    <w:rsid w:val="00D03D6C"/>
    <w:rsid w:val="00D060C8"/>
    <w:rsid w:val="00D1099E"/>
    <w:rsid w:val="00D10C30"/>
    <w:rsid w:val="00D11055"/>
    <w:rsid w:val="00D11B08"/>
    <w:rsid w:val="00D162CB"/>
    <w:rsid w:val="00D16556"/>
    <w:rsid w:val="00D16C39"/>
    <w:rsid w:val="00D209A5"/>
    <w:rsid w:val="00D24CAE"/>
    <w:rsid w:val="00D25986"/>
    <w:rsid w:val="00D270C8"/>
    <w:rsid w:val="00D301C8"/>
    <w:rsid w:val="00D303D1"/>
    <w:rsid w:val="00D30F05"/>
    <w:rsid w:val="00D32E10"/>
    <w:rsid w:val="00D32EBB"/>
    <w:rsid w:val="00D356D1"/>
    <w:rsid w:val="00D3581E"/>
    <w:rsid w:val="00D361FB"/>
    <w:rsid w:val="00D415EE"/>
    <w:rsid w:val="00D4377A"/>
    <w:rsid w:val="00D43D2D"/>
    <w:rsid w:val="00D46EAC"/>
    <w:rsid w:val="00D529DF"/>
    <w:rsid w:val="00D53F3A"/>
    <w:rsid w:val="00D541DD"/>
    <w:rsid w:val="00D60046"/>
    <w:rsid w:val="00D60B83"/>
    <w:rsid w:val="00D60F6F"/>
    <w:rsid w:val="00D617C7"/>
    <w:rsid w:val="00D62B6E"/>
    <w:rsid w:val="00D63F04"/>
    <w:rsid w:val="00D6673D"/>
    <w:rsid w:val="00D67F46"/>
    <w:rsid w:val="00D7185A"/>
    <w:rsid w:val="00D72335"/>
    <w:rsid w:val="00D73390"/>
    <w:rsid w:val="00D74492"/>
    <w:rsid w:val="00D75E6F"/>
    <w:rsid w:val="00D76CA5"/>
    <w:rsid w:val="00D775FA"/>
    <w:rsid w:val="00D8022A"/>
    <w:rsid w:val="00D81A1C"/>
    <w:rsid w:val="00D8212A"/>
    <w:rsid w:val="00D82189"/>
    <w:rsid w:val="00D82245"/>
    <w:rsid w:val="00D85022"/>
    <w:rsid w:val="00D85366"/>
    <w:rsid w:val="00D85713"/>
    <w:rsid w:val="00D904ED"/>
    <w:rsid w:val="00D905E3"/>
    <w:rsid w:val="00D924C7"/>
    <w:rsid w:val="00D967EF"/>
    <w:rsid w:val="00D97810"/>
    <w:rsid w:val="00DA42EF"/>
    <w:rsid w:val="00DA4F38"/>
    <w:rsid w:val="00DA608C"/>
    <w:rsid w:val="00DA672F"/>
    <w:rsid w:val="00DA6851"/>
    <w:rsid w:val="00DB05C1"/>
    <w:rsid w:val="00DB144C"/>
    <w:rsid w:val="00DB15AA"/>
    <w:rsid w:val="00DB4B9D"/>
    <w:rsid w:val="00DB51A3"/>
    <w:rsid w:val="00DB6DA6"/>
    <w:rsid w:val="00DC122C"/>
    <w:rsid w:val="00DC220A"/>
    <w:rsid w:val="00DC3416"/>
    <w:rsid w:val="00DC3948"/>
    <w:rsid w:val="00DC6DCA"/>
    <w:rsid w:val="00DD05C8"/>
    <w:rsid w:val="00DD05DD"/>
    <w:rsid w:val="00DD0C84"/>
    <w:rsid w:val="00DD21F9"/>
    <w:rsid w:val="00DD3647"/>
    <w:rsid w:val="00DD37AA"/>
    <w:rsid w:val="00DD6E8D"/>
    <w:rsid w:val="00DD72BA"/>
    <w:rsid w:val="00DD77C1"/>
    <w:rsid w:val="00DE00DD"/>
    <w:rsid w:val="00DE23E4"/>
    <w:rsid w:val="00DE247E"/>
    <w:rsid w:val="00DE29E6"/>
    <w:rsid w:val="00DE3E52"/>
    <w:rsid w:val="00DE55EA"/>
    <w:rsid w:val="00DE7F03"/>
    <w:rsid w:val="00DF0154"/>
    <w:rsid w:val="00DF30F1"/>
    <w:rsid w:val="00DF3E8C"/>
    <w:rsid w:val="00DF41A0"/>
    <w:rsid w:val="00DF593A"/>
    <w:rsid w:val="00DF5B4C"/>
    <w:rsid w:val="00DF6F76"/>
    <w:rsid w:val="00E010B7"/>
    <w:rsid w:val="00E02ECB"/>
    <w:rsid w:val="00E03CE2"/>
    <w:rsid w:val="00E03CEA"/>
    <w:rsid w:val="00E06FB7"/>
    <w:rsid w:val="00E077ED"/>
    <w:rsid w:val="00E14594"/>
    <w:rsid w:val="00E178CC"/>
    <w:rsid w:val="00E21630"/>
    <w:rsid w:val="00E22B1D"/>
    <w:rsid w:val="00E23294"/>
    <w:rsid w:val="00E3120C"/>
    <w:rsid w:val="00E312E5"/>
    <w:rsid w:val="00E31BE2"/>
    <w:rsid w:val="00E33DE2"/>
    <w:rsid w:val="00E344E7"/>
    <w:rsid w:val="00E34884"/>
    <w:rsid w:val="00E3501F"/>
    <w:rsid w:val="00E368FD"/>
    <w:rsid w:val="00E3697D"/>
    <w:rsid w:val="00E37A62"/>
    <w:rsid w:val="00E37B8E"/>
    <w:rsid w:val="00E404AB"/>
    <w:rsid w:val="00E419A4"/>
    <w:rsid w:val="00E41A6C"/>
    <w:rsid w:val="00E43884"/>
    <w:rsid w:val="00E45B3C"/>
    <w:rsid w:val="00E4624E"/>
    <w:rsid w:val="00E46747"/>
    <w:rsid w:val="00E47262"/>
    <w:rsid w:val="00E47DE2"/>
    <w:rsid w:val="00E50C5B"/>
    <w:rsid w:val="00E52070"/>
    <w:rsid w:val="00E54BDF"/>
    <w:rsid w:val="00E55259"/>
    <w:rsid w:val="00E567A9"/>
    <w:rsid w:val="00E605CC"/>
    <w:rsid w:val="00E608DD"/>
    <w:rsid w:val="00E6158B"/>
    <w:rsid w:val="00E62162"/>
    <w:rsid w:val="00E63E87"/>
    <w:rsid w:val="00E64C6B"/>
    <w:rsid w:val="00E67E61"/>
    <w:rsid w:val="00E67FD6"/>
    <w:rsid w:val="00E70230"/>
    <w:rsid w:val="00E70F33"/>
    <w:rsid w:val="00E739F3"/>
    <w:rsid w:val="00E751D6"/>
    <w:rsid w:val="00E754D1"/>
    <w:rsid w:val="00E775A1"/>
    <w:rsid w:val="00E80D88"/>
    <w:rsid w:val="00E8234B"/>
    <w:rsid w:val="00E82E33"/>
    <w:rsid w:val="00E846B9"/>
    <w:rsid w:val="00E84FE5"/>
    <w:rsid w:val="00E859A7"/>
    <w:rsid w:val="00E85E71"/>
    <w:rsid w:val="00E86270"/>
    <w:rsid w:val="00E86816"/>
    <w:rsid w:val="00E90E8B"/>
    <w:rsid w:val="00E91AD4"/>
    <w:rsid w:val="00E92F3C"/>
    <w:rsid w:val="00E94801"/>
    <w:rsid w:val="00E955D3"/>
    <w:rsid w:val="00E961BB"/>
    <w:rsid w:val="00E96C5D"/>
    <w:rsid w:val="00EA1C60"/>
    <w:rsid w:val="00EA3066"/>
    <w:rsid w:val="00EA36B0"/>
    <w:rsid w:val="00EA784D"/>
    <w:rsid w:val="00EB0815"/>
    <w:rsid w:val="00EB2BC0"/>
    <w:rsid w:val="00EB3140"/>
    <w:rsid w:val="00EB35C5"/>
    <w:rsid w:val="00EB40BA"/>
    <w:rsid w:val="00EB6388"/>
    <w:rsid w:val="00EB7309"/>
    <w:rsid w:val="00EC0FFC"/>
    <w:rsid w:val="00EC1708"/>
    <w:rsid w:val="00EC19BC"/>
    <w:rsid w:val="00EC1ED2"/>
    <w:rsid w:val="00EC1F27"/>
    <w:rsid w:val="00EC22C2"/>
    <w:rsid w:val="00EC336B"/>
    <w:rsid w:val="00EC3E2A"/>
    <w:rsid w:val="00EC621F"/>
    <w:rsid w:val="00EC71AA"/>
    <w:rsid w:val="00ED34E2"/>
    <w:rsid w:val="00ED5E40"/>
    <w:rsid w:val="00EE10EF"/>
    <w:rsid w:val="00EE381D"/>
    <w:rsid w:val="00EE6850"/>
    <w:rsid w:val="00EE6CE7"/>
    <w:rsid w:val="00EF39F6"/>
    <w:rsid w:val="00EF4B95"/>
    <w:rsid w:val="00EF4BCD"/>
    <w:rsid w:val="00EF66E2"/>
    <w:rsid w:val="00F01231"/>
    <w:rsid w:val="00F02842"/>
    <w:rsid w:val="00F034A0"/>
    <w:rsid w:val="00F0410E"/>
    <w:rsid w:val="00F05E54"/>
    <w:rsid w:val="00F05EEA"/>
    <w:rsid w:val="00F06185"/>
    <w:rsid w:val="00F1001D"/>
    <w:rsid w:val="00F10299"/>
    <w:rsid w:val="00F10BCB"/>
    <w:rsid w:val="00F12F16"/>
    <w:rsid w:val="00F134C5"/>
    <w:rsid w:val="00F13D7C"/>
    <w:rsid w:val="00F157F2"/>
    <w:rsid w:val="00F1654D"/>
    <w:rsid w:val="00F17020"/>
    <w:rsid w:val="00F17E8F"/>
    <w:rsid w:val="00F237FA"/>
    <w:rsid w:val="00F23B29"/>
    <w:rsid w:val="00F23C73"/>
    <w:rsid w:val="00F25ABF"/>
    <w:rsid w:val="00F25D22"/>
    <w:rsid w:val="00F2639F"/>
    <w:rsid w:val="00F267F5"/>
    <w:rsid w:val="00F30B91"/>
    <w:rsid w:val="00F31C35"/>
    <w:rsid w:val="00F33D5A"/>
    <w:rsid w:val="00F34CCC"/>
    <w:rsid w:val="00F36926"/>
    <w:rsid w:val="00F4112A"/>
    <w:rsid w:val="00F420B2"/>
    <w:rsid w:val="00F424B5"/>
    <w:rsid w:val="00F4260D"/>
    <w:rsid w:val="00F45480"/>
    <w:rsid w:val="00F459D7"/>
    <w:rsid w:val="00F45B39"/>
    <w:rsid w:val="00F466D3"/>
    <w:rsid w:val="00F4745E"/>
    <w:rsid w:val="00F5029F"/>
    <w:rsid w:val="00F50E40"/>
    <w:rsid w:val="00F50F5D"/>
    <w:rsid w:val="00F52BBA"/>
    <w:rsid w:val="00F5465D"/>
    <w:rsid w:val="00F54A3E"/>
    <w:rsid w:val="00F5567D"/>
    <w:rsid w:val="00F56E94"/>
    <w:rsid w:val="00F62951"/>
    <w:rsid w:val="00F62CE5"/>
    <w:rsid w:val="00F63848"/>
    <w:rsid w:val="00F64B28"/>
    <w:rsid w:val="00F70FC8"/>
    <w:rsid w:val="00F725B1"/>
    <w:rsid w:val="00F74781"/>
    <w:rsid w:val="00F767F6"/>
    <w:rsid w:val="00F8043F"/>
    <w:rsid w:val="00F80805"/>
    <w:rsid w:val="00F80941"/>
    <w:rsid w:val="00F81AC8"/>
    <w:rsid w:val="00F83DC1"/>
    <w:rsid w:val="00F841A1"/>
    <w:rsid w:val="00F84AB6"/>
    <w:rsid w:val="00F84C93"/>
    <w:rsid w:val="00F85663"/>
    <w:rsid w:val="00F860A2"/>
    <w:rsid w:val="00F873CA"/>
    <w:rsid w:val="00F90443"/>
    <w:rsid w:val="00F90ACA"/>
    <w:rsid w:val="00F90F79"/>
    <w:rsid w:val="00F92DCF"/>
    <w:rsid w:val="00F936B4"/>
    <w:rsid w:val="00F94226"/>
    <w:rsid w:val="00F94DC8"/>
    <w:rsid w:val="00F95B27"/>
    <w:rsid w:val="00F95C7F"/>
    <w:rsid w:val="00F976F8"/>
    <w:rsid w:val="00FA1691"/>
    <w:rsid w:val="00FA3137"/>
    <w:rsid w:val="00FA31D0"/>
    <w:rsid w:val="00FA3870"/>
    <w:rsid w:val="00FA3ADA"/>
    <w:rsid w:val="00FA67A9"/>
    <w:rsid w:val="00FB25AF"/>
    <w:rsid w:val="00FB41F6"/>
    <w:rsid w:val="00FB4DB4"/>
    <w:rsid w:val="00FB583A"/>
    <w:rsid w:val="00FB628D"/>
    <w:rsid w:val="00FB7D25"/>
    <w:rsid w:val="00FC07A7"/>
    <w:rsid w:val="00FC0AA7"/>
    <w:rsid w:val="00FC45E2"/>
    <w:rsid w:val="00FC54CC"/>
    <w:rsid w:val="00FC55FE"/>
    <w:rsid w:val="00FC6627"/>
    <w:rsid w:val="00FC69B6"/>
    <w:rsid w:val="00FC791E"/>
    <w:rsid w:val="00FD0F79"/>
    <w:rsid w:val="00FD1F5D"/>
    <w:rsid w:val="00FD2DA0"/>
    <w:rsid w:val="00FD38BC"/>
    <w:rsid w:val="00FD3F17"/>
    <w:rsid w:val="00FD6E7D"/>
    <w:rsid w:val="00FD6F3B"/>
    <w:rsid w:val="00FD7DF2"/>
    <w:rsid w:val="00FE4CB0"/>
    <w:rsid w:val="00FE7786"/>
    <w:rsid w:val="00FF1D9A"/>
    <w:rsid w:val="00FF4AB9"/>
    <w:rsid w:val="00FF55A9"/>
    <w:rsid w:val="00FF60BF"/>
    <w:rsid w:val="00FF694D"/>
    <w:rsid w:val="00FF6EE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0BCB6C9"/>
  <w15:chartTrackingRefBased/>
  <w15:docId w15:val="{989640BE-4917-4EF5-B9CF-654A955905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F694D"/>
    <w:pPr>
      <w:spacing w:after="120" w:line="480" w:lineRule="auto"/>
    </w:pPr>
    <w:rPr>
      <w:rFonts w:ascii="Times New Roman" w:hAnsi="Times New Roman" w:cs="Times New Roman"/>
      <w:kern w:val="0"/>
      <w:sz w:val="24"/>
      <w:szCs w:val="24"/>
    </w:rPr>
  </w:style>
  <w:style w:type="paragraph" w:styleId="Heading1">
    <w:name w:val="heading 1"/>
    <w:basedOn w:val="Normal"/>
    <w:next w:val="Normal"/>
    <w:link w:val="Heading1Char"/>
    <w:uiPriority w:val="9"/>
    <w:qFormat/>
    <w:rsid w:val="00FF694D"/>
    <w:pPr>
      <w:spacing w:before="120"/>
      <w:outlineLvl w:val="0"/>
    </w:pPr>
    <w:rPr>
      <w:b/>
    </w:rPr>
  </w:style>
  <w:style w:type="paragraph" w:styleId="Heading2">
    <w:name w:val="heading 2"/>
    <w:basedOn w:val="Normal"/>
    <w:next w:val="Normal"/>
    <w:link w:val="Heading2Char"/>
    <w:uiPriority w:val="9"/>
    <w:unhideWhenUsed/>
    <w:qFormat/>
    <w:rsid w:val="00FF694D"/>
    <w:pPr>
      <w:outlineLvl w:val="1"/>
    </w:pPr>
    <w:rPr>
      <w:b/>
      <w:i/>
    </w:rPr>
  </w:style>
  <w:style w:type="paragraph" w:styleId="Heading3">
    <w:name w:val="heading 3"/>
    <w:basedOn w:val="Normal"/>
    <w:link w:val="Heading3Char"/>
    <w:uiPriority w:val="9"/>
    <w:qFormat/>
    <w:rsid w:val="003A4459"/>
    <w:pPr>
      <w:spacing w:before="100" w:beforeAutospacing="1" w:after="100" w:afterAutospacing="1" w:line="240" w:lineRule="auto"/>
      <w:outlineLvl w:val="2"/>
    </w:pPr>
    <w:rPr>
      <w:rFonts w:eastAsia="Times New Roman"/>
      <w:b/>
      <w:bCs/>
      <w:sz w:val="27"/>
      <w:szCs w:val="27"/>
      <w:lang w:val="en-GB"/>
    </w:rPr>
  </w:style>
  <w:style w:type="paragraph" w:styleId="Heading4">
    <w:name w:val="heading 4"/>
    <w:basedOn w:val="Normal"/>
    <w:next w:val="Normal"/>
    <w:link w:val="Heading4Char"/>
    <w:uiPriority w:val="9"/>
    <w:semiHidden/>
    <w:unhideWhenUsed/>
    <w:qFormat/>
    <w:rsid w:val="00DB6DA6"/>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EA3066"/>
    <w:rPr>
      <w:kern w:val="0"/>
      <w:sz w:val="22"/>
    </w:rPr>
  </w:style>
  <w:style w:type="character" w:customStyle="1" w:styleId="NoSpacingChar">
    <w:name w:val="No Spacing Char"/>
    <w:basedOn w:val="DefaultParagraphFont"/>
    <w:link w:val="NoSpacing"/>
    <w:uiPriority w:val="1"/>
    <w:rsid w:val="00EA3066"/>
    <w:rPr>
      <w:kern w:val="0"/>
      <w:sz w:val="22"/>
    </w:rPr>
  </w:style>
  <w:style w:type="paragraph" w:styleId="ListParagraph">
    <w:name w:val="List Paragraph"/>
    <w:basedOn w:val="Normal"/>
    <w:uiPriority w:val="34"/>
    <w:qFormat/>
    <w:rsid w:val="00EA3066"/>
    <w:pPr>
      <w:ind w:firstLineChars="200" w:firstLine="420"/>
    </w:pPr>
  </w:style>
  <w:style w:type="character" w:customStyle="1" w:styleId="Heading3Char">
    <w:name w:val="Heading 3 Char"/>
    <w:basedOn w:val="DefaultParagraphFont"/>
    <w:link w:val="Heading3"/>
    <w:uiPriority w:val="9"/>
    <w:rsid w:val="003A4459"/>
    <w:rPr>
      <w:rFonts w:ascii="Times New Roman" w:eastAsia="Times New Roman" w:hAnsi="Times New Roman" w:cs="Times New Roman"/>
      <w:b/>
      <w:bCs/>
      <w:kern w:val="0"/>
      <w:sz w:val="27"/>
      <w:szCs w:val="27"/>
      <w:lang w:val="en-GB"/>
    </w:rPr>
  </w:style>
  <w:style w:type="character" w:styleId="Hyperlink">
    <w:name w:val="Hyperlink"/>
    <w:basedOn w:val="DefaultParagraphFont"/>
    <w:uiPriority w:val="99"/>
    <w:unhideWhenUsed/>
    <w:rsid w:val="003A4459"/>
    <w:rPr>
      <w:color w:val="0000FF"/>
      <w:u w:val="single"/>
    </w:rPr>
  </w:style>
  <w:style w:type="character" w:customStyle="1" w:styleId="apple-converted-space">
    <w:name w:val="apple-converted-space"/>
    <w:basedOn w:val="DefaultParagraphFont"/>
    <w:rsid w:val="003A4459"/>
  </w:style>
  <w:style w:type="paragraph" w:customStyle="1" w:styleId="EndNoteBibliographyTitle">
    <w:name w:val="EndNote Bibliography Title"/>
    <w:basedOn w:val="Normal"/>
    <w:link w:val="EndNoteBibliographyTitleChar"/>
    <w:rsid w:val="00AF3EBE"/>
    <w:pPr>
      <w:spacing w:after="0"/>
      <w:jc w:val="center"/>
    </w:pPr>
    <w:rPr>
      <w:rFonts w:ascii="Calibri" w:hAnsi="Calibri" w:cs="Calibri"/>
      <w:noProof/>
      <w:sz w:val="22"/>
    </w:rPr>
  </w:style>
  <w:style w:type="character" w:customStyle="1" w:styleId="EndNoteBibliographyTitleChar">
    <w:name w:val="EndNote Bibliography Title Char"/>
    <w:basedOn w:val="DefaultParagraphFont"/>
    <w:link w:val="EndNoteBibliographyTitle"/>
    <w:rsid w:val="00AF3EBE"/>
    <w:rPr>
      <w:rFonts w:ascii="Calibri" w:hAnsi="Calibri" w:cs="Calibri"/>
      <w:noProof/>
      <w:kern w:val="0"/>
      <w:sz w:val="22"/>
      <w:szCs w:val="24"/>
    </w:rPr>
  </w:style>
  <w:style w:type="paragraph" w:customStyle="1" w:styleId="EndNoteBibliography">
    <w:name w:val="EndNote Bibliography"/>
    <w:basedOn w:val="Normal"/>
    <w:link w:val="EndNoteBibliographyChar"/>
    <w:rsid w:val="00AF3EBE"/>
    <w:pPr>
      <w:spacing w:line="240" w:lineRule="auto"/>
    </w:pPr>
    <w:rPr>
      <w:rFonts w:ascii="Calibri" w:hAnsi="Calibri" w:cs="Calibri"/>
      <w:noProof/>
      <w:sz w:val="22"/>
    </w:rPr>
  </w:style>
  <w:style w:type="character" w:customStyle="1" w:styleId="EndNoteBibliographyChar">
    <w:name w:val="EndNote Bibliography Char"/>
    <w:basedOn w:val="DefaultParagraphFont"/>
    <w:link w:val="EndNoteBibliography"/>
    <w:rsid w:val="00AF3EBE"/>
    <w:rPr>
      <w:rFonts w:ascii="Calibri" w:hAnsi="Calibri" w:cs="Calibri"/>
      <w:noProof/>
      <w:kern w:val="0"/>
      <w:sz w:val="22"/>
      <w:szCs w:val="24"/>
    </w:rPr>
  </w:style>
  <w:style w:type="character" w:customStyle="1" w:styleId="Heading1Char">
    <w:name w:val="Heading 1 Char"/>
    <w:basedOn w:val="DefaultParagraphFont"/>
    <w:link w:val="Heading1"/>
    <w:uiPriority w:val="9"/>
    <w:rsid w:val="00FF694D"/>
    <w:rPr>
      <w:rFonts w:ascii="Times New Roman" w:hAnsi="Times New Roman" w:cs="Times New Roman"/>
      <w:b/>
      <w:kern w:val="0"/>
      <w:sz w:val="24"/>
      <w:szCs w:val="24"/>
    </w:rPr>
  </w:style>
  <w:style w:type="paragraph" w:styleId="NormalWeb">
    <w:name w:val="Normal (Web)"/>
    <w:basedOn w:val="Normal"/>
    <w:uiPriority w:val="99"/>
    <w:unhideWhenUsed/>
    <w:rsid w:val="003064E8"/>
    <w:pPr>
      <w:spacing w:before="100" w:beforeAutospacing="1" w:after="100" w:afterAutospacing="1" w:line="240" w:lineRule="auto"/>
    </w:pPr>
    <w:rPr>
      <w:rFonts w:eastAsia="Times New Roman"/>
      <w:lang w:val="en-GB"/>
    </w:rPr>
  </w:style>
  <w:style w:type="character" w:customStyle="1" w:styleId="Heading2Char">
    <w:name w:val="Heading 2 Char"/>
    <w:basedOn w:val="DefaultParagraphFont"/>
    <w:link w:val="Heading2"/>
    <w:uiPriority w:val="9"/>
    <w:rsid w:val="00FF694D"/>
    <w:rPr>
      <w:rFonts w:ascii="Times New Roman" w:hAnsi="Times New Roman" w:cs="Times New Roman"/>
      <w:b/>
      <w:i/>
      <w:kern w:val="0"/>
      <w:sz w:val="24"/>
      <w:szCs w:val="24"/>
    </w:rPr>
  </w:style>
  <w:style w:type="character" w:styleId="Emphasis">
    <w:name w:val="Emphasis"/>
    <w:basedOn w:val="DefaultParagraphFont"/>
    <w:uiPriority w:val="20"/>
    <w:qFormat/>
    <w:rsid w:val="000D3E4A"/>
    <w:rPr>
      <w:i/>
      <w:iCs/>
    </w:rPr>
  </w:style>
  <w:style w:type="table" w:styleId="TableGrid">
    <w:name w:val="Table Grid"/>
    <w:basedOn w:val="TableNormal"/>
    <w:uiPriority w:val="39"/>
    <w:rsid w:val="00BA0A6E"/>
    <w:rPr>
      <w:rFonts w:eastAsiaTheme="minorHAnsi"/>
      <w:kern w:val="0"/>
      <w:sz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8668EC"/>
    <w:rPr>
      <w:sz w:val="16"/>
      <w:szCs w:val="16"/>
    </w:rPr>
  </w:style>
  <w:style w:type="paragraph" w:styleId="CommentText">
    <w:name w:val="annotation text"/>
    <w:basedOn w:val="Normal"/>
    <w:link w:val="CommentTextChar"/>
    <w:uiPriority w:val="99"/>
    <w:unhideWhenUsed/>
    <w:rsid w:val="008668EC"/>
    <w:pPr>
      <w:spacing w:line="240" w:lineRule="auto"/>
    </w:pPr>
    <w:rPr>
      <w:sz w:val="20"/>
      <w:szCs w:val="20"/>
    </w:rPr>
  </w:style>
  <w:style w:type="character" w:customStyle="1" w:styleId="CommentTextChar">
    <w:name w:val="Comment Text Char"/>
    <w:basedOn w:val="DefaultParagraphFont"/>
    <w:link w:val="CommentText"/>
    <w:uiPriority w:val="99"/>
    <w:rsid w:val="008668EC"/>
    <w:rPr>
      <w:kern w:val="0"/>
      <w:sz w:val="20"/>
      <w:szCs w:val="20"/>
    </w:rPr>
  </w:style>
  <w:style w:type="paragraph" w:styleId="CommentSubject">
    <w:name w:val="annotation subject"/>
    <w:basedOn w:val="CommentText"/>
    <w:next w:val="CommentText"/>
    <w:link w:val="CommentSubjectChar"/>
    <w:uiPriority w:val="99"/>
    <w:semiHidden/>
    <w:unhideWhenUsed/>
    <w:rsid w:val="008668EC"/>
    <w:rPr>
      <w:b/>
      <w:bCs/>
    </w:rPr>
  </w:style>
  <w:style w:type="character" w:customStyle="1" w:styleId="CommentSubjectChar">
    <w:name w:val="Comment Subject Char"/>
    <w:basedOn w:val="CommentTextChar"/>
    <w:link w:val="CommentSubject"/>
    <w:uiPriority w:val="99"/>
    <w:semiHidden/>
    <w:rsid w:val="008668EC"/>
    <w:rPr>
      <w:b/>
      <w:bCs/>
      <w:kern w:val="0"/>
      <w:sz w:val="20"/>
      <w:szCs w:val="20"/>
    </w:rPr>
  </w:style>
  <w:style w:type="paragraph" w:styleId="BalloonText">
    <w:name w:val="Balloon Text"/>
    <w:basedOn w:val="Normal"/>
    <w:link w:val="BalloonTextChar"/>
    <w:uiPriority w:val="99"/>
    <w:semiHidden/>
    <w:unhideWhenUsed/>
    <w:rsid w:val="008668E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668EC"/>
    <w:rPr>
      <w:rFonts w:ascii="Segoe UI" w:hAnsi="Segoe UI" w:cs="Segoe UI"/>
      <w:kern w:val="0"/>
      <w:sz w:val="18"/>
      <w:szCs w:val="18"/>
    </w:rPr>
  </w:style>
  <w:style w:type="character" w:customStyle="1" w:styleId="UnresolvedMention1">
    <w:name w:val="Unresolved Mention1"/>
    <w:basedOn w:val="DefaultParagraphFont"/>
    <w:uiPriority w:val="99"/>
    <w:semiHidden/>
    <w:unhideWhenUsed/>
    <w:rsid w:val="002B22BD"/>
    <w:rPr>
      <w:color w:val="808080"/>
      <w:shd w:val="clear" w:color="auto" w:fill="E6E6E6"/>
    </w:rPr>
  </w:style>
  <w:style w:type="character" w:customStyle="1" w:styleId="UnresolvedMention2">
    <w:name w:val="Unresolved Mention2"/>
    <w:basedOn w:val="DefaultParagraphFont"/>
    <w:uiPriority w:val="99"/>
    <w:semiHidden/>
    <w:unhideWhenUsed/>
    <w:rsid w:val="00DD0C84"/>
    <w:rPr>
      <w:color w:val="808080"/>
      <w:shd w:val="clear" w:color="auto" w:fill="E6E6E6"/>
    </w:rPr>
  </w:style>
  <w:style w:type="character" w:customStyle="1" w:styleId="Heading4Char">
    <w:name w:val="Heading 4 Char"/>
    <w:basedOn w:val="DefaultParagraphFont"/>
    <w:link w:val="Heading4"/>
    <w:uiPriority w:val="9"/>
    <w:semiHidden/>
    <w:rsid w:val="00DB6DA6"/>
    <w:rPr>
      <w:rFonts w:asciiTheme="majorHAnsi" w:eastAsiaTheme="majorEastAsia" w:hAnsiTheme="majorHAnsi" w:cstheme="majorBidi"/>
      <w:i/>
      <w:iCs/>
      <w:color w:val="365F91" w:themeColor="accent1" w:themeShade="BF"/>
      <w:kern w:val="0"/>
      <w:sz w:val="22"/>
    </w:rPr>
  </w:style>
  <w:style w:type="character" w:customStyle="1" w:styleId="UnresolvedMention3">
    <w:name w:val="Unresolved Mention3"/>
    <w:basedOn w:val="DefaultParagraphFont"/>
    <w:uiPriority w:val="99"/>
    <w:semiHidden/>
    <w:unhideWhenUsed/>
    <w:rsid w:val="00F56E94"/>
    <w:rPr>
      <w:color w:val="808080"/>
      <w:shd w:val="clear" w:color="auto" w:fill="E6E6E6"/>
    </w:rPr>
  </w:style>
  <w:style w:type="character" w:customStyle="1" w:styleId="UnresolvedMention4">
    <w:name w:val="Unresolved Mention4"/>
    <w:basedOn w:val="DefaultParagraphFont"/>
    <w:uiPriority w:val="99"/>
    <w:semiHidden/>
    <w:unhideWhenUsed/>
    <w:rsid w:val="00F4260D"/>
    <w:rPr>
      <w:color w:val="808080"/>
      <w:shd w:val="clear" w:color="auto" w:fill="E6E6E6"/>
    </w:rPr>
  </w:style>
  <w:style w:type="character" w:styleId="PlaceholderText">
    <w:name w:val="Placeholder Text"/>
    <w:basedOn w:val="DefaultParagraphFont"/>
    <w:uiPriority w:val="99"/>
    <w:semiHidden/>
    <w:rsid w:val="00DF0154"/>
    <w:rPr>
      <w:color w:val="808080"/>
    </w:rPr>
  </w:style>
  <w:style w:type="paragraph" w:styleId="Caption">
    <w:name w:val="caption"/>
    <w:basedOn w:val="Normal"/>
    <w:next w:val="Normal"/>
    <w:link w:val="CaptionChar"/>
    <w:uiPriority w:val="35"/>
    <w:unhideWhenUsed/>
    <w:qFormat/>
    <w:rsid w:val="00DF0154"/>
    <w:pPr>
      <w:spacing w:line="240" w:lineRule="auto"/>
    </w:pPr>
    <w:rPr>
      <w:i/>
      <w:iCs/>
      <w:color w:val="1F497D" w:themeColor="text2"/>
      <w:sz w:val="18"/>
      <w:szCs w:val="18"/>
    </w:rPr>
  </w:style>
  <w:style w:type="paragraph" w:customStyle="1" w:styleId="equation">
    <w:name w:val="equation"/>
    <w:basedOn w:val="Caption"/>
    <w:link w:val="equationChar"/>
    <w:qFormat/>
    <w:rsid w:val="00DF0154"/>
    <w:pPr>
      <w:tabs>
        <w:tab w:val="center" w:pos="4320"/>
        <w:tab w:val="right" w:pos="8640"/>
      </w:tabs>
      <w:spacing w:line="480" w:lineRule="auto"/>
    </w:pPr>
    <w:rPr>
      <w:rFonts w:ascii="Cambria Math" w:hAnsi="Cambria Math"/>
      <w:i w:val="0"/>
      <w:color w:val="auto"/>
      <w:sz w:val="24"/>
      <w:szCs w:val="24"/>
    </w:rPr>
  </w:style>
  <w:style w:type="table" w:styleId="PlainTable4">
    <w:name w:val="Plain Table 4"/>
    <w:basedOn w:val="TableNormal"/>
    <w:uiPriority w:val="44"/>
    <w:rsid w:val="00EB6388"/>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CaptionChar">
    <w:name w:val="Caption Char"/>
    <w:basedOn w:val="DefaultParagraphFont"/>
    <w:link w:val="Caption"/>
    <w:uiPriority w:val="35"/>
    <w:rsid w:val="00DF0154"/>
    <w:rPr>
      <w:i/>
      <w:iCs/>
      <w:color w:val="1F497D" w:themeColor="text2"/>
      <w:kern w:val="0"/>
      <w:sz w:val="18"/>
      <w:szCs w:val="18"/>
    </w:rPr>
  </w:style>
  <w:style w:type="character" w:customStyle="1" w:styleId="equationChar">
    <w:name w:val="equation Char"/>
    <w:basedOn w:val="CaptionChar"/>
    <w:link w:val="equation"/>
    <w:rsid w:val="00DF0154"/>
    <w:rPr>
      <w:rFonts w:ascii="Cambria Math" w:hAnsi="Cambria Math" w:cs="Times New Roman"/>
      <w:i w:val="0"/>
      <w:iCs/>
      <w:color w:val="1F497D" w:themeColor="text2"/>
      <w:kern w:val="0"/>
      <w:sz w:val="24"/>
      <w:szCs w:val="24"/>
    </w:rPr>
  </w:style>
  <w:style w:type="character" w:customStyle="1" w:styleId="1">
    <w:name w:val="未处理的提及1"/>
    <w:basedOn w:val="DefaultParagraphFont"/>
    <w:uiPriority w:val="99"/>
    <w:semiHidden/>
    <w:unhideWhenUsed/>
    <w:rsid w:val="008A3162"/>
    <w:rPr>
      <w:color w:val="808080"/>
      <w:shd w:val="clear" w:color="auto" w:fill="E6E6E6"/>
    </w:rPr>
  </w:style>
  <w:style w:type="paragraph" w:styleId="Header">
    <w:name w:val="header"/>
    <w:basedOn w:val="Normal"/>
    <w:link w:val="HeaderChar"/>
    <w:uiPriority w:val="99"/>
    <w:unhideWhenUsed/>
    <w:rsid w:val="00246E8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46E81"/>
    <w:rPr>
      <w:rFonts w:ascii="Times New Roman" w:hAnsi="Times New Roman" w:cs="Times New Roman"/>
      <w:kern w:val="0"/>
      <w:sz w:val="24"/>
      <w:szCs w:val="24"/>
    </w:rPr>
  </w:style>
  <w:style w:type="paragraph" w:styleId="Footer">
    <w:name w:val="footer"/>
    <w:basedOn w:val="Normal"/>
    <w:link w:val="FooterChar"/>
    <w:uiPriority w:val="99"/>
    <w:unhideWhenUsed/>
    <w:rsid w:val="00246E81"/>
    <w:pPr>
      <w:tabs>
        <w:tab w:val="center" w:pos="4680"/>
        <w:tab w:val="right" w:pos="9360"/>
      </w:tabs>
      <w:spacing w:after="0" w:line="240" w:lineRule="auto"/>
    </w:pPr>
  </w:style>
  <w:style w:type="character" w:customStyle="1" w:styleId="FooterChar">
    <w:name w:val="Footer Char"/>
    <w:basedOn w:val="DefaultParagraphFont"/>
    <w:link w:val="Footer"/>
    <w:uiPriority w:val="99"/>
    <w:rsid w:val="00246E81"/>
    <w:rPr>
      <w:rFonts w:ascii="Times New Roman" w:hAnsi="Times New Roman" w:cs="Times New Roman"/>
      <w:kern w:val="0"/>
      <w:sz w:val="24"/>
      <w:szCs w:val="24"/>
    </w:rPr>
  </w:style>
  <w:style w:type="table" w:styleId="PlainTable2">
    <w:name w:val="Plain Table 2"/>
    <w:basedOn w:val="TableNormal"/>
    <w:uiPriority w:val="42"/>
    <w:rsid w:val="000013A6"/>
    <w:rPr>
      <w:rFonts w:eastAsia="Times New Roman"/>
    </w:rPr>
    <w:tblPr>
      <w:tblStyleRowBandSize w:val="1"/>
      <w:tblStyleColBandSize w:val="1"/>
      <w:tblInd w:w="0" w:type="nil"/>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UnresolvedMention5">
    <w:name w:val="Unresolved Mention5"/>
    <w:basedOn w:val="DefaultParagraphFont"/>
    <w:uiPriority w:val="99"/>
    <w:semiHidden/>
    <w:unhideWhenUsed/>
    <w:rsid w:val="00CA34EB"/>
    <w:rPr>
      <w:color w:val="605E5C"/>
      <w:shd w:val="clear" w:color="auto" w:fill="E1DFDD"/>
    </w:rPr>
  </w:style>
  <w:style w:type="character" w:styleId="LineNumber">
    <w:name w:val="line number"/>
    <w:basedOn w:val="DefaultParagraphFont"/>
    <w:uiPriority w:val="99"/>
    <w:semiHidden/>
    <w:unhideWhenUsed/>
    <w:rsid w:val="00FC07A7"/>
  </w:style>
  <w:style w:type="character" w:customStyle="1" w:styleId="title-text">
    <w:name w:val="title-text"/>
    <w:basedOn w:val="DefaultParagraphFont"/>
    <w:rsid w:val="006D273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512462">
      <w:bodyDiv w:val="1"/>
      <w:marLeft w:val="0"/>
      <w:marRight w:val="0"/>
      <w:marTop w:val="0"/>
      <w:marBottom w:val="0"/>
      <w:divBdr>
        <w:top w:val="none" w:sz="0" w:space="0" w:color="auto"/>
        <w:left w:val="none" w:sz="0" w:space="0" w:color="auto"/>
        <w:bottom w:val="none" w:sz="0" w:space="0" w:color="auto"/>
        <w:right w:val="none" w:sz="0" w:space="0" w:color="auto"/>
      </w:divBdr>
    </w:div>
    <w:div w:id="21588384">
      <w:bodyDiv w:val="1"/>
      <w:marLeft w:val="0"/>
      <w:marRight w:val="0"/>
      <w:marTop w:val="0"/>
      <w:marBottom w:val="0"/>
      <w:divBdr>
        <w:top w:val="none" w:sz="0" w:space="0" w:color="auto"/>
        <w:left w:val="none" w:sz="0" w:space="0" w:color="auto"/>
        <w:bottom w:val="none" w:sz="0" w:space="0" w:color="auto"/>
        <w:right w:val="none" w:sz="0" w:space="0" w:color="auto"/>
      </w:divBdr>
    </w:div>
    <w:div w:id="25371269">
      <w:bodyDiv w:val="1"/>
      <w:marLeft w:val="0"/>
      <w:marRight w:val="0"/>
      <w:marTop w:val="0"/>
      <w:marBottom w:val="0"/>
      <w:divBdr>
        <w:top w:val="none" w:sz="0" w:space="0" w:color="auto"/>
        <w:left w:val="none" w:sz="0" w:space="0" w:color="auto"/>
        <w:bottom w:val="none" w:sz="0" w:space="0" w:color="auto"/>
        <w:right w:val="none" w:sz="0" w:space="0" w:color="auto"/>
      </w:divBdr>
    </w:div>
    <w:div w:id="35011613">
      <w:bodyDiv w:val="1"/>
      <w:marLeft w:val="0"/>
      <w:marRight w:val="0"/>
      <w:marTop w:val="0"/>
      <w:marBottom w:val="0"/>
      <w:divBdr>
        <w:top w:val="none" w:sz="0" w:space="0" w:color="auto"/>
        <w:left w:val="none" w:sz="0" w:space="0" w:color="auto"/>
        <w:bottom w:val="none" w:sz="0" w:space="0" w:color="auto"/>
        <w:right w:val="none" w:sz="0" w:space="0" w:color="auto"/>
      </w:divBdr>
    </w:div>
    <w:div w:id="57704438">
      <w:bodyDiv w:val="1"/>
      <w:marLeft w:val="0"/>
      <w:marRight w:val="0"/>
      <w:marTop w:val="0"/>
      <w:marBottom w:val="0"/>
      <w:divBdr>
        <w:top w:val="none" w:sz="0" w:space="0" w:color="auto"/>
        <w:left w:val="none" w:sz="0" w:space="0" w:color="auto"/>
        <w:bottom w:val="none" w:sz="0" w:space="0" w:color="auto"/>
        <w:right w:val="none" w:sz="0" w:space="0" w:color="auto"/>
      </w:divBdr>
    </w:div>
    <w:div w:id="83839802">
      <w:bodyDiv w:val="1"/>
      <w:marLeft w:val="0"/>
      <w:marRight w:val="0"/>
      <w:marTop w:val="0"/>
      <w:marBottom w:val="0"/>
      <w:divBdr>
        <w:top w:val="none" w:sz="0" w:space="0" w:color="auto"/>
        <w:left w:val="none" w:sz="0" w:space="0" w:color="auto"/>
        <w:bottom w:val="none" w:sz="0" w:space="0" w:color="auto"/>
        <w:right w:val="none" w:sz="0" w:space="0" w:color="auto"/>
      </w:divBdr>
    </w:div>
    <w:div w:id="86123793">
      <w:bodyDiv w:val="1"/>
      <w:marLeft w:val="0"/>
      <w:marRight w:val="0"/>
      <w:marTop w:val="0"/>
      <w:marBottom w:val="0"/>
      <w:divBdr>
        <w:top w:val="none" w:sz="0" w:space="0" w:color="auto"/>
        <w:left w:val="none" w:sz="0" w:space="0" w:color="auto"/>
        <w:bottom w:val="none" w:sz="0" w:space="0" w:color="auto"/>
        <w:right w:val="none" w:sz="0" w:space="0" w:color="auto"/>
      </w:divBdr>
    </w:div>
    <w:div w:id="92409268">
      <w:bodyDiv w:val="1"/>
      <w:marLeft w:val="0"/>
      <w:marRight w:val="0"/>
      <w:marTop w:val="0"/>
      <w:marBottom w:val="0"/>
      <w:divBdr>
        <w:top w:val="none" w:sz="0" w:space="0" w:color="auto"/>
        <w:left w:val="none" w:sz="0" w:space="0" w:color="auto"/>
        <w:bottom w:val="none" w:sz="0" w:space="0" w:color="auto"/>
        <w:right w:val="none" w:sz="0" w:space="0" w:color="auto"/>
      </w:divBdr>
    </w:div>
    <w:div w:id="174610346">
      <w:bodyDiv w:val="1"/>
      <w:marLeft w:val="0"/>
      <w:marRight w:val="0"/>
      <w:marTop w:val="0"/>
      <w:marBottom w:val="0"/>
      <w:divBdr>
        <w:top w:val="none" w:sz="0" w:space="0" w:color="auto"/>
        <w:left w:val="none" w:sz="0" w:space="0" w:color="auto"/>
        <w:bottom w:val="none" w:sz="0" w:space="0" w:color="auto"/>
        <w:right w:val="none" w:sz="0" w:space="0" w:color="auto"/>
      </w:divBdr>
    </w:div>
    <w:div w:id="188304857">
      <w:bodyDiv w:val="1"/>
      <w:marLeft w:val="0"/>
      <w:marRight w:val="0"/>
      <w:marTop w:val="0"/>
      <w:marBottom w:val="0"/>
      <w:divBdr>
        <w:top w:val="none" w:sz="0" w:space="0" w:color="auto"/>
        <w:left w:val="none" w:sz="0" w:space="0" w:color="auto"/>
        <w:bottom w:val="none" w:sz="0" w:space="0" w:color="auto"/>
        <w:right w:val="none" w:sz="0" w:space="0" w:color="auto"/>
      </w:divBdr>
      <w:divsChild>
        <w:div w:id="259027519">
          <w:marLeft w:val="0"/>
          <w:marRight w:val="0"/>
          <w:marTop w:val="90"/>
          <w:marBottom w:val="0"/>
          <w:divBdr>
            <w:top w:val="none" w:sz="0" w:space="0" w:color="auto"/>
            <w:left w:val="none" w:sz="0" w:space="0" w:color="auto"/>
            <w:bottom w:val="none" w:sz="0" w:space="0" w:color="auto"/>
            <w:right w:val="none" w:sz="0" w:space="0" w:color="auto"/>
          </w:divBdr>
          <w:divsChild>
            <w:div w:id="1278951689">
              <w:marLeft w:val="0"/>
              <w:marRight w:val="0"/>
              <w:marTop w:val="0"/>
              <w:marBottom w:val="0"/>
              <w:divBdr>
                <w:top w:val="none" w:sz="0" w:space="0" w:color="auto"/>
                <w:left w:val="none" w:sz="0" w:space="0" w:color="auto"/>
                <w:bottom w:val="none" w:sz="0" w:space="0" w:color="auto"/>
                <w:right w:val="none" w:sz="0" w:space="0" w:color="auto"/>
              </w:divBdr>
              <w:divsChild>
                <w:div w:id="518854306">
                  <w:marLeft w:val="0"/>
                  <w:marRight w:val="0"/>
                  <w:marTop w:val="0"/>
                  <w:marBottom w:val="0"/>
                  <w:divBdr>
                    <w:top w:val="none" w:sz="0" w:space="0" w:color="auto"/>
                    <w:left w:val="none" w:sz="0" w:space="0" w:color="auto"/>
                    <w:bottom w:val="none" w:sz="0" w:space="0" w:color="auto"/>
                    <w:right w:val="none" w:sz="0" w:space="0" w:color="auto"/>
                  </w:divBdr>
                  <w:divsChild>
                    <w:div w:id="1779567417">
                      <w:marLeft w:val="0"/>
                      <w:marRight w:val="0"/>
                      <w:marTop w:val="0"/>
                      <w:marBottom w:val="0"/>
                      <w:divBdr>
                        <w:top w:val="none" w:sz="0" w:space="0" w:color="auto"/>
                        <w:left w:val="none" w:sz="0" w:space="0" w:color="auto"/>
                        <w:bottom w:val="none" w:sz="0" w:space="0" w:color="auto"/>
                        <w:right w:val="none" w:sz="0" w:space="0" w:color="auto"/>
                      </w:divBdr>
                      <w:divsChild>
                        <w:div w:id="2053379773">
                          <w:marLeft w:val="0"/>
                          <w:marRight w:val="0"/>
                          <w:marTop w:val="0"/>
                          <w:marBottom w:val="390"/>
                          <w:divBdr>
                            <w:top w:val="none" w:sz="0" w:space="0" w:color="auto"/>
                            <w:left w:val="none" w:sz="0" w:space="0" w:color="auto"/>
                            <w:bottom w:val="none" w:sz="0" w:space="0" w:color="auto"/>
                            <w:right w:val="none" w:sz="0" w:space="0" w:color="auto"/>
                          </w:divBdr>
                          <w:divsChild>
                            <w:div w:id="2117478399">
                              <w:marLeft w:val="0"/>
                              <w:marRight w:val="0"/>
                              <w:marTop w:val="0"/>
                              <w:marBottom w:val="0"/>
                              <w:divBdr>
                                <w:top w:val="none" w:sz="0" w:space="0" w:color="auto"/>
                                <w:left w:val="none" w:sz="0" w:space="0" w:color="auto"/>
                                <w:bottom w:val="none" w:sz="0" w:space="0" w:color="auto"/>
                                <w:right w:val="none" w:sz="0" w:space="0" w:color="auto"/>
                              </w:divBdr>
                              <w:divsChild>
                                <w:div w:id="18686399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1720105">
      <w:bodyDiv w:val="1"/>
      <w:marLeft w:val="0"/>
      <w:marRight w:val="0"/>
      <w:marTop w:val="0"/>
      <w:marBottom w:val="0"/>
      <w:divBdr>
        <w:top w:val="none" w:sz="0" w:space="0" w:color="auto"/>
        <w:left w:val="none" w:sz="0" w:space="0" w:color="auto"/>
        <w:bottom w:val="none" w:sz="0" w:space="0" w:color="auto"/>
        <w:right w:val="none" w:sz="0" w:space="0" w:color="auto"/>
      </w:divBdr>
    </w:div>
    <w:div w:id="302976821">
      <w:bodyDiv w:val="1"/>
      <w:marLeft w:val="0"/>
      <w:marRight w:val="0"/>
      <w:marTop w:val="0"/>
      <w:marBottom w:val="0"/>
      <w:divBdr>
        <w:top w:val="none" w:sz="0" w:space="0" w:color="auto"/>
        <w:left w:val="none" w:sz="0" w:space="0" w:color="auto"/>
        <w:bottom w:val="none" w:sz="0" w:space="0" w:color="auto"/>
        <w:right w:val="none" w:sz="0" w:space="0" w:color="auto"/>
      </w:divBdr>
    </w:div>
    <w:div w:id="310406528">
      <w:bodyDiv w:val="1"/>
      <w:marLeft w:val="0"/>
      <w:marRight w:val="0"/>
      <w:marTop w:val="0"/>
      <w:marBottom w:val="0"/>
      <w:divBdr>
        <w:top w:val="none" w:sz="0" w:space="0" w:color="auto"/>
        <w:left w:val="none" w:sz="0" w:space="0" w:color="auto"/>
        <w:bottom w:val="none" w:sz="0" w:space="0" w:color="auto"/>
        <w:right w:val="none" w:sz="0" w:space="0" w:color="auto"/>
      </w:divBdr>
    </w:div>
    <w:div w:id="326205183">
      <w:bodyDiv w:val="1"/>
      <w:marLeft w:val="0"/>
      <w:marRight w:val="0"/>
      <w:marTop w:val="0"/>
      <w:marBottom w:val="0"/>
      <w:divBdr>
        <w:top w:val="none" w:sz="0" w:space="0" w:color="auto"/>
        <w:left w:val="none" w:sz="0" w:space="0" w:color="auto"/>
        <w:bottom w:val="none" w:sz="0" w:space="0" w:color="auto"/>
        <w:right w:val="none" w:sz="0" w:space="0" w:color="auto"/>
      </w:divBdr>
    </w:div>
    <w:div w:id="352389193">
      <w:bodyDiv w:val="1"/>
      <w:marLeft w:val="0"/>
      <w:marRight w:val="0"/>
      <w:marTop w:val="0"/>
      <w:marBottom w:val="0"/>
      <w:divBdr>
        <w:top w:val="none" w:sz="0" w:space="0" w:color="auto"/>
        <w:left w:val="none" w:sz="0" w:space="0" w:color="auto"/>
        <w:bottom w:val="none" w:sz="0" w:space="0" w:color="auto"/>
        <w:right w:val="none" w:sz="0" w:space="0" w:color="auto"/>
      </w:divBdr>
    </w:div>
    <w:div w:id="352924396">
      <w:bodyDiv w:val="1"/>
      <w:marLeft w:val="0"/>
      <w:marRight w:val="0"/>
      <w:marTop w:val="0"/>
      <w:marBottom w:val="0"/>
      <w:divBdr>
        <w:top w:val="none" w:sz="0" w:space="0" w:color="auto"/>
        <w:left w:val="none" w:sz="0" w:space="0" w:color="auto"/>
        <w:bottom w:val="none" w:sz="0" w:space="0" w:color="auto"/>
        <w:right w:val="none" w:sz="0" w:space="0" w:color="auto"/>
      </w:divBdr>
    </w:div>
    <w:div w:id="354040501">
      <w:bodyDiv w:val="1"/>
      <w:marLeft w:val="0"/>
      <w:marRight w:val="0"/>
      <w:marTop w:val="0"/>
      <w:marBottom w:val="0"/>
      <w:divBdr>
        <w:top w:val="none" w:sz="0" w:space="0" w:color="auto"/>
        <w:left w:val="none" w:sz="0" w:space="0" w:color="auto"/>
        <w:bottom w:val="none" w:sz="0" w:space="0" w:color="auto"/>
        <w:right w:val="none" w:sz="0" w:space="0" w:color="auto"/>
      </w:divBdr>
    </w:div>
    <w:div w:id="374544236">
      <w:bodyDiv w:val="1"/>
      <w:marLeft w:val="0"/>
      <w:marRight w:val="0"/>
      <w:marTop w:val="0"/>
      <w:marBottom w:val="0"/>
      <w:divBdr>
        <w:top w:val="none" w:sz="0" w:space="0" w:color="auto"/>
        <w:left w:val="none" w:sz="0" w:space="0" w:color="auto"/>
        <w:bottom w:val="none" w:sz="0" w:space="0" w:color="auto"/>
        <w:right w:val="none" w:sz="0" w:space="0" w:color="auto"/>
      </w:divBdr>
    </w:div>
    <w:div w:id="520321571">
      <w:bodyDiv w:val="1"/>
      <w:marLeft w:val="0"/>
      <w:marRight w:val="0"/>
      <w:marTop w:val="0"/>
      <w:marBottom w:val="0"/>
      <w:divBdr>
        <w:top w:val="none" w:sz="0" w:space="0" w:color="auto"/>
        <w:left w:val="none" w:sz="0" w:space="0" w:color="auto"/>
        <w:bottom w:val="none" w:sz="0" w:space="0" w:color="auto"/>
        <w:right w:val="none" w:sz="0" w:space="0" w:color="auto"/>
      </w:divBdr>
      <w:divsChild>
        <w:div w:id="126944290">
          <w:marLeft w:val="0"/>
          <w:marRight w:val="0"/>
          <w:marTop w:val="0"/>
          <w:marBottom w:val="0"/>
          <w:divBdr>
            <w:top w:val="none" w:sz="0" w:space="0" w:color="auto"/>
            <w:left w:val="none" w:sz="0" w:space="0" w:color="auto"/>
            <w:bottom w:val="none" w:sz="0" w:space="0" w:color="auto"/>
            <w:right w:val="none" w:sz="0" w:space="0" w:color="auto"/>
          </w:divBdr>
        </w:div>
      </w:divsChild>
    </w:div>
    <w:div w:id="533689550">
      <w:bodyDiv w:val="1"/>
      <w:marLeft w:val="0"/>
      <w:marRight w:val="0"/>
      <w:marTop w:val="0"/>
      <w:marBottom w:val="0"/>
      <w:divBdr>
        <w:top w:val="none" w:sz="0" w:space="0" w:color="auto"/>
        <w:left w:val="none" w:sz="0" w:space="0" w:color="auto"/>
        <w:bottom w:val="none" w:sz="0" w:space="0" w:color="auto"/>
        <w:right w:val="none" w:sz="0" w:space="0" w:color="auto"/>
      </w:divBdr>
    </w:div>
    <w:div w:id="555970748">
      <w:bodyDiv w:val="1"/>
      <w:marLeft w:val="0"/>
      <w:marRight w:val="0"/>
      <w:marTop w:val="0"/>
      <w:marBottom w:val="0"/>
      <w:divBdr>
        <w:top w:val="none" w:sz="0" w:space="0" w:color="auto"/>
        <w:left w:val="none" w:sz="0" w:space="0" w:color="auto"/>
        <w:bottom w:val="none" w:sz="0" w:space="0" w:color="auto"/>
        <w:right w:val="none" w:sz="0" w:space="0" w:color="auto"/>
      </w:divBdr>
    </w:div>
    <w:div w:id="558707311">
      <w:bodyDiv w:val="1"/>
      <w:marLeft w:val="0"/>
      <w:marRight w:val="0"/>
      <w:marTop w:val="0"/>
      <w:marBottom w:val="0"/>
      <w:divBdr>
        <w:top w:val="none" w:sz="0" w:space="0" w:color="auto"/>
        <w:left w:val="none" w:sz="0" w:space="0" w:color="auto"/>
        <w:bottom w:val="none" w:sz="0" w:space="0" w:color="auto"/>
        <w:right w:val="none" w:sz="0" w:space="0" w:color="auto"/>
      </w:divBdr>
    </w:div>
    <w:div w:id="580215074">
      <w:bodyDiv w:val="1"/>
      <w:marLeft w:val="0"/>
      <w:marRight w:val="0"/>
      <w:marTop w:val="0"/>
      <w:marBottom w:val="0"/>
      <w:divBdr>
        <w:top w:val="none" w:sz="0" w:space="0" w:color="auto"/>
        <w:left w:val="none" w:sz="0" w:space="0" w:color="auto"/>
        <w:bottom w:val="none" w:sz="0" w:space="0" w:color="auto"/>
        <w:right w:val="none" w:sz="0" w:space="0" w:color="auto"/>
      </w:divBdr>
    </w:div>
    <w:div w:id="582185494">
      <w:bodyDiv w:val="1"/>
      <w:marLeft w:val="0"/>
      <w:marRight w:val="0"/>
      <w:marTop w:val="0"/>
      <w:marBottom w:val="0"/>
      <w:divBdr>
        <w:top w:val="none" w:sz="0" w:space="0" w:color="auto"/>
        <w:left w:val="none" w:sz="0" w:space="0" w:color="auto"/>
        <w:bottom w:val="none" w:sz="0" w:space="0" w:color="auto"/>
        <w:right w:val="none" w:sz="0" w:space="0" w:color="auto"/>
      </w:divBdr>
    </w:div>
    <w:div w:id="601915274">
      <w:bodyDiv w:val="1"/>
      <w:marLeft w:val="0"/>
      <w:marRight w:val="0"/>
      <w:marTop w:val="0"/>
      <w:marBottom w:val="0"/>
      <w:divBdr>
        <w:top w:val="none" w:sz="0" w:space="0" w:color="auto"/>
        <w:left w:val="none" w:sz="0" w:space="0" w:color="auto"/>
        <w:bottom w:val="none" w:sz="0" w:space="0" w:color="auto"/>
        <w:right w:val="none" w:sz="0" w:space="0" w:color="auto"/>
      </w:divBdr>
    </w:div>
    <w:div w:id="608507879">
      <w:bodyDiv w:val="1"/>
      <w:marLeft w:val="0"/>
      <w:marRight w:val="0"/>
      <w:marTop w:val="0"/>
      <w:marBottom w:val="0"/>
      <w:divBdr>
        <w:top w:val="none" w:sz="0" w:space="0" w:color="auto"/>
        <w:left w:val="none" w:sz="0" w:space="0" w:color="auto"/>
        <w:bottom w:val="none" w:sz="0" w:space="0" w:color="auto"/>
        <w:right w:val="none" w:sz="0" w:space="0" w:color="auto"/>
      </w:divBdr>
    </w:div>
    <w:div w:id="611402542">
      <w:bodyDiv w:val="1"/>
      <w:marLeft w:val="0"/>
      <w:marRight w:val="0"/>
      <w:marTop w:val="0"/>
      <w:marBottom w:val="0"/>
      <w:divBdr>
        <w:top w:val="none" w:sz="0" w:space="0" w:color="auto"/>
        <w:left w:val="none" w:sz="0" w:space="0" w:color="auto"/>
        <w:bottom w:val="none" w:sz="0" w:space="0" w:color="auto"/>
        <w:right w:val="none" w:sz="0" w:space="0" w:color="auto"/>
      </w:divBdr>
    </w:div>
    <w:div w:id="612320137">
      <w:bodyDiv w:val="1"/>
      <w:marLeft w:val="0"/>
      <w:marRight w:val="0"/>
      <w:marTop w:val="0"/>
      <w:marBottom w:val="0"/>
      <w:divBdr>
        <w:top w:val="none" w:sz="0" w:space="0" w:color="auto"/>
        <w:left w:val="none" w:sz="0" w:space="0" w:color="auto"/>
        <w:bottom w:val="none" w:sz="0" w:space="0" w:color="auto"/>
        <w:right w:val="none" w:sz="0" w:space="0" w:color="auto"/>
      </w:divBdr>
    </w:div>
    <w:div w:id="627783055">
      <w:bodyDiv w:val="1"/>
      <w:marLeft w:val="0"/>
      <w:marRight w:val="0"/>
      <w:marTop w:val="0"/>
      <w:marBottom w:val="0"/>
      <w:divBdr>
        <w:top w:val="none" w:sz="0" w:space="0" w:color="auto"/>
        <w:left w:val="none" w:sz="0" w:space="0" w:color="auto"/>
        <w:bottom w:val="none" w:sz="0" w:space="0" w:color="auto"/>
        <w:right w:val="none" w:sz="0" w:space="0" w:color="auto"/>
      </w:divBdr>
    </w:div>
    <w:div w:id="639845503">
      <w:bodyDiv w:val="1"/>
      <w:marLeft w:val="0"/>
      <w:marRight w:val="0"/>
      <w:marTop w:val="0"/>
      <w:marBottom w:val="0"/>
      <w:divBdr>
        <w:top w:val="none" w:sz="0" w:space="0" w:color="auto"/>
        <w:left w:val="none" w:sz="0" w:space="0" w:color="auto"/>
        <w:bottom w:val="none" w:sz="0" w:space="0" w:color="auto"/>
        <w:right w:val="none" w:sz="0" w:space="0" w:color="auto"/>
      </w:divBdr>
    </w:div>
    <w:div w:id="661933989">
      <w:bodyDiv w:val="1"/>
      <w:marLeft w:val="0"/>
      <w:marRight w:val="0"/>
      <w:marTop w:val="0"/>
      <w:marBottom w:val="0"/>
      <w:divBdr>
        <w:top w:val="none" w:sz="0" w:space="0" w:color="auto"/>
        <w:left w:val="none" w:sz="0" w:space="0" w:color="auto"/>
        <w:bottom w:val="none" w:sz="0" w:space="0" w:color="auto"/>
        <w:right w:val="none" w:sz="0" w:space="0" w:color="auto"/>
      </w:divBdr>
    </w:div>
    <w:div w:id="726144315">
      <w:bodyDiv w:val="1"/>
      <w:marLeft w:val="0"/>
      <w:marRight w:val="0"/>
      <w:marTop w:val="0"/>
      <w:marBottom w:val="0"/>
      <w:divBdr>
        <w:top w:val="none" w:sz="0" w:space="0" w:color="auto"/>
        <w:left w:val="none" w:sz="0" w:space="0" w:color="auto"/>
        <w:bottom w:val="none" w:sz="0" w:space="0" w:color="auto"/>
        <w:right w:val="none" w:sz="0" w:space="0" w:color="auto"/>
      </w:divBdr>
    </w:div>
    <w:div w:id="731588058">
      <w:bodyDiv w:val="1"/>
      <w:marLeft w:val="0"/>
      <w:marRight w:val="0"/>
      <w:marTop w:val="0"/>
      <w:marBottom w:val="0"/>
      <w:divBdr>
        <w:top w:val="none" w:sz="0" w:space="0" w:color="auto"/>
        <w:left w:val="none" w:sz="0" w:space="0" w:color="auto"/>
        <w:bottom w:val="none" w:sz="0" w:space="0" w:color="auto"/>
        <w:right w:val="none" w:sz="0" w:space="0" w:color="auto"/>
      </w:divBdr>
    </w:div>
    <w:div w:id="744299263">
      <w:bodyDiv w:val="1"/>
      <w:marLeft w:val="0"/>
      <w:marRight w:val="0"/>
      <w:marTop w:val="0"/>
      <w:marBottom w:val="0"/>
      <w:divBdr>
        <w:top w:val="none" w:sz="0" w:space="0" w:color="auto"/>
        <w:left w:val="none" w:sz="0" w:space="0" w:color="auto"/>
        <w:bottom w:val="none" w:sz="0" w:space="0" w:color="auto"/>
        <w:right w:val="none" w:sz="0" w:space="0" w:color="auto"/>
      </w:divBdr>
    </w:div>
    <w:div w:id="755632357">
      <w:bodyDiv w:val="1"/>
      <w:marLeft w:val="0"/>
      <w:marRight w:val="0"/>
      <w:marTop w:val="0"/>
      <w:marBottom w:val="0"/>
      <w:divBdr>
        <w:top w:val="none" w:sz="0" w:space="0" w:color="auto"/>
        <w:left w:val="none" w:sz="0" w:space="0" w:color="auto"/>
        <w:bottom w:val="none" w:sz="0" w:space="0" w:color="auto"/>
        <w:right w:val="none" w:sz="0" w:space="0" w:color="auto"/>
      </w:divBdr>
    </w:div>
    <w:div w:id="756749717">
      <w:bodyDiv w:val="1"/>
      <w:marLeft w:val="0"/>
      <w:marRight w:val="0"/>
      <w:marTop w:val="0"/>
      <w:marBottom w:val="0"/>
      <w:divBdr>
        <w:top w:val="none" w:sz="0" w:space="0" w:color="auto"/>
        <w:left w:val="none" w:sz="0" w:space="0" w:color="auto"/>
        <w:bottom w:val="none" w:sz="0" w:space="0" w:color="auto"/>
        <w:right w:val="none" w:sz="0" w:space="0" w:color="auto"/>
      </w:divBdr>
    </w:div>
    <w:div w:id="778109801">
      <w:bodyDiv w:val="1"/>
      <w:marLeft w:val="0"/>
      <w:marRight w:val="0"/>
      <w:marTop w:val="0"/>
      <w:marBottom w:val="0"/>
      <w:divBdr>
        <w:top w:val="none" w:sz="0" w:space="0" w:color="auto"/>
        <w:left w:val="none" w:sz="0" w:space="0" w:color="auto"/>
        <w:bottom w:val="none" w:sz="0" w:space="0" w:color="auto"/>
        <w:right w:val="none" w:sz="0" w:space="0" w:color="auto"/>
      </w:divBdr>
    </w:div>
    <w:div w:id="906763592">
      <w:bodyDiv w:val="1"/>
      <w:marLeft w:val="0"/>
      <w:marRight w:val="0"/>
      <w:marTop w:val="0"/>
      <w:marBottom w:val="0"/>
      <w:divBdr>
        <w:top w:val="none" w:sz="0" w:space="0" w:color="auto"/>
        <w:left w:val="none" w:sz="0" w:space="0" w:color="auto"/>
        <w:bottom w:val="none" w:sz="0" w:space="0" w:color="auto"/>
        <w:right w:val="none" w:sz="0" w:space="0" w:color="auto"/>
      </w:divBdr>
    </w:div>
    <w:div w:id="925308463">
      <w:bodyDiv w:val="1"/>
      <w:marLeft w:val="0"/>
      <w:marRight w:val="0"/>
      <w:marTop w:val="0"/>
      <w:marBottom w:val="0"/>
      <w:divBdr>
        <w:top w:val="none" w:sz="0" w:space="0" w:color="auto"/>
        <w:left w:val="none" w:sz="0" w:space="0" w:color="auto"/>
        <w:bottom w:val="none" w:sz="0" w:space="0" w:color="auto"/>
        <w:right w:val="none" w:sz="0" w:space="0" w:color="auto"/>
      </w:divBdr>
    </w:div>
    <w:div w:id="928390558">
      <w:bodyDiv w:val="1"/>
      <w:marLeft w:val="0"/>
      <w:marRight w:val="0"/>
      <w:marTop w:val="0"/>
      <w:marBottom w:val="0"/>
      <w:divBdr>
        <w:top w:val="none" w:sz="0" w:space="0" w:color="auto"/>
        <w:left w:val="none" w:sz="0" w:space="0" w:color="auto"/>
        <w:bottom w:val="none" w:sz="0" w:space="0" w:color="auto"/>
        <w:right w:val="none" w:sz="0" w:space="0" w:color="auto"/>
      </w:divBdr>
    </w:div>
    <w:div w:id="948514102">
      <w:bodyDiv w:val="1"/>
      <w:marLeft w:val="0"/>
      <w:marRight w:val="0"/>
      <w:marTop w:val="0"/>
      <w:marBottom w:val="0"/>
      <w:divBdr>
        <w:top w:val="none" w:sz="0" w:space="0" w:color="auto"/>
        <w:left w:val="none" w:sz="0" w:space="0" w:color="auto"/>
        <w:bottom w:val="none" w:sz="0" w:space="0" w:color="auto"/>
        <w:right w:val="none" w:sz="0" w:space="0" w:color="auto"/>
      </w:divBdr>
    </w:div>
    <w:div w:id="961378746">
      <w:bodyDiv w:val="1"/>
      <w:marLeft w:val="0"/>
      <w:marRight w:val="0"/>
      <w:marTop w:val="0"/>
      <w:marBottom w:val="0"/>
      <w:divBdr>
        <w:top w:val="none" w:sz="0" w:space="0" w:color="auto"/>
        <w:left w:val="none" w:sz="0" w:space="0" w:color="auto"/>
        <w:bottom w:val="none" w:sz="0" w:space="0" w:color="auto"/>
        <w:right w:val="none" w:sz="0" w:space="0" w:color="auto"/>
      </w:divBdr>
    </w:div>
    <w:div w:id="979532385">
      <w:bodyDiv w:val="1"/>
      <w:marLeft w:val="0"/>
      <w:marRight w:val="0"/>
      <w:marTop w:val="0"/>
      <w:marBottom w:val="0"/>
      <w:divBdr>
        <w:top w:val="none" w:sz="0" w:space="0" w:color="auto"/>
        <w:left w:val="none" w:sz="0" w:space="0" w:color="auto"/>
        <w:bottom w:val="none" w:sz="0" w:space="0" w:color="auto"/>
        <w:right w:val="none" w:sz="0" w:space="0" w:color="auto"/>
      </w:divBdr>
    </w:div>
    <w:div w:id="992219612">
      <w:bodyDiv w:val="1"/>
      <w:marLeft w:val="0"/>
      <w:marRight w:val="0"/>
      <w:marTop w:val="0"/>
      <w:marBottom w:val="0"/>
      <w:divBdr>
        <w:top w:val="none" w:sz="0" w:space="0" w:color="auto"/>
        <w:left w:val="none" w:sz="0" w:space="0" w:color="auto"/>
        <w:bottom w:val="none" w:sz="0" w:space="0" w:color="auto"/>
        <w:right w:val="none" w:sz="0" w:space="0" w:color="auto"/>
      </w:divBdr>
    </w:div>
    <w:div w:id="1018965155">
      <w:bodyDiv w:val="1"/>
      <w:marLeft w:val="0"/>
      <w:marRight w:val="0"/>
      <w:marTop w:val="0"/>
      <w:marBottom w:val="0"/>
      <w:divBdr>
        <w:top w:val="none" w:sz="0" w:space="0" w:color="auto"/>
        <w:left w:val="none" w:sz="0" w:space="0" w:color="auto"/>
        <w:bottom w:val="none" w:sz="0" w:space="0" w:color="auto"/>
        <w:right w:val="none" w:sz="0" w:space="0" w:color="auto"/>
      </w:divBdr>
    </w:div>
    <w:div w:id="1037702878">
      <w:bodyDiv w:val="1"/>
      <w:marLeft w:val="0"/>
      <w:marRight w:val="0"/>
      <w:marTop w:val="0"/>
      <w:marBottom w:val="0"/>
      <w:divBdr>
        <w:top w:val="none" w:sz="0" w:space="0" w:color="auto"/>
        <w:left w:val="none" w:sz="0" w:space="0" w:color="auto"/>
        <w:bottom w:val="none" w:sz="0" w:space="0" w:color="auto"/>
        <w:right w:val="none" w:sz="0" w:space="0" w:color="auto"/>
      </w:divBdr>
    </w:div>
    <w:div w:id="1080449698">
      <w:bodyDiv w:val="1"/>
      <w:marLeft w:val="0"/>
      <w:marRight w:val="0"/>
      <w:marTop w:val="0"/>
      <w:marBottom w:val="0"/>
      <w:divBdr>
        <w:top w:val="none" w:sz="0" w:space="0" w:color="auto"/>
        <w:left w:val="none" w:sz="0" w:space="0" w:color="auto"/>
        <w:bottom w:val="none" w:sz="0" w:space="0" w:color="auto"/>
        <w:right w:val="none" w:sz="0" w:space="0" w:color="auto"/>
      </w:divBdr>
    </w:div>
    <w:div w:id="1085342141">
      <w:bodyDiv w:val="1"/>
      <w:marLeft w:val="0"/>
      <w:marRight w:val="0"/>
      <w:marTop w:val="0"/>
      <w:marBottom w:val="0"/>
      <w:divBdr>
        <w:top w:val="none" w:sz="0" w:space="0" w:color="auto"/>
        <w:left w:val="none" w:sz="0" w:space="0" w:color="auto"/>
        <w:bottom w:val="none" w:sz="0" w:space="0" w:color="auto"/>
        <w:right w:val="none" w:sz="0" w:space="0" w:color="auto"/>
      </w:divBdr>
    </w:div>
    <w:div w:id="1175457643">
      <w:bodyDiv w:val="1"/>
      <w:marLeft w:val="0"/>
      <w:marRight w:val="0"/>
      <w:marTop w:val="0"/>
      <w:marBottom w:val="0"/>
      <w:divBdr>
        <w:top w:val="none" w:sz="0" w:space="0" w:color="auto"/>
        <w:left w:val="none" w:sz="0" w:space="0" w:color="auto"/>
        <w:bottom w:val="none" w:sz="0" w:space="0" w:color="auto"/>
        <w:right w:val="none" w:sz="0" w:space="0" w:color="auto"/>
      </w:divBdr>
    </w:div>
    <w:div w:id="1192720176">
      <w:bodyDiv w:val="1"/>
      <w:marLeft w:val="0"/>
      <w:marRight w:val="0"/>
      <w:marTop w:val="0"/>
      <w:marBottom w:val="0"/>
      <w:divBdr>
        <w:top w:val="none" w:sz="0" w:space="0" w:color="auto"/>
        <w:left w:val="none" w:sz="0" w:space="0" w:color="auto"/>
        <w:bottom w:val="none" w:sz="0" w:space="0" w:color="auto"/>
        <w:right w:val="none" w:sz="0" w:space="0" w:color="auto"/>
      </w:divBdr>
    </w:div>
    <w:div w:id="1193307089">
      <w:bodyDiv w:val="1"/>
      <w:marLeft w:val="0"/>
      <w:marRight w:val="0"/>
      <w:marTop w:val="0"/>
      <w:marBottom w:val="0"/>
      <w:divBdr>
        <w:top w:val="none" w:sz="0" w:space="0" w:color="auto"/>
        <w:left w:val="none" w:sz="0" w:space="0" w:color="auto"/>
        <w:bottom w:val="none" w:sz="0" w:space="0" w:color="auto"/>
        <w:right w:val="none" w:sz="0" w:space="0" w:color="auto"/>
      </w:divBdr>
    </w:div>
    <w:div w:id="1209562138">
      <w:bodyDiv w:val="1"/>
      <w:marLeft w:val="0"/>
      <w:marRight w:val="0"/>
      <w:marTop w:val="0"/>
      <w:marBottom w:val="0"/>
      <w:divBdr>
        <w:top w:val="none" w:sz="0" w:space="0" w:color="auto"/>
        <w:left w:val="none" w:sz="0" w:space="0" w:color="auto"/>
        <w:bottom w:val="none" w:sz="0" w:space="0" w:color="auto"/>
        <w:right w:val="none" w:sz="0" w:space="0" w:color="auto"/>
      </w:divBdr>
    </w:div>
    <w:div w:id="1212962402">
      <w:bodyDiv w:val="1"/>
      <w:marLeft w:val="0"/>
      <w:marRight w:val="0"/>
      <w:marTop w:val="0"/>
      <w:marBottom w:val="0"/>
      <w:divBdr>
        <w:top w:val="none" w:sz="0" w:space="0" w:color="auto"/>
        <w:left w:val="none" w:sz="0" w:space="0" w:color="auto"/>
        <w:bottom w:val="none" w:sz="0" w:space="0" w:color="auto"/>
        <w:right w:val="none" w:sz="0" w:space="0" w:color="auto"/>
      </w:divBdr>
    </w:div>
    <w:div w:id="1245797124">
      <w:bodyDiv w:val="1"/>
      <w:marLeft w:val="0"/>
      <w:marRight w:val="0"/>
      <w:marTop w:val="0"/>
      <w:marBottom w:val="0"/>
      <w:divBdr>
        <w:top w:val="none" w:sz="0" w:space="0" w:color="auto"/>
        <w:left w:val="none" w:sz="0" w:space="0" w:color="auto"/>
        <w:bottom w:val="none" w:sz="0" w:space="0" w:color="auto"/>
        <w:right w:val="none" w:sz="0" w:space="0" w:color="auto"/>
      </w:divBdr>
    </w:div>
    <w:div w:id="1250851514">
      <w:bodyDiv w:val="1"/>
      <w:marLeft w:val="0"/>
      <w:marRight w:val="0"/>
      <w:marTop w:val="0"/>
      <w:marBottom w:val="0"/>
      <w:divBdr>
        <w:top w:val="none" w:sz="0" w:space="0" w:color="auto"/>
        <w:left w:val="none" w:sz="0" w:space="0" w:color="auto"/>
        <w:bottom w:val="none" w:sz="0" w:space="0" w:color="auto"/>
        <w:right w:val="none" w:sz="0" w:space="0" w:color="auto"/>
      </w:divBdr>
    </w:div>
    <w:div w:id="1253200809">
      <w:bodyDiv w:val="1"/>
      <w:marLeft w:val="0"/>
      <w:marRight w:val="0"/>
      <w:marTop w:val="0"/>
      <w:marBottom w:val="0"/>
      <w:divBdr>
        <w:top w:val="none" w:sz="0" w:space="0" w:color="auto"/>
        <w:left w:val="none" w:sz="0" w:space="0" w:color="auto"/>
        <w:bottom w:val="none" w:sz="0" w:space="0" w:color="auto"/>
        <w:right w:val="none" w:sz="0" w:space="0" w:color="auto"/>
      </w:divBdr>
    </w:div>
    <w:div w:id="1259101704">
      <w:bodyDiv w:val="1"/>
      <w:marLeft w:val="0"/>
      <w:marRight w:val="0"/>
      <w:marTop w:val="0"/>
      <w:marBottom w:val="0"/>
      <w:divBdr>
        <w:top w:val="none" w:sz="0" w:space="0" w:color="auto"/>
        <w:left w:val="none" w:sz="0" w:space="0" w:color="auto"/>
        <w:bottom w:val="none" w:sz="0" w:space="0" w:color="auto"/>
        <w:right w:val="none" w:sz="0" w:space="0" w:color="auto"/>
      </w:divBdr>
    </w:div>
    <w:div w:id="1261525098">
      <w:bodyDiv w:val="1"/>
      <w:marLeft w:val="0"/>
      <w:marRight w:val="0"/>
      <w:marTop w:val="0"/>
      <w:marBottom w:val="0"/>
      <w:divBdr>
        <w:top w:val="none" w:sz="0" w:space="0" w:color="auto"/>
        <w:left w:val="none" w:sz="0" w:space="0" w:color="auto"/>
        <w:bottom w:val="none" w:sz="0" w:space="0" w:color="auto"/>
        <w:right w:val="none" w:sz="0" w:space="0" w:color="auto"/>
      </w:divBdr>
    </w:div>
    <w:div w:id="1276206193">
      <w:bodyDiv w:val="1"/>
      <w:marLeft w:val="0"/>
      <w:marRight w:val="0"/>
      <w:marTop w:val="0"/>
      <w:marBottom w:val="0"/>
      <w:divBdr>
        <w:top w:val="none" w:sz="0" w:space="0" w:color="auto"/>
        <w:left w:val="none" w:sz="0" w:space="0" w:color="auto"/>
        <w:bottom w:val="none" w:sz="0" w:space="0" w:color="auto"/>
        <w:right w:val="none" w:sz="0" w:space="0" w:color="auto"/>
      </w:divBdr>
    </w:div>
    <w:div w:id="1282877681">
      <w:bodyDiv w:val="1"/>
      <w:marLeft w:val="0"/>
      <w:marRight w:val="0"/>
      <w:marTop w:val="0"/>
      <w:marBottom w:val="0"/>
      <w:divBdr>
        <w:top w:val="none" w:sz="0" w:space="0" w:color="auto"/>
        <w:left w:val="none" w:sz="0" w:space="0" w:color="auto"/>
        <w:bottom w:val="none" w:sz="0" w:space="0" w:color="auto"/>
        <w:right w:val="none" w:sz="0" w:space="0" w:color="auto"/>
      </w:divBdr>
    </w:div>
    <w:div w:id="1299606218">
      <w:bodyDiv w:val="1"/>
      <w:marLeft w:val="0"/>
      <w:marRight w:val="0"/>
      <w:marTop w:val="0"/>
      <w:marBottom w:val="0"/>
      <w:divBdr>
        <w:top w:val="none" w:sz="0" w:space="0" w:color="auto"/>
        <w:left w:val="none" w:sz="0" w:space="0" w:color="auto"/>
        <w:bottom w:val="none" w:sz="0" w:space="0" w:color="auto"/>
        <w:right w:val="none" w:sz="0" w:space="0" w:color="auto"/>
      </w:divBdr>
    </w:div>
    <w:div w:id="1325549978">
      <w:bodyDiv w:val="1"/>
      <w:marLeft w:val="0"/>
      <w:marRight w:val="0"/>
      <w:marTop w:val="0"/>
      <w:marBottom w:val="0"/>
      <w:divBdr>
        <w:top w:val="none" w:sz="0" w:space="0" w:color="auto"/>
        <w:left w:val="none" w:sz="0" w:space="0" w:color="auto"/>
        <w:bottom w:val="none" w:sz="0" w:space="0" w:color="auto"/>
        <w:right w:val="none" w:sz="0" w:space="0" w:color="auto"/>
      </w:divBdr>
    </w:div>
    <w:div w:id="1335036623">
      <w:bodyDiv w:val="1"/>
      <w:marLeft w:val="0"/>
      <w:marRight w:val="0"/>
      <w:marTop w:val="0"/>
      <w:marBottom w:val="0"/>
      <w:divBdr>
        <w:top w:val="none" w:sz="0" w:space="0" w:color="auto"/>
        <w:left w:val="none" w:sz="0" w:space="0" w:color="auto"/>
        <w:bottom w:val="none" w:sz="0" w:space="0" w:color="auto"/>
        <w:right w:val="none" w:sz="0" w:space="0" w:color="auto"/>
      </w:divBdr>
    </w:div>
    <w:div w:id="1344085211">
      <w:bodyDiv w:val="1"/>
      <w:marLeft w:val="0"/>
      <w:marRight w:val="0"/>
      <w:marTop w:val="0"/>
      <w:marBottom w:val="0"/>
      <w:divBdr>
        <w:top w:val="none" w:sz="0" w:space="0" w:color="auto"/>
        <w:left w:val="none" w:sz="0" w:space="0" w:color="auto"/>
        <w:bottom w:val="none" w:sz="0" w:space="0" w:color="auto"/>
        <w:right w:val="none" w:sz="0" w:space="0" w:color="auto"/>
      </w:divBdr>
    </w:div>
    <w:div w:id="1347826661">
      <w:bodyDiv w:val="1"/>
      <w:marLeft w:val="0"/>
      <w:marRight w:val="0"/>
      <w:marTop w:val="0"/>
      <w:marBottom w:val="0"/>
      <w:divBdr>
        <w:top w:val="none" w:sz="0" w:space="0" w:color="auto"/>
        <w:left w:val="none" w:sz="0" w:space="0" w:color="auto"/>
        <w:bottom w:val="none" w:sz="0" w:space="0" w:color="auto"/>
        <w:right w:val="none" w:sz="0" w:space="0" w:color="auto"/>
      </w:divBdr>
    </w:div>
    <w:div w:id="1354188467">
      <w:bodyDiv w:val="1"/>
      <w:marLeft w:val="0"/>
      <w:marRight w:val="0"/>
      <w:marTop w:val="0"/>
      <w:marBottom w:val="0"/>
      <w:divBdr>
        <w:top w:val="none" w:sz="0" w:space="0" w:color="auto"/>
        <w:left w:val="none" w:sz="0" w:space="0" w:color="auto"/>
        <w:bottom w:val="none" w:sz="0" w:space="0" w:color="auto"/>
        <w:right w:val="none" w:sz="0" w:space="0" w:color="auto"/>
      </w:divBdr>
    </w:div>
    <w:div w:id="1433819148">
      <w:bodyDiv w:val="1"/>
      <w:marLeft w:val="0"/>
      <w:marRight w:val="0"/>
      <w:marTop w:val="0"/>
      <w:marBottom w:val="0"/>
      <w:divBdr>
        <w:top w:val="none" w:sz="0" w:space="0" w:color="auto"/>
        <w:left w:val="none" w:sz="0" w:space="0" w:color="auto"/>
        <w:bottom w:val="none" w:sz="0" w:space="0" w:color="auto"/>
        <w:right w:val="none" w:sz="0" w:space="0" w:color="auto"/>
      </w:divBdr>
    </w:div>
    <w:div w:id="1434980992">
      <w:bodyDiv w:val="1"/>
      <w:marLeft w:val="0"/>
      <w:marRight w:val="0"/>
      <w:marTop w:val="0"/>
      <w:marBottom w:val="0"/>
      <w:divBdr>
        <w:top w:val="none" w:sz="0" w:space="0" w:color="auto"/>
        <w:left w:val="none" w:sz="0" w:space="0" w:color="auto"/>
        <w:bottom w:val="none" w:sz="0" w:space="0" w:color="auto"/>
        <w:right w:val="none" w:sz="0" w:space="0" w:color="auto"/>
      </w:divBdr>
    </w:div>
    <w:div w:id="1445733793">
      <w:bodyDiv w:val="1"/>
      <w:marLeft w:val="0"/>
      <w:marRight w:val="0"/>
      <w:marTop w:val="0"/>
      <w:marBottom w:val="0"/>
      <w:divBdr>
        <w:top w:val="none" w:sz="0" w:space="0" w:color="auto"/>
        <w:left w:val="none" w:sz="0" w:space="0" w:color="auto"/>
        <w:bottom w:val="none" w:sz="0" w:space="0" w:color="auto"/>
        <w:right w:val="none" w:sz="0" w:space="0" w:color="auto"/>
      </w:divBdr>
    </w:div>
    <w:div w:id="1511333618">
      <w:bodyDiv w:val="1"/>
      <w:marLeft w:val="0"/>
      <w:marRight w:val="0"/>
      <w:marTop w:val="0"/>
      <w:marBottom w:val="0"/>
      <w:divBdr>
        <w:top w:val="none" w:sz="0" w:space="0" w:color="auto"/>
        <w:left w:val="none" w:sz="0" w:space="0" w:color="auto"/>
        <w:bottom w:val="none" w:sz="0" w:space="0" w:color="auto"/>
        <w:right w:val="none" w:sz="0" w:space="0" w:color="auto"/>
      </w:divBdr>
    </w:div>
    <w:div w:id="1524980905">
      <w:bodyDiv w:val="1"/>
      <w:marLeft w:val="0"/>
      <w:marRight w:val="0"/>
      <w:marTop w:val="0"/>
      <w:marBottom w:val="0"/>
      <w:divBdr>
        <w:top w:val="none" w:sz="0" w:space="0" w:color="auto"/>
        <w:left w:val="none" w:sz="0" w:space="0" w:color="auto"/>
        <w:bottom w:val="none" w:sz="0" w:space="0" w:color="auto"/>
        <w:right w:val="none" w:sz="0" w:space="0" w:color="auto"/>
      </w:divBdr>
    </w:div>
    <w:div w:id="1565994856">
      <w:bodyDiv w:val="1"/>
      <w:marLeft w:val="0"/>
      <w:marRight w:val="0"/>
      <w:marTop w:val="0"/>
      <w:marBottom w:val="0"/>
      <w:divBdr>
        <w:top w:val="none" w:sz="0" w:space="0" w:color="auto"/>
        <w:left w:val="none" w:sz="0" w:space="0" w:color="auto"/>
        <w:bottom w:val="none" w:sz="0" w:space="0" w:color="auto"/>
        <w:right w:val="none" w:sz="0" w:space="0" w:color="auto"/>
      </w:divBdr>
    </w:div>
    <w:div w:id="1639144720">
      <w:bodyDiv w:val="1"/>
      <w:marLeft w:val="0"/>
      <w:marRight w:val="0"/>
      <w:marTop w:val="0"/>
      <w:marBottom w:val="0"/>
      <w:divBdr>
        <w:top w:val="none" w:sz="0" w:space="0" w:color="auto"/>
        <w:left w:val="none" w:sz="0" w:space="0" w:color="auto"/>
        <w:bottom w:val="none" w:sz="0" w:space="0" w:color="auto"/>
        <w:right w:val="none" w:sz="0" w:space="0" w:color="auto"/>
      </w:divBdr>
    </w:div>
    <w:div w:id="1674650976">
      <w:bodyDiv w:val="1"/>
      <w:marLeft w:val="0"/>
      <w:marRight w:val="0"/>
      <w:marTop w:val="0"/>
      <w:marBottom w:val="0"/>
      <w:divBdr>
        <w:top w:val="none" w:sz="0" w:space="0" w:color="auto"/>
        <w:left w:val="none" w:sz="0" w:space="0" w:color="auto"/>
        <w:bottom w:val="none" w:sz="0" w:space="0" w:color="auto"/>
        <w:right w:val="none" w:sz="0" w:space="0" w:color="auto"/>
      </w:divBdr>
    </w:div>
    <w:div w:id="1695425961">
      <w:bodyDiv w:val="1"/>
      <w:marLeft w:val="0"/>
      <w:marRight w:val="0"/>
      <w:marTop w:val="0"/>
      <w:marBottom w:val="0"/>
      <w:divBdr>
        <w:top w:val="none" w:sz="0" w:space="0" w:color="auto"/>
        <w:left w:val="none" w:sz="0" w:space="0" w:color="auto"/>
        <w:bottom w:val="none" w:sz="0" w:space="0" w:color="auto"/>
        <w:right w:val="none" w:sz="0" w:space="0" w:color="auto"/>
      </w:divBdr>
    </w:div>
    <w:div w:id="1715344649">
      <w:bodyDiv w:val="1"/>
      <w:marLeft w:val="0"/>
      <w:marRight w:val="0"/>
      <w:marTop w:val="0"/>
      <w:marBottom w:val="0"/>
      <w:divBdr>
        <w:top w:val="none" w:sz="0" w:space="0" w:color="auto"/>
        <w:left w:val="none" w:sz="0" w:space="0" w:color="auto"/>
        <w:bottom w:val="none" w:sz="0" w:space="0" w:color="auto"/>
        <w:right w:val="none" w:sz="0" w:space="0" w:color="auto"/>
      </w:divBdr>
    </w:div>
    <w:div w:id="1718620551">
      <w:bodyDiv w:val="1"/>
      <w:marLeft w:val="0"/>
      <w:marRight w:val="0"/>
      <w:marTop w:val="0"/>
      <w:marBottom w:val="0"/>
      <w:divBdr>
        <w:top w:val="none" w:sz="0" w:space="0" w:color="auto"/>
        <w:left w:val="none" w:sz="0" w:space="0" w:color="auto"/>
        <w:bottom w:val="none" w:sz="0" w:space="0" w:color="auto"/>
        <w:right w:val="none" w:sz="0" w:space="0" w:color="auto"/>
      </w:divBdr>
    </w:div>
    <w:div w:id="1823354528">
      <w:bodyDiv w:val="1"/>
      <w:marLeft w:val="0"/>
      <w:marRight w:val="0"/>
      <w:marTop w:val="0"/>
      <w:marBottom w:val="0"/>
      <w:divBdr>
        <w:top w:val="none" w:sz="0" w:space="0" w:color="auto"/>
        <w:left w:val="none" w:sz="0" w:space="0" w:color="auto"/>
        <w:bottom w:val="none" w:sz="0" w:space="0" w:color="auto"/>
        <w:right w:val="none" w:sz="0" w:space="0" w:color="auto"/>
      </w:divBdr>
    </w:div>
    <w:div w:id="1855148229">
      <w:bodyDiv w:val="1"/>
      <w:marLeft w:val="0"/>
      <w:marRight w:val="0"/>
      <w:marTop w:val="0"/>
      <w:marBottom w:val="0"/>
      <w:divBdr>
        <w:top w:val="none" w:sz="0" w:space="0" w:color="auto"/>
        <w:left w:val="none" w:sz="0" w:space="0" w:color="auto"/>
        <w:bottom w:val="none" w:sz="0" w:space="0" w:color="auto"/>
        <w:right w:val="none" w:sz="0" w:space="0" w:color="auto"/>
      </w:divBdr>
    </w:div>
    <w:div w:id="1866556293">
      <w:bodyDiv w:val="1"/>
      <w:marLeft w:val="0"/>
      <w:marRight w:val="0"/>
      <w:marTop w:val="0"/>
      <w:marBottom w:val="0"/>
      <w:divBdr>
        <w:top w:val="none" w:sz="0" w:space="0" w:color="auto"/>
        <w:left w:val="none" w:sz="0" w:space="0" w:color="auto"/>
        <w:bottom w:val="none" w:sz="0" w:space="0" w:color="auto"/>
        <w:right w:val="none" w:sz="0" w:space="0" w:color="auto"/>
      </w:divBdr>
    </w:div>
    <w:div w:id="1880044395">
      <w:bodyDiv w:val="1"/>
      <w:marLeft w:val="0"/>
      <w:marRight w:val="0"/>
      <w:marTop w:val="0"/>
      <w:marBottom w:val="0"/>
      <w:divBdr>
        <w:top w:val="none" w:sz="0" w:space="0" w:color="auto"/>
        <w:left w:val="none" w:sz="0" w:space="0" w:color="auto"/>
        <w:bottom w:val="none" w:sz="0" w:space="0" w:color="auto"/>
        <w:right w:val="none" w:sz="0" w:space="0" w:color="auto"/>
      </w:divBdr>
    </w:div>
    <w:div w:id="1887717937">
      <w:bodyDiv w:val="1"/>
      <w:marLeft w:val="0"/>
      <w:marRight w:val="0"/>
      <w:marTop w:val="0"/>
      <w:marBottom w:val="0"/>
      <w:divBdr>
        <w:top w:val="none" w:sz="0" w:space="0" w:color="auto"/>
        <w:left w:val="none" w:sz="0" w:space="0" w:color="auto"/>
        <w:bottom w:val="none" w:sz="0" w:space="0" w:color="auto"/>
        <w:right w:val="none" w:sz="0" w:space="0" w:color="auto"/>
      </w:divBdr>
    </w:div>
    <w:div w:id="1967270708">
      <w:bodyDiv w:val="1"/>
      <w:marLeft w:val="0"/>
      <w:marRight w:val="0"/>
      <w:marTop w:val="0"/>
      <w:marBottom w:val="0"/>
      <w:divBdr>
        <w:top w:val="none" w:sz="0" w:space="0" w:color="auto"/>
        <w:left w:val="none" w:sz="0" w:space="0" w:color="auto"/>
        <w:bottom w:val="none" w:sz="0" w:space="0" w:color="auto"/>
        <w:right w:val="none" w:sz="0" w:space="0" w:color="auto"/>
      </w:divBdr>
    </w:div>
    <w:div w:id="1987969236">
      <w:bodyDiv w:val="1"/>
      <w:marLeft w:val="0"/>
      <w:marRight w:val="0"/>
      <w:marTop w:val="0"/>
      <w:marBottom w:val="0"/>
      <w:divBdr>
        <w:top w:val="none" w:sz="0" w:space="0" w:color="auto"/>
        <w:left w:val="none" w:sz="0" w:space="0" w:color="auto"/>
        <w:bottom w:val="none" w:sz="0" w:space="0" w:color="auto"/>
        <w:right w:val="none" w:sz="0" w:space="0" w:color="auto"/>
      </w:divBdr>
    </w:div>
    <w:div w:id="2022313219">
      <w:bodyDiv w:val="1"/>
      <w:marLeft w:val="0"/>
      <w:marRight w:val="0"/>
      <w:marTop w:val="0"/>
      <w:marBottom w:val="0"/>
      <w:divBdr>
        <w:top w:val="none" w:sz="0" w:space="0" w:color="auto"/>
        <w:left w:val="none" w:sz="0" w:space="0" w:color="auto"/>
        <w:bottom w:val="none" w:sz="0" w:space="0" w:color="auto"/>
        <w:right w:val="none" w:sz="0" w:space="0" w:color="auto"/>
      </w:divBdr>
    </w:div>
    <w:div w:id="2037803282">
      <w:bodyDiv w:val="1"/>
      <w:marLeft w:val="0"/>
      <w:marRight w:val="0"/>
      <w:marTop w:val="0"/>
      <w:marBottom w:val="0"/>
      <w:divBdr>
        <w:top w:val="none" w:sz="0" w:space="0" w:color="auto"/>
        <w:left w:val="none" w:sz="0" w:space="0" w:color="auto"/>
        <w:bottom w:val="none" w:sz="0" w:space="0" w:color="auto"/>
        <w:right w:val="none" w:sz="0" w:space="0" w:color="auto"/>
      </w:divBdr>
    </w:div>
    <w:div w:id="2067871142">
      <w:bodyDiv w:val="1"/>
      <w:marLeft w:val="0"/>
      <w:marRight w:val="0"/>
      <w:marTop w:val="0"/>
      <w:marBottom w:val="0"/>
      <w:divBdr>
        <w:top w:val="none" w:sz="0" w:space="0" w:color="auto"/>
        <w:left w:val="none" w:sz="0" w:space="0" w:color="auto"/>
        <w:bottom w:val="none" w:sz="0" w:space="0" w:color="auto"/>
        <w:right w:val="none" w:sz="0" w:space="0" w:color="auto"/>
      </w:divBdr>
    </w:div>
    <w:div w:id="2090342345">
      <w:bodyDiv w:val="1"/>
      <w:marLeft w:val="0"/>
      <w:marRight w:val="0"/>
      <w:marTop w:val="0"/>
      <w:marBottom w:val="0"/>
      <w:divBdr>
        <w:top w:val="none" w:sz="0" w:space="0" w:color="auto"/>
        <w:left w:val="none" w:sz="0" w:space="0" w:color="auto"/>
        <w:bottom w:val="none" w:sz="0" w:space="0" w:color="auto"/>
        <w:right w:val="none" w:sz="0" w:space="0" w:color="auto"/>
      </w:divBdr>
    </w:div>
    <w:div w:id="2101876730">
      <w:bodyDiv w:val="1"/>
      <w:marLeft w:val="0"/>
      <w:marRight w:val="0"/>
      <w:marTop w:val="0"/>
      <w:marBottom w:val="0"/>
      <w:divBdr>
        <w:top w:val="none" w:sz="0" w:space="0" w:color="auto"/>
        <w:left w:val="none" w:sz="0" w:space="0" w:color="auto"/>
        <w:bottom w:val="none" w:sz="0" w:space="0" w:color="auto"/>
        <w:right w:val="none" w:sz="0" w:space="0" w:color="auto"/>
      </w:divBdr>
    </w:div>
    <w:div w:id="2104261564">
      <w:bodyDiv w:val="1"/>
      <w:marLeft w:val="0"/>
      <w:marRight w:val="0"/>
      <w:marTop w:val="0"/>
      <w:marBottom w:val="0"/>
      <w:divBdr>
        <w:top w:val="none" w:sz="0" w:space="0" w:color="auto"/>
        <w:left w:val="none" w:sz="0" w:space="0" w:color="auto"/>
        <w:bottom w:val="none" w:sz="0" w:space="0" w:color="auto"/>
        <w:right w:val="none" w:sz="0" w:space="0" w:color="auto"/>
      </w:divBdr>
    </w:div>
    <w:div w:id="2110923816">
      <w:bodyDiv w:val="1"/>
      <w:marLeft w:val="0"/>
      <w:marRight w:val="0"/>
      <w:marTop w:val="0"/>
      <w:marBottom w:val="0"/>
      <w:divBdr>
        <w:top w:val="none" w:sz="0" w:space="0" w:color="auto"/>
        <w:left w:val="none" w:sz="0" w:space="0" w:color="auto"/>
        <w:bottom w:val="none" w:sz="0" w:space="0" w:color="auto"/>
        <w:right w:val="none" w:sz="0" w:space="0" w:color="auto"/>
      </w:divBdr>
    </w:div>
    <w:div w:id="21164378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dtucker@med.unc.edu" TargetMode="External"/><Relationship Id="rId13" Type="http://schemas.openxmlformats.org/officeDocument/2006/relationships/hyperlink" Target="https://www.nccmt.ca/knowledge-repositories/search/14"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dx.doi.org/10.1016/j.contraception.2014.06.024"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ecdc.europa.eu/sites/portal/files/media/en/publications/Publications/chlamydia-control-europe-guidance.pdf"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group.bmj.com/products/journals/instructions-for-authors/licence-forms"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s://merst.ca/wp-content/uploads/2018/02/qualilty-assessment-dictionary_2017.pdf"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Custom 3">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F7C6DDD-2166-4B12-ABD6-3BE9E086D7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33</Pages>
  <Words>10959</Words>
  <Characters>62469</Characters>
  <Application>Microsoft Office Word</Application>
  <DocSecurity>0</DocSecurity>
  <Lines>520</Lines>
  <Paragraphs>1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2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eiming Tang</dc:creator>
  <cp:keywords/>
  <dc:description/>
  <cp:lastModifiedBy>Tucker, Joseph D</cp:lastModifiedBy>
  <cp:revision>6</cp:revision>
  <dcterms:created xsi:type="dcterms:W3CDTF">2019-11-11T19:05:00Z</dcterms:created>
  <dcterms:modified xsi:type="dcterms:W3CDTF">2019-12-18T16:57:00Z</dcterms:modified>
</cp:coreProperties>
</file>